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05E3BD" w14:textId="70BEDBE1" w:rsidR="0080657B" w:rsidRPr="0080657B" w:rsidRDefault="00CB729E" w:rsidP="0080657B">
      <w:pPr>
        <w:jc w:val="center"/>
        <w:rPr>
          <w:b/>
          <w:bCs/>
          <w:sz w:val="32"/>
          <w:szCs w:val="32"/>
        </w:rPr>
      </w:pPr>
      <w:r w:rsidRPr="0080657B">
        <w:rPr>
          <w:b/>
          <w:bCs/>
          <w:sz w:val="32"/>
          <w:szCs w:val="32"/>
        </w:rPr>
        <w:t xml:space="preserve">Notes on our use of Epi-info for data </w:t>
      </w:r>
      <w:r w:rsidR="00EC1F7F" w:rsidRPr="0080657B">
        <w:rPr>
          <w:b/>
          <w:bCs/>
          <w:sz w:val="32"/>
          <w:szCs w:val="32"/>
        </w:rPr>
        <w:t>extraction</w:t>
      </w:r>
      <w:r w:rsidR="0080657B">
        <w:rPr>
          <w:b/>
          <w:bCs/>
          <w:sz w:val="32"/>
          <w:szCs w:val="32"/>
        </w:rPr>
        <w:t xml:space="preserve"> of the DCT studies</w:t>
      </w:r>
    </w:p>
    <w:p w14:paraId="0FAD5654" w14:textId="7B2633D2" w:rsidR="0080657B" w:rsidRPr="0080657B" w:rsidRDefault="0080657B" w:rsidP="0080657B">
      <w:pPr>
        <w:pStyle w:val="ListParagraph"/>
        <w:jc w:val="center"/>
        <w:rPr>
          <w:b/>
          <w:bCs/>
          <w:sz w:val="32"/>
          <w:szCs w:val="32"/>
        </w:rPr>
      </w:pPr>
      <w:r w:rsidRPr="0080657B">
        <w:rPr>
          <w:b/>
          <w:bCs/>
          <w:sz w:val="32"/>
          <w:szCs w:val="32"/>
        </w:rPr>
        <w:t>(Mohamed, Javier, Henrik; 23 January 2020)</w:t>
      </w:r>
    </w:p>
    <w:p w14:paraId="241A009B" w14:textId="77777777" w:rsidR="0080657B" w:rsidRDefault="0080657B" w:rsidP="0080657B">
      <w:pPr>
        <w:pStyle w:val="ListParagraph"/>
      </w:pPr>
    </w:p>
    <w:sdt>
      <w:sdtPr>
        <w:rPr>
          <w:rFonts w:asciiTheme="majorBidi" w:eastAsiaTheme="minorHAnsi" w:hAnsiTheme="majorBidi"/>
          <w:color w:val="auto"/>
          <w:sz w:val="24"/>
          <w:szCs w:val="24"/>
        </w:rPr>
        <w:id w:val="778460585"/>
        <w:docPartObj>
          <w:docPartGallery w:val="Table of Contents"/>
          <w:docPartUnique/>
        </w:docPartObj>
      </w:sdtPr>
      <w:sdtEndPr>
        <w:rPr>
          <w:b/>
          <w:bCs/>
          <w:noProof/>
        </w:rPr>
      </w:sdtEndPr>
      <w:sdtContent>
        <w:p w14:paraId="092B9473" w14:textId="2C175C0F" w:rsidR="00E302DF" w:rsidRDefault="00E302DF">
          <w:pPr>
            <w:pStyle w:val="TOCHeading"/>
          </w:pPr>
          <w:r>
            <w:t>Contents</w:t>
          </w:r>
        </w:p>
        <w:p w14:paraId="37E3D06E" w14:textId="3FB59428" w:rsidR="00E7525A" w:rsidRDefault="00E302DF">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31209212" w:history="1">
            <w:r w:rsidR="00E7525A" w:rsidRPr="00235641">
              <w:rPr>
                <w:rStyle w:val="Hyperlink"/>
                <w:noProof/>
              </w:rPr>
              <w:t>1. Introduction to Epi Info</w:t>
            </w:r>
            <w:r w:rsidR="00E7525A">
              <w:rPr>
                <w:noProof/>
                <w:webHidden/>
              </w:rPr>
              <w:tab/>
            </w:r>
            <w:r w:rsidR="00E7525A">
              <w:rPr>
                <w:noProof/>
                <w:webHidden/>
              </w:rPr>
              <w:fldChar w:fldCharType="begin"/>
            </w:r>
            <w:r w:rsidR="00E7525A">
              <w:rPr>
                <w:noProof/>
                <w:webHidden/>
              </w:rPr>
              <w:instrText xml:space="preserve"> PAGEREF _Toc31209212 \h </w:instrText>
            </w:r>
            <w:r w:rsidR="00E7525A">
              <w:rPr>
                <w:noProof/>
                <w:webHidden/>
              </w:rPr>
            </w:r>
            <w:r w:rsidR="00E7525A">
              <w:rPr>
                <w:noProof/>
                <w:webHidden/>
              </w:rPr>
              <w:fldChar w:fldCharType="separate"/>
            </w:r>
            <w:r w:rsidR="00E7525A">
              <w:rPr>
                <w:noProof/>
                <w:webHidden/>
              </w:rPr>
              <w:t>2</w:t>
            </w:r>
            <w:r w:rsidR="00E7525A">
              <w:rPr>
                <w:noProof/>
                <w:webHidden/>
              </w:rPr>
              <w:fldChar w:fldCharType="end"/>
            </w:r>
          </w:hyperlink>
        </w:p>
        <w:p w14:paraId="39BFEB45" w14:textId="030500E6" w:rsidR="00E7525A" w:rsidRDefault="00617802">
          <w:pPr>
            <w:pStyle w:val="TOC2"/>
            <w:tabs>
              <w:tab w:val="right" w:leader="dot" w:pos="9350"/>
            </w:tabs>
            <w:rPr>
              <w:rFonts w:asciiTheme="minorHAnsi" w:eastAsiaTheme="minorEastAsia" w:hAnsiTheme="minorHAnsi" w:cstheme="minorBidi"/>
              <w:noProof/>
              <w:sz w:val="22"/>
              <w:szCs w:val="22"/>
            </w:rPr>
          </w:pPr>
          <w:hyperlink w:anchor="_Toc31209213" w:history="1">
            <w:r w:rsidR="00E7525A" w:rsidRPr="00235641">
              <w:rPr>
                <w:rStyle w:val="Hyperlink"/>
                <w:noProof/>
              </w:rPr>
              <w:t>1.1. Downloading Epi Info:</w:t>
            </w:r>
            <w:r w:rsidR="00E7525A">
              <w:rPr>
                <w:noProof/>
                <w:webHidden/>
              </w:rPr>
              <w:tab/>
            </w:r>
            <w:r w:rsidR="00E7525A">
              <w:rPr>
                <w:noProof/>
                <w:webHidden/>
              </w:rPr>
              <w:fldChar w:fldCharType="begin"/>
            </w:r>
            <w:r w:rsidR="00E7525A">
              <w:rPr>
                <w:noProof/>
                <w:webHidden/>
              </w:rPr>
              <w:instrText xml:space="preserve"> PAGEREF _Toc31209213 \h </w:instrText>
            </w:r>
            <w:r w:rsidR="00E7525A">
              <w:rPr>
                <w:noProof/>
                <w:webHidden/>
              </w:rPr>
            </w:r>
            <w:r w:rsidR="00E7525A">
              <w:rPr>
                <w:noProof/>
                <w:webHidden/>
              </w:rPr>
              <w:fldChar w:fldCharType="separate"/>
            </w:r>
            <w:r w:rsidR="00E7525A">
              <w:rPr>
                <w:noProof/>
                <w:webHidden/>
              </w:rPr>
              <w:t>2</w:t>
            </w:r>
            <w:r w:rsidR="00E7525A">
              <w:rPr>
                <w:noProof/>
                <w:webHidden/>
              </w:rPr>
              <w:fldChar w:fldCharType="end"/>
            </w:r>
          </w:hyperlink>
        </w:p>
        <w:p w14:paraId="12B191B5" w14:textId="36198BFD" w:rsidR="00E7525A" w:rsidRDefault="00617802">
          <w:pPr>
            <w:pStyle w:val="TOC2"/>
            <w:tabs>
              <w:tab w:val="right" w:leader="dot" w:pos="9350"/>
            </w:tabs>
            <w:rPr>
              <w:rFonts w:asciiTheme="minorHAnsi" w:eastAsiaTheme="minorEastAsia" w:hAnsiTheme="minorHAnsi" w:cstheme="minorBidi"/>
              <w:noProof/>
              <w:sz w:val="22"/>
              <w:szCs w:val="22"/>
            </w:rPr>
          </w:pPr>
          <w:hyperlink w:anchor="_Toc31209214" w:history="1">
            <w:r w:rsidR="00E7525A" w:rsidRPr="00235641">
              <w:rPr>
                <w:rStyle w:val="Hyperlink"/>
                <w:noProof/>
              </w:rPr>
              <w:t>1.2. Installing Epi Info:</w:t>
            </w:r>
            <w:r w:rsidR="00E7525A">
              <w:rPr>
                <w:noProof/>
                <w:webHidden/>
              </w:rPr>
              <w:tab/>
            </w:r>
            <w:r w:rsidR="00E7525A">
              <w:rPr>
                <w:noProof/>
                <w:webHidden/>
              </w:rPr>
              <w:fldChar w:fldCharType="begin"/>
            </w:r>
            <w:r w:rsidR="00E7525A">
              <w:rPr>
                <w:noProof/>
                <w:webHidden/>
              </w:rPr>
              <w:instrText xml:space="preserve"> PAGEREF _Toc31209214 \h </w:instrText>
            </w:r>
            <w:r w:rsidR="00E7525A">
              <w:rPr>
                <w:noProof/>
                <w:webHidden/>
              </w:rPr>
            </w:r>
            <w:r w:rsidR="00E7525A">
              <w:rPr>
                <w:noProof/>
                <w:webHidden/>
              </w:rPr>
              <w:fldChar w:fldCharType="separate"/>
            </w:r>
            <w:r w:rsidR="00E7525A">
              <w:rPr>
                <w:noProof/>
                <w:webHidden/>
              </w:rPr>
              <w:t>2</w:t>
            </w:r>
            <w:r w:rsidR="00E7525A">
              <w:rPr>
                <w:noProof/>
                <w:webHidden/>
              </w:rPr>
              <w:fldChar w:fldCharType="end"/>
            </w:r>
          </w:hyperlink>
        </w:p>
        <w:p w14:paraId="412F85D9" w14:textId="5B7F8F51" w:rsidR="00E7525A" w:rsidRDefault="00617802">
          <w:pPr>
            <w:pStyle w:val="TOC2"/>
            <w:tabs>
              <w:tab w:val="right" w:leader="dot" w:pos="9350"/>
            </w:tabs>
            <w:rPr>
              <w:rFonts w:asciiTheme="minorHAnsi" w:eastAsiaTheme="minorEastAsia" w:hAnsiTheme="minorHAnsi" w:cstheme="minorBidi"/>
              <w:noProof/>
              <w:sz w:val="22"/>
              <w:szCs w:val="22"/>
            </w:rPr>
          </w:pPr>
          <w:hyperlink w:anchor="_Toc31209215" w:history="1">
            <w:r w:rsidR="00E7525A" w:rsidRPr="00235641">
              <w:rPr>
                <w:rStyle w:val="Hyperlink"/>
                <w:noProof/>
              </w:rPr>
              <w:t>1.3. Before launching Epi Info:</w:t>
            </w:r>
            <w:r w:rsidR="00E7525A">
              <w:rPr>
                <w:noProof/>
                <w:webHidden/>
              </w:rPr>
              <w:tab/>
            </w:r>
            <w:r w:rsidR="00E7525A">
              <w:rPr>
                <w:noProof/>
                <w:webHidden/>
              </w:rPr>
              <w:fldChar w:fldCharType="begin"/>
            </w:r>
            <w:r w:rsidR="00E7525A">
              <w:rPr>
                <w:noProof/>
                <w:webHidden/>
              </w:rPr>
              <w:instrText xml:space="preserve"> PAGEREF _Toc31209215 \h </w:instrText>
            </w:r>
            <w:r w:rsidR="00E7525A">
              <w:rPr>
                <w:noProof/>
                <w:webHidden/>
              </w:rPr>
            </w:r>
            <w:r w:rsidR="00E7525A">
              <w:rPr>
                <w:noProof/>
                <w:webHidden/>
              </w:rPr>
              <w:fldChar w:fldCharType="separate"/>
            </w:r>
            <w:r w:rsidR="00E7525A">
              <w:rPr>
                <w:noProof/>
                <w:webHidden/>
              </w:rPr>
              <w:t>2</w:t>
            </w:r>
            <w:r w:rsidR="00E7525A">
              <w:rPr>
                <w:noProof/>
                <w:webHidden/>
              </w:rPr>
              <w:fldChar w:fldCharType="end"/>
            </w:r>
          </w:hyperlink>
        </w:p>
        <w:p w14:paraId="572EBF68" w14:textId="4C992CEF" w:rsidR="00E7525A" w:rsidRDefault="00617802">
          <w:pPr>
            <w:pStyle w:val="TOC2"/>
            <w:tabs>
              <w:tab w:val="right" w:leader="dot" w:pos="9350"/>
            </w:tabs>
            <w:rPr>
              <w:rFonts w:asciiTheme="minorHAnsi" w:eastAsiaTheme="minorEastAsia" w:hAnsiTheme="minorHAnsi" w:cstheme="minorBidi"/>
              <w:noProof/>
              <w:sz w:val="22"/>
              <w:szCs w:val="22"/>
            </w:rPr>
          </w:pPr>
          <w:hyperlink w:anchor="_Toc31209216" w:history="1">
            <w:r w:rsidR="00E7525A" w:rsidRPr="00235641">
              <w:rPr>
                <w:rStyle w:val="Hyperlink"/>
                <w:noProof/>
              </w:rPr>
              <w:t>1.4. Launching Epi Info for the first time</w:t>
            </w:r>
            <w:r w:rsidR="00E7525A">
              <w:rPr>
                <w:noProof/>
                <w:webHidden/>
              </w:rPr>
              <w:tab/>
            </w:r>
            <w:r w:rsidR="00E7525A">
              <w:rPr>
                <w:noProof/>
                <w:webHidden/>
              </w:rPr>
              <w:fldChar w:fldCharType="begin"/>
            </w:r>
            <w:r w:rsidR="00E7525A">
              <w:rPr>
                <w:noProof/>
                <w:webHidden/>
              </w:rPr>
              <w:instrText xml:space="preserve"> PAGEREF _Toc31209216 \h </w:instrText>
            </w:r>
            <w:r w:rsidR="00E7525A">
              <w:rPr>
                <w:noProof/>
                <w:webHidden/>
              </w:rPr>
            </w:r>
            <w:r w:rsidR="00E7525A">
              <w:rPr>
                <w:noProof/>
                <w:webHidden/>
              </w:rPr>
              <w:fldChar w:fldCharType="separate"/>
            </w:r>
            <w:r w:rsidR="00E7525A">
              <w:rPr>
                <w:noProof/>
                <w:webHidden/>
              </w:rPr>
              <w:t>2</w:t>
            </w:r>
            <w:r w:rsidR="00E7525A">
              <w:rPr>
                <w:noProof/>
                <w:webHidden/>
              </w:rPr>
              <w:fldChar w:fldCharType="end"/>
            </w:r>
          </w:hyperlink>
        </w:p>
        <w:p w14:paraId="3771D000" w14:textId="14E0FE92" w:rsidR="00E7525A" w:rsidRDefault="00617802">
          <w:pPr>
            <w:pStyle w:val="TOC2"/>
            <w:tabs>
              <w:tab w:val="right" w:leader="dot" w:pos="9350"/>
            </w:tabs>
            <w:rPr>
              <w:rFonts w:asciiTheme="minorHAnsi" w:eastAsiaTheme="minorEastAsia" w:hAnsiTheme="minorHAnsi" w:cstheme="minorBidi"/>
              <w:noProof/>
              <w:sz w:val="22"/>
              <w:szCs w:val="22"/>
            </w:rPr>
          </w:pPr>
          <w:hyperlink w:anchor="_Toc31209217" w:history="1">
            <w:r w:rsidR="00E7525A" w:rsidRPr="00235641">
              <w:rPr>
                <w:rStyle w:val="Hyperlink"/>
                <w:noProof/>
              </w:rPr>
              <w:t>1.5. Launching Epi Info for the next times (Quick start)</w:t>
            </w:r>
            <w:r w:rsidR="00E7525A">
              <w:rPr>
                <w:noProof/>
                <w:webHidden/>
              </w:rPr>
              <w:tab/>
            </w:r>
            <w:r w:rsidR="00E7525A">
              <w:rPr>
                <w:noProof/>
                <w:webHidden/>
              </w:rPr>
              <w:fldChar w:fldCharType="begin"/>
            </w:r>
            <w:r w:rsidR="00E7525A">
              <w:rPr>
                <w:noProof/>
                <w:webHidden/>
              </w:rPr>
              <w:instrText xml:space="preserve"> PAGEREF _Toc31209217 \h </w:instrText>
            </w:r>
            <w:r w:rsidR="00E7525A">
              <w:rPr>
                <w:noProof/>
                <w:webHidden/>
              </w:rPr>
            </w:r>
            <w:r w:rsidR="00E7525A">
              <w:rPr>
                <w:noProof/>
                <w:webHidden/>
              </w:rPr>
              <w:fldChar w:fldCharType="separate"/>
            </w:r>
            <w:r w:rsidR="00E7525A">
              <w:rPr>
                <w:noProof/>
                <w:webHidden/>
              </w:rPr>
              <w:t>3</w:t>
            </w:r>
            <w:r w:rsidR="00E7525A">
              <w:rPr>
                <w:noProof/>
                <w:webHidden/>
              </w:rPr>
              <w:fldChar w:fldCharType="end"/>
            </w:r>
          </w:hyperlink>
        </w:p>
        <w:p w14:paraId="244553F6" w14:textId="55ADC8FA" w:rsidR="00E7525A" w:rsidRDefault="00617802">
          <w:pPr>
            <w:pStyle w:val="TOC2"/>
            <w:tabs>
              <w:tab w:val="right" w:leader="dot" w:pos="9350"/>
            </w:tabs>
            <w:rPr>
              <w:rFonts w:asciiTheme="minorHAnsi" w:eastAsiaTheme="minorEastAsia" w:hAnsiTheme="minorHAnsi" w:cstheme="minorBidi"/>
              <w:noProof/>
              <w:sz w:val="22"/>
              <w:szCs w:val="22"/>
            </w:rPr>
          </w:pPr>
          <w:hyperlink w:anchor="_Toc31209218" w:history="1">
            <w:r w:rsidR="00E7525A" w:rsidRPr="00235641">
              <w:rPr>
                <w:rStyle w:val="Hyperlink"/>
                <w:noProof/>
              </w:rPr>
              <w:t>1.6. Epi-info main structure</w:t>
            </w:r>
            <w:r w:rsidR="00E7525A">
              <w:rPr>
                <w:noProof/>
                <w:webHidden/>
              </w:rPr>
              <w:tab/>
            </w:r>
            <w:r w:rsidR="00E7525A">
              <w:rPr>
                <w:noProof/>
                <w:webHidden/>
              </w:rPr>
              <w:fldChar w:fldCharType="begin"/>
            </w:r>
            <w:r w:rsidR="00E7525A">
              <w:rPr>
                <w:noProof/>
                <w:webHidden/>
              </w:rPr>
              <w:instrText xml:space="preserve"> PAGEREF _Toc31209218 \h </w:instrText>
            </w:r>
            <w:r w:rsidR="00E7525A">
              <w:rPr>
                <w:noProof/>
                <w:webHidden/>
              </w:rPr>
            </w:r>
            <w:r w:rsidR="00E7525A">
              <w:rPr>
                <w:noProof/>
                <w:webHidden/>
              </w:rPr>
              <w:fldChar w:fldCharType="separate"/>
            </w:r>
            <w:r w:rsidR="00E7525A">
              <w:rPr>
                <w:noProof/>
                <w:webHidden/>
              </w:rPr>
              <w:t>4</w:t>
            </w:r>
            <w:r w:rsidR="00E7525A">
              <w:rPr>
                <w:noProof/>
                <w:webHidden/>
              </w:rPr>
              <w:fldChar w:fldCharType="end"/>
            </w:r>
          </w:hyperlink>
        </w:p>
        <w:p w14:paraId="12B2D48B" w14:textId="090C651A" w:rsidR="00E7525A" w:rsidRDefault="00617802">
          <w:pPr>
            <w:pStyle w:val="TOC2"/>
            <w:tabs>
              <w:tab w:val="right" w:leader="dot" w:pos="9350"/>
            </w:tabs>
            <w:rPr>
              <w:rFonts w:asciiTheme="minorHAnsi" w:eastAsiaTheme="minorEastAsia" w:hAnsiTheme="minorHAnsi" w:cstheme="minorBidi"/>
              <w:noProof/>
              <w:sz w:val="22"/>
              <w:szCs w:val="22"/>
            </w:rPr>
          </w:pPr>
          <w:hyperlink w:anchor="_Toc31209219" w:history="1">
            <w:r w:rsidR="00E7525A" w:rsidRPr="00235641">
              <w:rPr>
                <w:rStyle w:val="Hyperlink"/>
                <w:noProof/>
              </w:rPr>
              <w:t>1.7. Navigation between forms</w:t>
            </w:r>
            <w:r w:rsidR="00E7525A">
              <w:rPr>
                <w:noProof/>
                <w:webHidden/>
              </w:rPr>
              <w:tab/>
            </w:r>
            <w:r w:rsidR="00E7525A">
              <w:rPr>
                <w:noProof/>
                <w:webHidden/>
              </w:rPr>
              <w:fldChar w:fldCharType="begin"/>
            </w:r>
            <w:r w:rsidR="00E7525A">
              <w:rPr>
                <w:noProof/>
                <w:webHidden/>
              </w:rPr>
              <w:instrText xml:space="preserve"> PAGEREF _Toc31209219 \h </w:instrText>
            </w:r>
            <w:r w:rsidR="00E7525A">
              <w:rPr>
                <w:noProof/>
                <w:webHidden/>
              </w:rPr>
            </w:r>
            <w:r w:rsidR="00E7525A">
              <w:rPr>
                <w:noProof/>
                <w:webHidden/>
              </w:rPr>
              <w:fldChar w:fldCharType="separate"/>
            </w:r>
            <w:r w:rsidR="00E7525A">
              <w:rPr>
                <w:noProof/>
                <w:webHidden/>
              </w:rPr>
              <w:t>4</w:t>
            </w:r>
            <w:r w:rsidR="00E7525A">
              <w:rPr>
                <w:noProof/>
                <w:webHidden/>
              </w:rPr>
              <w:fldChar w:fldCharType="end"/>
            </w:r>
          </w:hyperlink>
        </w:p>
        <w:p w14:paraId="7190999B" w14:textId="2BFF26F0" w:rsidR="00E7525A" w:rsidRDefault="00617802">
          <w:pPr>
            <w:pStyle w:val="TOC3"/>
            <w:tabs>
              <w:tab w:val="right" w:leader="dot" w:pos="9350"/>
            </w:tabs>
            <w:rPr>
              <w:rFonts w:asciiTheme="minorHAnsi" w:eastAsiaTheme="minorEastAsia" w:hAnsiTheme="minorHAnsi" w:cstheme="minorBidi"/>
              <w:noProof/>
              <w:sz w:val="22"/>
              <w:szCs w:val="22"/>
            </w:rPr>
          </w:pPr>
          <w:hyperlink w:anchor="_Toc31209220" w:history="1">
            <w:r w:rsidR="00E7525A" w:rsidRPr="00235641">
              <w:rPr>
                <w:rStyle w:val="Hyperlink"/>
                <w:noProof/>
              </w:rPr>
              <w:t>1.7.1. Downstream</w:t>
            </w:r>
            <w:r w:rsidR="00E7525A">
              <w:rPr>
                <w:noProof/>
                <w:webHidden/>
              </w:rPr>
              <w:tab/>
            </w:r>
            <w:r w:rsidR="00E7525A">
              <w:rPr>
                <w:noProof/>
                <w:webHidden/>
              </w:rPr>
              <w:fldChar w:fldCharType="begin"/>
            </w:r>
            <w:r w:rsidR="00E7525A">
              <w:rPr>
                <w:noProof/>
                <w:webHidden/>
              </w:rPr>
              <w:instrText xml:space="preserve"> PAGEREF _Toc31209220 \h </w:instrText>
            </w:r>
            <w:r w:rsidR="00E7525A">
              <w:rPr>
                <w:noProof/>
                <w:webHidden/>
              </w:rPr>
            </w:r>
            <w:r w:rsidR="00E7525A">
              <w:rPr>
                <w:noProof/>
                <w:webHidden/>
              </w:rPr>
              <w:fldChar w:fldCharType="separate"/>
            </w:r>
            <w:r w:rsidR="00E7525A">
              <w:rPr>
                <w:noProof/>
                <w:webHidden/>
              </w:rPr>
              <w:t>4</w:t>
            </w:r>
            <w:r w:rsidR="00E7525A">
              <w:rPr>
                <w:noProof/>
                <w:webHidden/>
              </w:rPr>
              <w:fldChar w:fldCharType="end"/>
            </w:r>
          </w:hyperlink>
        </w:p>
        <w:p w14:paraId="5361C997" w14:textId="0F19C70A" w:rsidR="00E7525A" w:rsidRDefault="00617802">
          <w:pPr>
            <w:pStyle w:val="TOC3"/>
            <w:tabs>
              <w:tab w:val="right" w:leader="dot" w:pos="9350"/>
            </w:tabs>
            <w:rPr>
              <w:rFonts w:asciiTheme="minorHAnsi" w:eastAsiaTheme="minorEastAsia" w:hAnsiTheme="minorHAnsi" w:cstheme="minorBidi"/>
              <w:noProof/>
              <w:sz w:val="22"/>
              <w:szCs w:val="22"/>
            </w:rPr>
          </w:pPr>
          <w:hyperlink w:anchor="_Toc31209221" w:history="1">
            <w:r w:rsidR="00E7525A" w:rsidRPr="00235641">
              <w:rPr>
                <w:rStyle w:val="Hyperlink"/>
                <w:noProof/>
              </w:rPr>
              <w:t>1.7.2. Upstream</w:t>
            </w:r>
            <w:r w:rsidR="00E7525A">
              <w:rPr>
                <w:noProof/>
                <w:webHidden/>
              </w:rPr>
              <w:tab/>
            </w:r>
            <w:r w:rsidR="00E7525A">
              <w:rPr>
                <w:noProof/>
                <w:webHidden/>
              </w:rPr>
              <w:fldChar w:fldCharType="begin"/>
            </w:r>
            <w:r w:rsidR="00E7525A">
              <w:rPr>
                <w:noProof/>
                <w:webHidden/>
              </w:rPr>
              <w:instrText xml:space="preserve"> PAGEREF _Toc31209221 \h </w:instrText>
            </w:r>
            <w:r w:rsidR="00E7525A">
              <w:rPr>
                <w:noProof/>
                <w:webHidden/>
              </w:rPr>
            </w:r>
            <w:r w:rsidR="00E7525A">
              <w:rPr>
                <w:noProof/>
                <w:webHidden/>
              </w:rPr>
              <w:fldChar w:fldCharType="separate"/>
            </w:r>
            <w:r w:rsidR="00E7525A">
              <w:rPr>
                <w:noProof/>
                <w:webHidden/>
              </w:rPr>
              <w:t>4</w:t>
            </w:r>
            <w:r w:rsidR="00E7525A">
              <w:rPr>
                <w:noProof/>
                <w:webHidden/>
              </w:rPr>
              <w:fldChar w:fldCharType="end"/>
            </w:r>
          </w:hyperlink>
        </w:p>
        <w:p w14:paraId="697F907A" w14:textId="76492ECF" w:rsidR="00E7525A" w:rsidRDefault="00617802">
          <w:pPr>
            <w:pStyle w:val="TOC3"/>
            <w:tabs>
              <w:tab w:val="right" w:leader="dot" w:pos="9350"/>
            </w:tabs>
            <w:rPr>
              <w:rFonts w:asciiTheme="minorHAnsi" w:eastAsiaTheme="minorEastAsia" w:hAnsiTheme="minorHAnsi" w:cstheme="minorBidi"/>
              <w:noProof/>
              <w:sz w:val="22"/>
              <w:szCs w:val="22"/>
            </w:rPr>
          </w:pPr>
          <w:hyperlink w:anchor="_Toc31209222" w:history="1">
            <w:r w:rsidR="00E7525A" w:rsidRPr="00235641">
              <w:rPr>
                <w:rStyle w:val="Hyperlink"/>
                <w:noProof/>
              </w:rPr>
              <w:t>1.7.3. Expo (Exposing) variables (Read only i.e. for the purpose of display only)</w:t>
            </w:r>
            <w:r w:rsidR="00E7525A">
              <w:rPr>
                <w:noProof/>
                <w:webHidden/>
              </w:rPr>
              <w:tab/>
            </w:r>
            <w:r w:rsidR="00E7525A">
              <w:rPr>
                <w:noProof/>
                <w:webHidden/>
              </w:rPr>
              <w:fldChar w:fldCharType="begin"/>
            </w:r>
            <w:r w:rsidR="00E7525A">
              <w:rPr>
                <w:noProof/>
                <w:webHidden/>
              </w:rPr>
              <w:instrText xml:space="preserve"> PAGEREF _Toc31209222 \h </w:instrText>
            </w:r>
            <w:r w:rsidR="00E7525A">
              <w:rPr>
                <w:noProof/>
                <w:webHidden/>
              </w:rPr>
            </w:r>
            <w:r w:rsidR="00E7525A">
              <w:rPr>
                <w:noProof/>
                <w:webHidden/>
              </w:rPr>
              <w:fldChar w:fldCharType="separate"/>
            </w:r>
            <w:r w:rsidR="00E7525A">
              <w:rPr>
                <w:noProof/>
                <w:webHidden/>
              </w:rPr>
              <w:t>5</w:t>
            </w:r>
            <w:r w:rsidR="00E7525A">
              <w:rPr>
                <w:noProof/>
                <w:webHidden/>
              </w:rPr>
              <w:fldChar w:fldCharType="end"/>
            </w:r>
          </w:hyperlink>
        </w:p>
        <w:p w14:paraId="5DD6845E" w14:textId="15DE8929" w:rsidR="00E7525A" w:rsidRDefault="00617802">
          <w:pPr>
            <w:pStyle w:val="TOC2"/>
            <w:tabs>
              <w:tab w:val="right" w:leader="dot" w:pos="9350"/>
            </w:tabs>
            <w:rPr>
              <w:rFonts w:asciiTheme="minorHAnsi" w:eastAsiaTheme="minorEastAsia" w:hAnsiTheme="minorHAnsi" w:cstheme="minorBidi"/>
              <w:noProof/>
              <w:sz w:val="22"/>
              <w:szCs w:val="22"/>
            </w:rPr>
          </w:pPr>
          <w:hyperlink w:anchor="_Toc31209223" w:history="1">
            <w:r w:rsidR="00E7525A" w:rsidRPr="00235641">
              <w:rPr>
                <w:rStyle w:val="Hyperlink"/>
                <w:noProof/>
              </w:rPr>
              <w:t>1.8. Creating new records and navigation between entered records (within forms)</w:t>
            </w:r>
            <w:r w:rsidR="00E7525A">
              <w:rPr>
                <w:noProof/>
                <w:webHidden/>
              </w:rPr>
              <w:tab/>
            </w:r>
            <w:r w:rsidR="00E7525A">
              <w:rPr>
                <w:noProof/>
                <w:webHidden/>
              </w:rPr>
              <w:fldChar w:fldCharType="begin"/>
            </w:r>
            <w:r w:rsidR="00E7525A">
              <w:rPr>
                <w:noProof/>
                <w:webHidden/>
              </w:rPr>
              <w:instrText xml:space="preserve"> PAGEREF _Toc31209223 \h </w:instrText>
            </w:r>
            <w:r w:rsidR="00E7525A">
              <w:rPr>
                <w:noProof/>
                <w:webHidden/>
              </w:rPr>
            </w:r>
            <w:r w:rsidR="00E7525A">
              <w:rPr>
                <w:noProof/>
                <w:webHidden/>
              </w:rPr>
              <w:fldChar w:fldCharType="separate"/>
            </w:r>
            <w:r w:rsidR="00E7525A">
              <w:rPr>
                <w:noProof/>
                <w:webHidden/>
              </w:rPr>
              <w:t>5</w:t>
            </w:r>
            <w:r w:rsidR="00E7525A">
              <w:rPr>
                <w:noProof/>
                <w:webHidden/>
              </w:rPr>
              <w:fldChar w:fldCharType="end"/>
            </w:r>
          </w:hyperlink>
        </w:p>
        <w:p w14:paraId="09A0E125" w14:textId="7D0427C5" w:rsidR="00E7525A" w:rsidRDefault="00617802">
          <w:pPr>
            <w:pStyle w:val="TOC1"/>
            <w:tabs>
              <w:tab w:val="right" w:leader="dot" w:pos="9350"/>
            </w:tabs>
            <w:rPr>
              <w:rFonts w:asciiTheme="minorHAnsi" w:eastAsiaTheme="minorEastAsia" w:hAnsiTheme="minorHAnsi" w:cstheme="minorBidi"/>
              <w:noProof/>
              <w:sz w:val="22"/>
              <w:szCs w:val="22"/>
            </w:rPr>
          </w:pPr>
          <w:hyperlink w:anchor="_Toc31209224" w:history="1">
            <w:r w:rsidR="00E7525A" w:rsidRPr="00235641">
              <w:rPr>
                <w:rStyle w:val="Hyperlink"/>
                <w:noProof/>
              </w:rPr>
              <w:t>2. Filling in the forms</w:t>
            </w:r>
            <w:r w:rsidR="00E7525A">
              <w:rPr>
                <w:noProof/>
                <w:webHidden/>
              </w:rPr>
              <w:tab/>
            </w:r>
            <w:r w:rsidR="00E7525A">
              <w:rPr>
                <w:noProof/>
                <w:webHidden/>
              </w:rPr>
              <w:fldChar w:fldCharType="begin"/>
            </w:r>
            <w:r w:rsidR="00E7525A">
              <w:rPr>
                <w:noProof/>
                <w:webHidden/>
              </w:rPr>
              <w:instrText xml:space="preserve"> PAGEREF _Toc31209224 \h </w:instrText>
            </w:r>
            <w:r w:rsidR="00E7525A">
              <w:rPr>
                <w:noProof/>
                <w:webHidden/>
              </w:rPr>
            </w:r>
            <w:r w:rsidR="00E7525A">
              <w:rPr>
                <w:noProof/>
                <w:webHidden/>
              </w:rPr>
              <w:fldChar w:fldCharType="separate"/>
            </w:r>
            <w:r w:rsidR="00E7525A">
              <w:rPr>
                <w:noProof/>
                <w:webHidden/>
              </w:rPr>
              <w:t>7</w:t>
            </w:r>
            <w:r w:rsidR="00E7525A">
              <w:rPr>
                <w:noProof/>
                <w:webHidden/>
              </w:rPr>
              <w:fldChar w:fldCharType="end"/>
            </w:r>
          </w:hyperlink>
        </w:p>
        <w:p w14:paraId="7BE9F77E" w14:textId="327F2179" w:rsidR="00E7525A" w:rsidRDefault="00617802">
          <w:pPr>
            <w:pStyle w:val="TOC2"/>
            <w:tabs>
              <w:tab w:val="right" w:leader="dot" w:pos="9350"/>
            </w:tabs>
            <w:rPr>
              <w:rFonts w:asciiTheme="minorHAnsi" w:eastAsiaTheme="minorEastAsia" w:hAnsiTheme="minorHAnsi" w:cstheme="minorBidi"/>
              <w:noProof/>
              <w:sz w:val="22"/>
              <w:szCs w:val="22"/>
            </w:rPr>
          </w:pPr>
          <w:hyperlink w:anchor="_Toc31209225" w:history="1">
            <w:r w:rsidR="00E7525A" w:rsidRPr="00235641">
              <w:rPr>
                <w:rStyle w:val="Hyperlink"/>
                <w:noProof/>
              </w:rPr>
              <w:t>2.1. Study sheet (home page)</w:t>
            </w:r>
            <w:r w:rsidR="00E7525A">
              <w:rPr>
                <w:noProof/>
                <w:webHidden/>
              </w:rPr>
              <w:tab/>
            </w:r>
            <w:r w:rsidR="00E7525A">
              <w:rPr>
                <w:noProof/>
                <w:webHidden/>
              </w:rPr>
              <w:fldChar w:fldCharType="begin"/>
            </w:r>
            <w:r w:rsidR="00E7525A">
              <w:rPr>
                <w:noProof/>
                <w:webHidden/>
              </w:rPr>
              <w:instrText xml:space="preserve"> PAGEREF _Toc31209225 \h </w:instrText>
            </w:r>
            <w:r w:rsidR="00E7525A">
              <w:rPr>
                <w:noProof/>
                <w:webHidden/>
              </w:rPr>
            </w:r>
            <w:r w:rsidR="00E7525A">
              <w:rPr>
                <w:noProof/>
                <w:webHidden/>
              </w:rPr>
              <w:fldChar w:fldCharType="separate"/>
            </w:r>
            <w:r w:rsidR="00E7525A">
              <w:rPr>
                <w:noProof/>
                <w:webHidden/>
              </w:rPr>
              <w:t>7</w:t>
            </w:r>
            <w:r w:rsidR="00E7525A">
              <w:rPr>
                <w:noProof/>
                <w:webHidden/>
              </w:rPr>
              <w:fldChar w:fldCharType="end"/>
            </w:r>
          </w:hyperlink>
        </w:p>
        <w:p w14:paraId="59C89FAC" w14:textId="41FA1B0D" w:rsidR="00E7525A" w:rsidRDefault="00617802">
          <w:pPr>
            <w:pStyle w:val="TOC2"/>
            <w:tabs>
              <w:tab w:val="right" w:leader="dot" w:pos="9350"/>
            </w:tabs>
            <w:rPr>
              <w:rFonts w:asciiTheme="minorHAnsi" w:eastAsiaTheme="minorEastAsia" w:hAnsiTheme="minorHAnsi" w:cstheme="minorBidi"/>
              <w:noProof/>
              <w:sz w:val="22"/>
              <w:szCs w:val="22"/>
            </w:rPr>
          </w:pPr>
          <w:hyperlink w:anchor="_Toc31209226" w:history="1">
            <w:r w:rsidR="00E7525A" w:rsidRPr="00235641">
              <w:rPr>
                <w:rStyle w:val="Hyperlink"/>
                <w:noProof/>
              </w:rPr>
              <w:t>2.2. Trial sheet</w:t>
            </w:r>
            <w:r w:rsidR="00E7525A">
              <w:rPr>
                <w:noProof/>
                <w:webHidden/>
              </w:rPr>
              <w:tab/>
            </w:r>
            <w:r w:rsidR="00E7525A">
              <w:rPr>
                <w:noProof/>
                <w:webHidden/>
              </w:rPr>
              <w:fldChar w:fldCharType="begin"/>
            </w:r>
            <w:r w:rsidR="00E7525A">
              <w:rPr>
                <w:noProof/>
                <w:webHidden/>
              </w:rPr>
              <w:instrText xml:space="preserve"> PAGEREF _Toc31209226 \h </w:instrText>
            </w:r>
            <w:r w:rsidR="00E7525A">
              <w:rPr>
                <w:noProof/>
                <w:webHidden/>
              </w:rPr>
            </w:r>
            <w:r w:rsidR="00E7525A">
              <w:rPr>
                <w:noProof/>
                <w:webHidden/>
              </w:rPr>
              <w:fldChar w:fldCharType="separate"/>
            </w:r>
            <w:r w:rsidR="00E7525A">
              <w:rPr>
                <w:noProof/>
                <w:webHidden/>
              </w:rPr>
              <w:t>8</w:t>
            </w:r>
            <w:r w:rsidR="00E7525A">
              <w:rPr>
                <w:noProof/>
                <w:webHidden/>
              </w:rPr>
              <w:fldChar w:fldCharType="end"/>
            </w:r>
          </w:hyperlink>
        </w:p>
        <w:p w14:paraId="00A26FEA" w14:textId="2CE72299" w:rsidR="00E7525A" w:rsidRDefault="00617802">
          <w:pPr>
            <w:pStyle w:val="TOC2"/>
            <w:tabs>
              <w:tab w:val="right" w:leader="dot" w:pos="9350"/>
            </w:tabs>
            <w:rPr>
              <w:rFonts w:asciiTheme="minorHAnsi" w:eastAsiaTheme="minorEastAsia" w:hAnsiTheme="minorHAnsi" w:cstheme="minorBidi"/>
              <w:noProof/>
              <w:sz w:val="22"/>
              <w:szCs w:val="22"/>
            </w:rPr>
          </w:pPr>
          <w:hyperlink w:anchor="_Toc31209227" w:history="1">
            <w:r w:rsidR="00E7525A" w:rsidRPr="00235641">
              <w:rPr>
                <w:rStyle w:val="Hyperlink"/>
                <w:noProof/>
              </w:rPr>
              <w:t>2.3. Group sheet</w:t>
            </w:r>
            <w:r w:rsidR="00E7525A">
              <w:rPr>
                <w:noProof/>
                <w:webHidden/>
              </w:rPr>
              <w:tab/>
            </w:r>
            <w:r w:rsidR="00E7525A">
              <w:rPr>
                <w:noProof/>
                <w:webHidden/>
              </w:rPr>
              <w:fldChar w:fldCharType="begin"/>
            </w:r>
            <w:r w:rsidR="00E7525A">
              <w:rPr>
                <w:noProof/>
                <w:webHidden/>
              </w:rPr>
              <w:instrText xml:space="preserve"> PAGEREF _Toc31209227 \h </w:instrText>
            </w:r>
            <w:r w:rsidR="00E7525A">
              <w:rPr>
                <w:noProof/>
                <w:webHidden/>
              </w:rPr>
            </w:r>
            <w:r w:rsidR="00E7525A">
              <w:rPr>
                <w:noProof/>
                <w:webHidden/>
              </w:rPr>
              <w:fldChar w:fldCharType="separate"/>
            </w:r>
            <w:r w:rsidR="00E7525A">
              <w:rPr>
                <w:noProof/>
                <w:webHidden/>
              </w:rPr>
              <w:t>13</w:t>
            </w:r>
            <w:r w:rsidR="00E7525A">
              <w:rPr>
                <w:noProof/>
                <w:webHidden/>
              </w:rPr>
              <w:fldChar w:fldCharType="end"/>
            </w:r>
          </w:hyperlink>
        </w:p>
        <w:p w14:paraId="72AC2318" w14:textId="21BFE6BD" w:rsidR="00E7525A" w:rsidRDefault="00617802">
          <w:pPr>
            <w:pStyle w:val="TOC2"/>
            <w:tabs>
              <w:tab w:val="right" w:leader="dot" w:pos="9350"/>
            </w:tabs>
            <w:rPr>
              <w:rFonts w:asciiTheme="minorHAnsi" w:eastAsiaTheme="minorEastAsia" w:hAnsiTheme="minorHAnsi" w:cstheme="minorBidi"/>
              <w:noProof/>
              <w:sz w:val="22"/>
              <w:szCs w:val="22"/>
            </w:rPr>
          </w:pPr>
          <w:hyperlink w:anchor="_Toc31209228" w:history="1">
            <w:r w:rsidR="00E7525A" w:rsidRPr="00235641">
              <w:rPr>
                <w:rStyle w:val="Hyperlink"/>
                <w:noProof/>
              </w:rPr>
              <w:t>2.4. Outcome sheets</w:t>
            </w:r>
            <w:r w:rsidR="00E7525A">
              <w:rPr>
                <w:noProof/>
                <w:webHidden/>
              </w:rPr>
              <w:tab/>
            </w:r>
            <w:r w:rsidR="00E7525A">
              <w:rPr>
                <w:noProof/>
                <w:webHidden/>
              </w:rPr>
              <w:fldChar w:fldCharType="begin"/>
            </w:r>
            <w:r w:rsidR="00E7525A">
              <w:rPr>
                <w:noProof/>
                <w:webHidden/>
              </w:rPr>
              <w:instrText xml:space="preserve"> PAGEREF _Toc31209228 \h </w:instrText>
            </w:r>
            <w:r w:rsidR="00E7525A">
              <w:rPr>
                <w:noProof/>
                <w:webHidden/>
              </w:rPr>
            </w:r>
            <w:r w:rsidR="00E7525A">
              <w:rPr>
                <w:noProof/>
                <w:webHidden/>
              </w:rPr>
              <w:fldChar w:fldCharType="separate"/>
            </w:r>
            <w:r w:rsidR="00E7525A">
              <w:rPr>
                <w:noProof/>
                <w:webHidden/>
              </w:rPr>
              <w:t>17</w:t>
            </w:r>
            <w:r w:rsidR="00E7525A">
              <w:rPr>
                <w:noProof/>
                <w:webHidden/>
              </w:rPr>
              <w:fldChar w:fldCharType="end"/>
            </w:r>
          </w:hyperlink>
        </w:p>
        <w:p w14:paraId="50CB4DAC" w14:textId="3012C207" w:rsidR="00E7525A" w:rsidRDefault="00617802">
          <w:pPr>
            <w:pStyle w:val="TOC1"/>
            <w:tabs>
              <w:tab w:val="right" w:leader="dot" w:pos="9350"/>
            </w:tabs>
            <w:rPr>
              <w:rFonts w:asciiTheme="minorHAnsi" w:eastAsiaTheme="minorEastAsia" w:hAnsiTheme="minorHAnsi" w:cstheme="minorBidi"/>
              <w:noProof/>
              <w:sz w:val="22"/>
              <w:szCs w:val="22"/>
            </w:rPr>
          </w:pPr>
          <w:hyperlink w:anchor="_Toc31209229" w:history="1">
            <w:r w:rsidR="00E7525A" w:rsidRPr="00235641">
              <w:rPr>
                <w:rStyle w:val="Hyperlink"/>
                <w:noProof/>
              </w:rPr>
              <w:t>3. References</w:t>
            </w:r>
            <w:r w:rsidR="00E7525A">
              <w:rPr>
                <w:noProof/>
                <w:webHidden/>
              </w:rPr>
              <w:tab/>
            </w:r>
            <w:r w:rsidR="00E7525A">
              <w:rPr>
                <w:noProof/>
                <w:webHidden/>
              </w:rPr>
              <w:fldChar w:fldCharType="begin"/>
            </w:r>
            <w:r w:rsidR="00E7525A">
              <w:rPr>
                <w:noProof/>
                <w:webHidden/>
              </w:rPr>
              <w:instrText xml:space="preserve"> PAGEREF _Toc31209229 \h </w:instrText>
            </w:r>
            <w:r w:rsidR="00E7525A">
              <w:rPr>
                <w:noProof/>
                <w:webHidden/>
              </w:rPr>
            </w:r>
            <w:r w:rsidR="00E7525A">
              <w:rPr>
                <w:noProof/>
                <w:webHidden/>
              </w:rPr>
              <w:fldChar w:fldCharType="separate"/>
            </w:r>
            <w:r w:rsidR="00E7525A">
              <w:rPr>
                <w:noProof/>
                <w:webHidden/>
              </w:rPr>
              <w:t>22</w:t>
            </w:r>
            <w:r w:rsidR="00E7525A">
              <w:rPr>
                <w:noProof/>
                <w:webHidden/>
              </w:rPr>
              <w:fldChar w:fldCharType="end"/>
            </w:r>
          </w:hyperlink>
        </w:p>
        <w:p w14:paraId="67EABF9D" w14:textId="226FB1E7" w:rsidR="00E302DF" w:rsidRDefault="00E302DF">
          <w:r>
            <w:rPr>
              <w:b/>
              <w:bCs/>
              <w:noProof/>
            </w:rPr>
            <w:fldChar w:fldCharType="end"/>
          </w:r>
        </w:p>
      </w:sdtContent>
    </w:sdt>
    <w:p w14:paraId="58A1B4BD" w14:textId="77777777" w:rsidR="0080657B" w:rsidRDefault="0080657B" w:rsidP="0080657B">
      <w:pPr>
        <w:pStyle w:val="ListParagraph"/>
      </w:pPr>
    </w:p>
    <w:p w14:paraId="5DD5A95F" w14:textId="77777777" w:rsidR="0080657B" w:rsidRDefault="0080657B" w:rsidP="0080657B">
      <w:pPr>
        <w:pStyle w:val="ListParagraph"/>
      </w:pPr>
    </w:p>
    <w:p w14:paraId="7F1D0AED" w14:textId="77777777" w:rsidR="0080657B" w:rsidRDefault="0080657B" w:rsidP="0080657B">
      <w:pPr>
        <w:pStyle w:val="ListParagraph"/>
      </w:pPr>
    </w:p>
    <w:p w14:paraId="64092383" w14:textId="77777777" w:rsidR="0080657B" w:rsidRDefault="0080657B" w:rsidP="0080657B">
      <w:pPr>
        <w:pStyle w:val="ListParagraph"/>
      </w:pPr>
    </w:p>
    <w:p w14:paraId="2F4396BB" w14:textId="77777777" w:rsidR="0080657B" w:rsidRDefault="0080657B" w:rsidP="0080657B">
      <w:pPr>
        <w:pStyle w:val="ListParagraph"/>
      </w:pPr>
    </w:p>
    <w:p w14:paraId="7188592A" w14:textId="77777777" w:rsidR="0080657B" w:rsidRDefault="0080657B" w:rsidP="0080657B">
      <w:pPr>
        <w:pStyle w:val="ListParagraph"/>
      </w:pPr>
    </w:p>
    <w:p w14:paraId="02F74157" w14:textId="77777777" w:rsidR="0080657B" w:rsidRDefault="0080657B" w:rsidP="0080657B">
      <w:pPr>
        <w:pStyle w:val="ListParagraph"/>
      </w:pPr>
    </w:p>
    <w:p w14:paraId="22F2D0AD" w14:textId="77777777" w:rsidR="0080657B" w:rsidRDefault="0080657B" w:rsidP="0080657B">
      <w:pPr>
        <w:pStyle w:val="ListParagraph"/>
      </w:pPr>
    </w:p>
    <w:p w14:paraId="3BF72F1E" w14:textId="77777777" w:rsidR="0080657B" w:rsidRDefault="0080657B" w:rsidP="0080657B">
      <w:pPr>
        <w:pStyle w:val="ListParagraph"/>
      </w:pPr>
    </w:p>
    <w:p w14:paraId="53F9E33A" w14:textId="2F9425FB" w:rsidR="004D002A" w:rsidRPr="004D002A" w:rsidRDefault="0080657B" w:rsidP="0080657B">
      <w:pPr>
        <w:pStyle w:val="Heading1"/>
      </w:pPr>
      <w:bookmarkStart w:id="0" w:name="_Toc31209212"/>
      <w:r>
        <w:lastRenderedPageBreak/>
        <w:t>Introduction</w:t>
      </w:r>
      <w:r w:rsidR="00E302DF">
        <w:t xml:space="preserve"> to </w:t>
      </w:r>
      <w:r w:rsidR="00E302DF" w:rsidRPr="00BA644A">
        <w:t>Epi</w:t>
      </w:r>
      <w:r w:rsidR="00E302DF">
        <w:t xml:space="preserve"> </w:t>
      </w:r>
      <w:r w:rsidR="00E302DF" w:rsidRPr="00644B23">
        <w:t>Info</w:t>
      </w:r>
      <w:bookmarkEnd w:id="0"/>
    </w:p>
    <w:p w14:paraId="54A19D6C" w14:textId="3EFF0366" w:rsidR="00775381" w:rsidRPr="0080657B" w:rsidRDefault="003769AE" w:rsidP="0080657B">
      <w:r w:rsidRPr="0080657B">
        <w:t xml:space="preserve">In this document, I’ll go through </w:t>
      </w:r>
      <w:r w:rsidR="001D2B3E" w:rsidRPr="0080657B">
        <w:t>each</w:t>
      </w:r>
      <w:r w:rsidR="00EC1F7F" w:rsidRPr="0080657B">
        <w:t xml:space="preserve"> </w:t>
      </w:r>
      <w:r w:rsidR="001D2B3E" w:rsidRPr="0080657B">
        <w:t>filed</w:t>
      </w:r>
      <w:r w:rsidRPr="0080657B">
        <w:t xml:space="preserve"> to clarify </w:t>
      </w:r>
      <w:r w:rsidR="00BA26A3" w:rsidRPr="0080657B">
        <w:t>the question</w:t>
      </w:r>
      <w:r w:rsidR="004D002A" w:rsidRPr="0080657B">
        <w:t>s</w:t>
      </w:r>
      <w:r w:rsidR="00BA26A3" w:rsidRPr="0080657B">
        <w:t xml:space="preserve"> and illustrate </w:t>
      </w:r>
      <w:r w:rsidRPr="0080657B">
        <w:t>how we can answer each question</w:t>
      </w:r>
      <w:r w:rsidR="001D2B3E" w:rsidRPr="0080657B">
        <w:t xml:space="preserve"> and fill in the fields.</w:t>
      </w:r>
    </w:p>
    <w:p w14:paraId="7B632E6C" w14:textId="77777777" w:rsidR="0080657B" w:rsidRPr="00BA644A" w:rsidRDefault="0080657B" w:rsidP="0080657B">
      <w:pPr>
        <w:pStyle w:val="Heading2"/>
      </w:pPr>
      <w:bookmarkStart w:id="1" w:name="_Toc31209213"/>
      <w:r>
        <w:t>D</w:t>
      </w:r>
      <w:r w:rsidRPr="00BA644A">
        <w:t>ownload</w:t>
      </w:r>
      <w:r>
        <w:t>ing</w:t>
      </w:r>
      <w:r w:rsidRPr="00BA644A">
        <w:t xml:space="preserve"> Epi</w:t>
      </w:r>
      <w:r>
        <w:t xml:space="preserve"> </w:t>
      </w:r>
      <w:r w:rsidRPr="00644B23">
        <w:t>Info</w:t>
      </w:r>
      <w:r>
        <w:t>:</w:t>
      </w:r>
      <w:bookmarkEnd w:id="1"/>
    </w:p>
    <w:p w14:paraId="33450581" w14:textId="4008EF42" w:rsidR="0080657B" w:rsidRPr="00591C4C" w:rsidRDefault="0080657B" w:rsidP="002F1FD4">
      <w:pPr>
        <w:jc w:val="both"/>
      </w:pPr>
      <w:r w:rsidRPr="00644B23">
        <w:t>Epi-info is publicly available software from the CDC (Centers for Disease Control and Prevention)</w:t>
      </w:r>
      <w:r>
        <w:t xml:space="preserve"> </w:t>
      </w:r>
      <w:hyperlink r:id="rId8" w:history="1">
        <w:r w:rsidRPr="00A55B45">
          <w:rPr>
            <w:rStyle w:val="Hyperlink"/>
          </w:rPr>
          <w:t>https://www.cdc.gov/epiinfo/index.html</w:t>
        </w:r>
      </w:hyperlink>
      <w:r>
        <w:t xml:space="preserve"> </w:t>
      </w:r>
      <w:r w:rsidRPr="00644B23">
        <w:t>and can be downloaded</w:t>
      </w:r>
      <w:r>
        <w:t xml:space="preserve"> </w:t>
      </w:r>
      <w:r w:rsidRPr="00644B23">
        <w:t>through the following</w:t>
      </w:r>
      <w:r>
        <w:t xml:space="preserve"> </w:t>
      </w:r>
      <w:r w:rsidRPr="00644B23">
        <w:t>link: </w:t>
      </w:r>
      <w:hyperlink r:id="rId9" w:history="1">
        <w:r w:rsidRPr="00644B23">
          <w:rPr>
            <w:rStyle w:val="Hyperlink"/>
          </w:rPr>
          <w:t>ftp://ftp.cdc.gov/pub/software/epi_info/7/EI7_Setup.exe</w:t>
        </w:r>
      </w:hyperlink>
      <w:r>
        <w:t xml:space="preserve"> .</w:t>
      </w:r>
      <w:r w:rsidRPr="00644B23">
        <w:t xml:space="preserve">Unfortunately, Epi Info only supports Windows, so it won't run </w:t>
      </w:r>
      <w:r>
        <w:t xml:space="preserve">directly </w:t>
      </w:r>
      <w:r w:rsidRPr="00644B23">
        <w:t>on Mac operating system</w:t>
      </w:r>
      <w:r>
        <w:t>.</w:t>
      </w:r>
    </w:p>
    <w:p w14:paraId="79F0FD87" w14:textId="77777777" w:rsidR="0080657B" w:rsidRPr="00BA644A" w:rsidRDefault="0080657B" w:rsidP="0080657B">
      <w:pPr>
        <w:pStyle w:val="Heading2"/>
      </w:pPr>
      <w:bookmarkStart w:id="2" w:name="_Toc31209214"/>
      <w:r>
        <w:t>I</w:t>
      </w:r>
      <w:r w:rsidRPr="00BA644A">
        <w:t>nstall</w:t>
      </w:r>
      <w:r>
        <w:t>ing</w:t>
      </w:r>
      <w:r w:rsidRPr="00BA644A">
        <w:t xml:space="preserve"> Epi</w:t>
      </w:r>
      <w:r>
        <w:t xml:space="preserve"> I</w:t>
      </w:r>
      <w:r w:rsidRPr="00BA644A">
        <w:t>nfo</w:t>
      </w:r>
      <w:r>
        <w:t>:</w:t>
      </w:r>
      <w:bookmarkEnd w:id="2"/>
      <w:r w:rsidRPr="00BA644A">
        <w:t> </w:t>
      </w:r>
    </w:p>
    <w:p w14:paraId="2D3B11D0" w14:textId="77777777" w:rsidR="0080657B" w:rsidRDefault="0080657B" w:rsidP="0080657B">
      <w:r>
        <w:t xml:space="preserve">Installation of </w:t>
      </w:r>
      <w:r w:rsidRPr="00335597">
        <w:t xml:space="preserve">Epi Info </w:t>
      </w:r>
      <w:r>
        <w:t>is quite straight forward, so just f</w:t>
      </w:r>
      <w:r w:rsidRPr="00A55B45">
        <w:t>ollow the recommended install</w:t>
      </w:r>
      <w:r>
        <w:t>ation</w:t>
      </w:r>
      <w:r w:rsidRPr="00A55B45">
        <w:t xml:space="preserve"> options</w:t>
      </w:r>
      <w:r>
        <w:t>.</w:t>
      </w:r>
    </w:p>
    <w:p w14:paraId="4E273672" w14:textId="77777777" w:rsidR="0080657B" w:rsidRPr="00BA644A" w:rsidRDefault="0080657B" w:rsidP="0080657B">
      <w:pPr>
        <w:pStyle w:val="Heading2"/>
      </w:pPr>
      <w:bookmarkStart w:id="3" w:name="_Toc31209215"/>
      <w:r>
        <w:t xml:space="preserve">Before launching </w:t>
      </w:r>
      <w:r w:rsidRPr="00810051">
        <w:t>Epi Info</w:t>
      </w:r>
      <w:r>
        <w:t>:</w:t>
      </w:r>
      <w:bookmarkEnd w:id="3"/>
    </w:p>
    <w:p w14:paraId="5160A41B" w14:textId="77777777" w:rsidR="0080657B" w:rsidRPr="00810051" w:rsidRDefault="0080657B" w:rsidP="0080657B">
      <w:pPr>
        <w:jc w:val="both"/>
      </w:pPr>
      <w:r>
        <w:t xml:space="preserve">Make sure that you have </w:t>
      </w:r>
      <w:r w:rsidRPr="00810051">
        <w:t>2 main files</w:t>
      </w:r>
      <w:r>
        <w:t xml:space="preserve"> (attached in the email):</w:t>
      </w:r>
    </w:p>
    <w:p w14:paraId="038480D8" w14:textId="77777777" w:rsidR="0080657B" w:rsidRPr="004F1B47" w:rsidRDefault="0080657B" w:rsidP="0080657B">
      <w:pPr>
        <w:pStyle w:val="ListParagraph"/>
        <w:numPr>
          <w:ilvl w:val="0"/>
          <w:numId w:val="28"/>
        </w:numPr>
        <w:jc w:val="both"/>
      </w:pPr>
      <w:proofErr w:type="spellStart"/>
      <w:r w:rsidRPr="004F1B47">
        <w:rPr>
          <w:b/>
          <w:bCs/>
        </w:rPr>
        <w:t>DCT.prj</w:t>
      </w:r>
      <w:proofErr w:type="spellEnd"/>
      <w:r w:rsidRPr="004F1B47">
        <w:rPr>
          <w:b/>
          <w:bCs/>
        </w:rPr>
        <w:t>:</w:t>
      </w:r>
      <w:r w:rsidRPr="004F1B47">
        <w:t xml:space="preserve"> project file that allows us to interact and enter the data (i.e. forms)</w:t>
      </w:r>
    </w:p>
    <w:p w14:paraId="0D4F9A91" w14:textId="77777777" w:rsidR="0080657B" w:rsidRPr="004F1B47" w:rsidRDefault="0080657B" w:rsidP="0080657B">
      <w:pPr>
        <w:pStyle w:val="ListParagraph"/>
        <w:numPr>
          <w:ilvl w:val="0"/>
          <w:numId w:val="28"/>
        </w:numPr>
        <w:jc w:val="both"/>
      </w:pPr>
      <w:r w:rsidRPr="004F1B47">
        <w:rPr>
          <w:b/>
          <w:bCs/>
        </w:rPr>
        <w:t>DCT.mdb</w:t>
      </w:r>
      <w:r w:rsidRPr="004F1B47">
        <w:t>: is the database where the entered data in .</w:t>
      </w:r>
      <w:proofErr w:type="spellStart"/>
      <w:r w:rsidRPr="004F1B47">
        <w:t>prj</w:t>
      </w:r>
      <w:proofErr w:type="spellEnd"/>
      <w:r w:rsidRPr="004F1B47">
        <w:t xml:space="preserve"> are stored</w:t>
      </w:r>
    </w:p>
    <w:p w14:paraId="203C505A" w14:textId="35EF07D5" w:rsidR="0080657B" w:rsidRPr="0080657B" w:rsidRDefault="0080657B" w:rsidP="0080657B">
      <w:pPr>
        <w:jc w:val="both"/>
      </w:pPr>
      <w:r w:rsidRPr="00810051">
        <w:t xml:space="preserve">These 2 files </w:t>
      </w:r>
      <w:r>
        <w:t>should</w:t>
      </w:r>
      <w:r w:rsidRPr="00810051">
        <w:t xml:space="preserve"> have the </w:t>
      </w:r>
      <w:r w:rsidRPr="0080657B">
        <w:rPr>
          <w:b/>
          <w:bCs/>
        </w:rPr>
        <w:t>same name and path</w:t>
      </w:r>
      <w:r w:rsidRPr="00810051">
        <w:t xml:space="preserve"> (i.e. they have to be in the same folder it will never work if they are in different folders)</w:t>
      </w:r>
      <w:r>
        <w:t xml:space="preserve">. </w:t>
      </w:r>
    </w:p>
    <w:p w14:paraId="44E348F0" w14:textId="77777777" w:rsidR="0080657B" w:rsidRPr="00C2448F" w:rsidRDefault="0080657B" w:rsidP="0080657B">
      <w:pPr>
        <w:pStyle w:val="ListParagraph"/>
      </w:pPr>
      <w:r w:rsidRPr="00C2448F">
        <w:rPr>
          <w:noProof/>
        </w:rPr>
        <w:drawing>
          <wp:anchor distT="0" distB="0" distL="114300" distR="114300" simplePos="0" relativeHeight="251719168" behindDoc="0" locked="0" layoutInCell="1" allowOverlap="1" wp14:anchorId="678341CA" wp14:editId="2CA38686">
            <wp:simplePos x="0" y="0"/>
            <wp:positionH relativeFrom="column">
              <wp:posOffset>38100</wp:posOffset>
            </wp:positionH>
            <wp:positionV relativeFrom="paragraph">
              <wp:posOffset>47302</wp:posOffset>
            </wp:positionV>
            <wp:extent cx="5684520" cy="711779"/>
            <wp:effectExtent l="38100" t="38100" r="30480" b="31750"/>
            <wp:wrapNone/>
            <wp:docPr id="1" name="Picture 1">
              <a:extLst xmlns:a="http://schemas.openxmlformats.org/drawingml/2006/main">
                <a:ext uri="{FF2B5EF4-FFF2-40B4-BE49-F238E27FC236}">
                  <a16:creationId xmlns:a16="http://schemas.microsoft.com/office/drawing/2014/main" id="{598CEBD2-D02E-4195-8E5C-739893CBAC9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598CEBD2-D02E-4195-8E5C-739893CBAC9D}"/>
                        </a:ext>
                      </a:extLst>
                    </pic:cNvPr>
                    <pic:cNvPicPr>
                      <a:picLocks noChangeAspect="1"/>
                    </pic:cNvPicPr>
                  </pic:nvPicPr>
                  <pic:blipFill rotWithShape="1">
                    <a:blip r:embed="rId10">
                      <a:extLst>
                        <a:ext uri="{28A0092B-C50C-407E-A947-70E740481C1C}">
                          <a14:useLocalDpi xmlns:a14="http://schemas.microsoft.com/office/drawing/2010/main" val="0"/>
                        </a:ext>
                      </a:extLst>
                    </a:blip>
                    <a:srcRect r="46092" b="72809"/>
                    <a:stretch/>
                  </pic:blipFill>
                  <pic:spPr>
                    <a:xfrm>
                      <a:off x="0" y="0"/>
                      <a:ext cx="5684520" cy="711779"/>
                    </a:xfrm>
                    <a:prstGeom prst="rect">
                      <a:avLst/>
                    </a:prstGeom>
                    <a:ln w="28575">
                      <a:solidFill>
                        <a:srgbClr val="2A20E8"/>
                      </a:solidFill>
                    </a:ln>
                  </pic:spPr>
                </pic:pic>
              </a:graphicData>
            </a:graphic>
            <wp14:sizeRelH relativeFrom="margin">
              <wp14:pctWidth>0</wp14:pctWidth>
            </wp14:sizeRelH>
            <wp14:sizeRelV relativeFrom="margin">
              <wp14:pctHeight>0</wp14:pctHeight>
            </wp14:sizeRelV>
          </wp:anchor>
        </w:drawing>
      </w:r>
    </w:p>
    <w:p w14:paraId="5E71FA86" w14:textId="77777777" w:rsidR="0080657B" w:rsidRPr="00C2448F" w:rsidRDefault="0080657B" w:rsidP="0080657B">
      <w:pPr>
        <w:pStyle w:val="ListParagraph"/>
      </w:pPr>
    </w:p>
    <w:p w14:paraId="55A4D0A1" w14:textId="77777777" w:rsidR="0080657B" w:rsidRPr="00C2448F" w:rsidRDefault="0080657B" w:rsidP="0080657B">
      <w:pPr>
        <w:pStyle w:val="ListParagraph"/>
      </w:pPr>
    </w:p>
    <w:p w14:paraId="3479AFA1" w14:textId="77777777" w:rsidR="0080657B" w:rsidRPr="00310849" w:rsidRDefault="0080657B" w:rsidP="0080657B">
      <w:pPr>
        <w:jc w:val="both"/>
      </w:pPr>
    </w:p>
    <w:p w14:paraId="6D16F85E" w14:textId="5E62FE85" w:rsidR="0080657B" w:rsidRDefault="0080657B" w:rsidP="0080657B">
      <w:pPr>
        <w:pStyle w:val="Heading2"/>
      </w:pPr>
      <w:bookmarkStart w:id="4" w:name="_Toc31209216"/>
      <w:r>
        <w:t xml:space="preserve">Launching </w:t>
      </w:r>
      <w:r w:rsidRPr="00810051">
        <w:t>Epi Info</w:t>
      </w:r>
      <w:r>
        <w:t xml:space="preserve"> for the first time</w:t>
      </w:r>
      <w:bookmarkEnd w:id="4"/>
    </w:p>
    <w:p w14:paraId="05CC098C" w14:textId="0EF4CF48" w:rsidR="0080657B" w:rsidRPr="00BA644A" w:rsidRDefault="0080657B" w:rsidP="0080657B">
      <w:pPr>
        <w:jc w:val="both"/>
        <w:rPr>
          <w:b/>
          <w:bCs/>
        </w:rPr>
      </w:pPr>
    </w:p>
    <w:p w14:paraId="254322AA" w14:textId="5A2F6F02" w:rsidR="0080657B" w:rsidRPr="00DB0545" w:rsidRDefault="0080657B" w:rsidP="0080657B">
      <w:pPr>
        <w:jc w:val="both"/>
        <w:rPr>
          <w:b/>
          <w:bCs/>
        </w:rPr>
      </w:pPr>
      <w:r>
        <w:rPr>
          <w:noProof/>
        </w:rPr>
        <w:drawing>
          <wp:anchor distT="0" distB="0" distL="114300" distR="114300" simplePos="0" relativeHeight="251584000" behindDoc="0" locked="0" layoutInCell="1" allowOverlap="1" wp14:anchorId="7E82392A" wp14:editId="186C8465">
            <wp:simplePos x="0" y="0"/>
            <wp:positionH relativeFrom="column">
              <wp:posOffset>1631315</wp:posOffset>
            </wp:positionH>
            <wp:positionV relativeFrom="paragraph">
              <wp:posOffset>59690</wp:posOffset>
            </wp:positionV>
            <wp:extent cx="2901950" cy="2506345"/>
            <wp:effectExtent l="19050" t="19050" r="12700" b="27305"/>
            <wp:wrapNone/>
            <wp:docPr id="6" name="Picture 2">
              <a:extLst xmlns:a="http://schemas.openxmlformats.org/drawingml/2006/main">
                <a:ext uri="{FF2B5EF4-FFF2-40B4-BE49-F238E27FC236}">
                  <a16:creationId xmlns:a16="http://schemas.microsoft.com/office/drawing/2014/main" id="{A31C2C62-E0F5-43C2-94D5-890EB277D8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A31C2C62-E0F5-43C2-94D5-890EB277D8D2}"/>
                        </a:ext>
                      </a:extLst>
                    </pic:cNvPr>
                    <pic:cNvPicPr>
                      <a:picLocks noChangeAspect="1"/>
                    </pic:cNvPicPr>
                  </pic:nvPicPr>
                  <pic:blipFill>
                    <a:blip r:embed="rId11"/>
                    <a:stretch>
                      <a:fillRect/>
                    </a:stretch>
                  </pic:blipFill>
                  <pic:spPr>
                    <a:xfrm>
                      <a:off x="0" y="0"/>
                      <a:ext cx="2901950" cy="2506345"/>
                    </a:xfrm>
                    <a:prstGeom prst="rect">
                      <a:avLst/>
                    </a:prstGeom>
                    <a:ln>
                      <a:solidFill>
                        <a:srgbClr val="2A20E8"/>
                      </a:solidFill>
                    </a:ln>
                  </pic:spPr>
                </pic:pic>
              </a:graphicData>
            </a:graphic>
            <wp14:sizeRelH relativeFrom="margin">
              <wp14:pctWidth>0</wp14:pctWidth>
            </wp14:sizeRelH>
            <wp14:sizeRelV relativeFrom="margin">
              <wp14:pctHeight>0</wp14:pctHeight>
            </wp14:sizeRelV>
          </wp:anchor>
        </w:drawing>
      </w:r>
      <w:r w:rsidRPr="00DB0545">
        <w:rPr>
          <w:b/>
          <w:bCs/>
        </w:rPr>
        <w:t>1- Click Enter Data</w:t>
      </w:r>
    </w:p>
    <w:p w14:paraId="1B95989F" w14:textId="46E8F1CB" w:rsidR="0080657B" w:rsidRDefault="0080657B" w:rsidP="0080657B">
      <w:pPr>
        <w:jc w:val="both"/>
      </w:pPr>
    </w:p>
    <w:p w14:paraId="550CBC77" w14:textId="77777777" w:rsidR="0080657B" w:rsidRDefault="0080657B" w:rsidP="0080657B">
      <w:pPr>
        <w:jc w:val="both"/>
      </w:pPr>
      <w:r>
        <w:rPr>
          <w:noProof/>
        </w:rPr>
        <mc:AlternateContent>
          <mc:Choice Requires="wps">
            <w:drawing>
              <wp:anchor distT="0" distB="0" distL="114300" distR="114300" simplePos="0" relativeHeight="251585024" behindDoc="0" locked="0" layoutInCell="1" allowOverlap="1" wp14:anchorId="4B6319F6" wp14:editId="161FD5A2">
                <wp:simplePos x="0" y="0"/>
                <wp:positionH relativeFrom="column">
                  <wp:posOffset>1198880</wp:posOffset>
                </wp:positionH>
                <wp:positionV relativeFrom="paragraph">
                  <wp:posOffset>69426</wp:posOffset>
                </wp:positionV>
                <wp:extent cx="2350078" cy="50223"/>
                <wp:effectExtent l="19050" t="57150" r="12700" b="102235"/>
                <wp:wrapNone/>
                <wp:docPr id="8" name="Straight Arrow Connector 7">
                  <a:extLst xmlns:a="http://schemas.openxmlformats.org/drawingml/2006/main">
                    <a:ext uri="{FF2B5EF4-FFF2-40B4-BE49-F238E27FC236}">
                      <a16:creationId xmlns:a16="http://schemas.microsoft.com/office/drawing/2014/main" id="{8E358525-C05E-40F4-9D96-FDC080884A04}"/>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2350078" cy="50223"/>
                        </a:xfrm>
                        <a:prstGeom prst="straightConnector1">
                          <a:avLst/>
                        </a:prstGeom>
                        <a:noFill/>
                        <a:ln w="28575" cap="flat" cmpd="sng" algn="ctr">
                          <a:solidFill>
                            <a:srgbClr val="00206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4317EC78" id="_x0000_t32" coordsize="21600,21600" o:spt="32" o:oned="t" path="m,l21600,21600e" filled="f">
                <v:path arrowok="t" fillok="f" o:connecttype="none"/>
                <o:lock v:ext="edit" shapetype="t"/>
              </v:shapetype>
              <v:shape id="Straight Arrow Connector 7" o:spid="_x0000_s1026" type="#_x0000_t32" style="position:absolute;margin-left:94.4pt;margin-top:5.45pt;width:185.05pt;height:3.95pt;z-index:251585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" strokecolor="#002060" strokeweight="2.25pt">
                <v:stroke endarrow="block" joinstyle="miter"/>
                <o:lock v:ext="edit" shapetype="f"/>
              </v:shape>
            </w:pict>
          </mc:Fallback>
        </mc:AlternateContent>
      </w:r>
    </w:p>
    <w:p w14:paraId="64A6FD9D" w14:textId="77777777" w:rsidR="0080657B" w:rsidRDefault="0080657B" w:rsidP="0080657B">
      <w:pPr>
        <w:jc w:val="both"/>
      </w:pPr>
    </w:p>
    <w:p w14:paraId="755C6ED0" w14:textId="31CF7E9C" w:rsidR="0080657B" w:rsidRDefault="0080657B" w:rsidP="0080657B">
      <w:pPr>
        <w:ind w:firstLine="720"/>
      </w:pPr>
    </w:p>
    <w:p w14:paraId="0038F307" w14:textId="77777777" w:rsidR="002F1FD4" w:rsidRDefault="002F1FD4" w:rsidP="0080657B">
      <w:pPr>
        <w:ind w:firstLine="720"/>
      </w:pPr>
    </w:p>
    <w:p w14:paraId="57338B78" w14:textId="77777777" w:rsidR="0080657B" w:rsidRDefault="0080657B" w:rsidP="0080657B">
      <w:pPr>
        <w:ind w:firstLine="720"/>
      </w:pPr>
    </w:p>
    <w:p w14:paraId="706DC952" w14:textId="77777777" w:rsidR="0080657B" w:rsidRPr="00DB0545" w:rsidRDefault="0080657B" w:rsidP="0080657B">
      <w:pPr>
        <w:jc w:val="both"/>
        <w:rPr>
          <w:b/>
          <w:bCs/>
        </w:rPr>
      </w:pPr>
      <w:r>
        <w:rPr>
          <w:noProof/>
        </w:rPr>
        <w:lastRenderedPageBreak/>
        <mc:AlternateContent>
          <mc:Choice Requires="wps">
            <w:drawing>
              <wp:anchor distT="0" distB="0" distL="114300" distR="114300" simplePos="0" relativeHeight="251588096" behindDoc="0" locked="0" layoutInCell="1" allowOverlap="1" wp14:anchorId="5FDC700D" wp14:editId="5E537181">
                <wp:simplePos x="0" y="0"/>
                <wp:positionH relativeFrom="column">
                  <wp:posOffset>1953260</wp:posOffset>
                </wp:positionH>
                <wp:positionV relativeFrom="paragraph">
                  <wp:posOffset>227330</wp:posOffset>
                </wp:positionV>
                <wp:extent cx="419023" cy="226226"/>
                <wp:effectExtent l="19050" t="19050" r="19685" b="21590"/>
                <wp:wrapNone/>
                <wp:docPr id="12" name="Oval 11">
                  <a:extLst xmlns:a="http://schemas.openxmlformats.org/drawingml/2006/main">
                    <a:ext uri="{FF2B5EF4-FFF2-40B4-BE49-F238E27FC236}">
                      <a16:creationId xmlns:a16="http://schemas.microsoft.com/office/drawing/2014/main" id="{15D5A1F3-8C0A-43C2-B708-CE26545C2839}"/>
                    </a:ext>
                  </a:extLst>
                </wp:docPr>
                <wp:cNvGraphicFramePr/>
                <a:graphic xmlns:a="http://schemas.openxmlformats.org/drawingml/2006/main">
                  <a:graphicData uri="http://schemas.microsoft.com/office/word/2010/wordprocessingShape">
                    <wps:wsp>
                      <wps:cNvSpPr/>
                      <wps:spPr>
                        <a:xfrm>
                          <a:off x="0" y="0"/>
                          <a:ext cx="419023" cy="226226"/>
                        </a:xfrm>
                        <a:prstGeom prst="ellipse">
                          <a:avLst/>
                        </a:prstGeom>
                        <a:noFill/>
                        <a:ln w="28575" cap="flat" cmpd="sng" algn="ctr">
                          <a:solidFill>
                            <a:srgbClr val="002060"/>
                          </a:solidFill>
                          <a:prstDash val="solid"/>
                          <a:miter lim="800000"/>
                        </a:ln>
                        <a:effectLst/>
                      </wps:spPr>
                      <wps:bodyPr rtlCol="0" anchor="ctr"/>
                    </wps:wsp>
                  </a:graphicData>
                </a:graphic>
              </wp:anchor>
            </w:drawing>
          </mc:Choice>
          <mc:Fallback>
            <w:pict>
              <v:oval w14:anchorId="26BCA720" id="Oval 11" o:spid="_x0000_s1026" style="position:absolute;margin-left:153.8pt;margin-top:17.9pt;width:33pt;height:17.8pt;z-index:2515880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" filled="f" strokecolor="#002060" strokeweight="2.25pt">
                <v:stroke joinstyle="miter"/>
              </v:oval>
            </w:pict>
          </mc:Fallback>
        </mc:AlternateContent>
      </w:r>
      <w:r>
        <w:rPr>
          <w:noProof/>
        </w:rPr>
        <w:drawing>
          <wp:anchor distT="0" distB="0" distL="114300" distR="114300" simplePos="0" relativeHeight="251586048" behindDoc="0" locked="0" layoutInCell="1" allowOverlap="1" wp14:anchorId="3834A7F4" wp14:editId="423650E8">
            <wp:simplePos x="0" y="0"/>
            <wp:positionH relativeFrom="column">
              <wp:posOffset>1947968</wp:posOffset>
            </wp:positionH>
            <wp:positionV relativeFrom="paragraph">
              <wp:posOffset>99695</wp:posOffset>
            </wp:positionV>
            <wp:extent cx="3401483" cy="2105936"/>
            <wp:effectExtent l="19050" t="19050" r="27940" b="27940"/>
            <wp:wrapNone/>
            <wp:docPr id="9" name="Picture 3">
              <a:extLst xmlns:a="http://schemas.openxmlformats.org/drawingml/2006/main">
                <a:ext uri="{FF2B5EF4-FFF2-40B4-BE49-F238E27FC236}">
                  <a16:creationId xmlns:a16="http://schemas.microsoft.com/office/drawing/2014/main" id="{4445331F-44B6-4CD8-A5E4-758CD038F81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45331F-44B6-4CD8-A5E4-758CD038F81D}"/>
                        </a:ext>
                      </a:extLst>
                    </pic:cNvPr>
                    <pic:cNvPicPr>
                      <a:picLocks noChangeAspect="1"/>
                    </pic:cNvPicPr>
                  </pic:nvPicPr>
                  <pic:blipFill rotWithShape="1">
                    <a:blip r:embed="rId12"/>
                    <a:srcRect r="44063"/>
                    <a:stretch/>
                  </pic:blipFill>
                  <pic:spPr>
                    <a:xfrm>
                      <a:off x="0" y="0"/>
                      <a:ext cx="3401483" cy="2105936"/>
                    </a:xfrm>
                    <a:prstGeom prst="rect">
                      <a:avLst/>
                    </a:prstGeom>
                    <a:ln>
                      <a:solidFill>
                        <a:srgbClr val="2A20E8"/>
                      </a:solidFill>
                    </a:ln>
                  </pic:spPr>
                </pic:pic>
              </a:graphicData>
            </a:graphic>
            <wp14:sizeRelH relativeFrom="margin">
              <wp14:pctWidth>0</wp14:pctWidth>
            </wp14:sizeRelH>
            <wp14:sizeRelV relativeFrom="margin">
              <wp14:pctHeight>0</wp14:pctHeight>
            </wp14:sizeRelV>
          </wp:anchor>
        </w:drawing>
      </w:r>
      <w:r w:rsidRPr="00DB0545">
        <w:rPr>
          <w:b/>
          <w:bCs/>
        </w:rPr>
        <w:t>2- Open form</w:t>
      </w:r>
    </w:p>
    <w:p w14:paraId="3ED14C4B" w14:textId="77777777" w:rsidR="0080657B" w:rsidRDefault="0080657B" w:rsidP="0080657B">
      <w:pPr>
        <w:ind w:firstLine="720"/>
        <w:rPr>
          <w:sz w:val="28"/>
          <w:szCs w:val="28"/>
        </w:rPr>
      </w:pPr>
    </w:p>
    <w:p w14:paraId="7E68BCAC" w14:textId="77777777" w:rsidR="0080657B" w:rsidRPr="00DB0545" w:rsidRDefault="0080657B" w:rsidP="0080657B">
      <w:pPr>
        <w:rPr>
          <w:sz w:val="28"/>
          <w:szCs w:val="28"/>
        </w:rPr>
      </w:pPr>
    </w:p>
    <w:p w14:paraId="131B141D" w14:textId="77777777" w:rsidR="0080657B" w:rsidRDefault="0080657B" w:rsidP="0080657B">
      <w:pPr>
        <w:rPr>
          <w:sz w:val="28"/>
          <w:szCs w:val="28"/>
        </w:rPr>
      </w:pPr>
    </w:p>
    <w:p w14:paraId="10DF594E" w14:textId="77777777" w:rsidR="0080657B" w:rsidRDefault="0080657B" w:rsidP="0080657B">
      <w:pPr>
        <w:rPr>
          <w:sz w:val="28"/>
          <w:szCs w:val="28"/>
        </w:rPr>
      </w:pPr>
    </w:p>
    <w:p w14:paraId="6371C4B9" w14:textId="77777777" w:rsidR="0080657B" w:rsidRDefault="0080657B" w:rsidP="0080657B">
      <w:pPr>
        <w:rPr>
          <w:sz w:val="28"/>
          <w:szCs w:val="28"/>
        </w:rPr>
      </w:pPr>
    </w:p>
    <w:p w14:paraId="1E94E0AD" w14:textId="77777777" w:rsidR="0080657B" w:rsidRDefault="0080657B" w:rsidP="0080657B">
      <w:pPr>
        <w:jc w:val="both"/>
        <w:rPr>
          <w:sz w:val="28"/>
          <w:szCs w:val="28"/>
        </w:rPr>
      </w:pPr>
    </w:p>
    <w:p w14:paraId="507BFCCD" w14:textId="68C18C5C" w:rsidR="0080657B" w:rsidRDefault="0080657B" w:rsidP="0080657B">
      <w:pPr>
        <w:jc w:val="both"/>
        <w:rPr>
          <w:b/>
          <w:bCs/>
        </w:rPr>
      </w:pPr>
      <w:r w:rsidRPr="00DB0545">
        <w:rPr>
          <w:b/>
          <w:bCs/>
        </w:rPr>
        <w:t>3- Browse to the folder where both .</w:t>
      </w:r>
      <w:proofErr w:type="spellStart"/>
      <w:r w:rsidRPr="00DB0545">
        <w:rPr>
          <w:b/>
          <w:bCs/>
        </w:rPr>
        <w:t>prj</w:t>
      </w:r>
      <w:proofErr w:type="spellEnd"/>
      <w:r w:rsidRPr="00DB0545">
        <w:rPr>
          <w:b/>
          <w:bCs/>
        </w:rPr>
        <w:t xml:space="preserve"> and .</w:t>
      </w:r>
      <w:r w:rsidRPr="00DB0545">
        <w:rPr>
          <w:noProof/>
        </w:rPr>
        <w:t xml:space="preserve"> </w:t>
      </w:r>
      <w:proofErr w:type="spellStart"/>
      <w:r w:rsidRPr="00DB0545">
        <w:rPr>
          <w:b/>
          <w:bCs/>
        </w:rPr>
        <w:t>mdb</w:t>
      </w:r>
      <w:proofErr w:type="spellEnd"/>
      <w:r w:rsidRPr="00DB0545">
        <w:rPr>
          <w:b/>
          <w:bCs/>
        </w:rPr>
        <w:t xml:space="preserve"> exist</w:t>
      </w:r>
      <w:r>
        <w:rPr>
          <w:b/>
          <w:bCs/>
        </w:rPr>
        <w:t>, then s</w:t>
      </w:r>
      <w:r w:rsidRPr="00DB0545">
        <w:rPr>
          <w:b/>
          <w:bCs/>
        </w:rPr>
        <w:t xml:space="preserve">elect </w:t>
      </w:r>
      <w:proofErr w:type="spellStart"/>
      <w:r w:rsidRPr="00DB0545">
        <w:rPr>
          <w:b/>
          <w:bCs/>
        </w:rPr>
        <w:t>DCT.prj</w:t>
      </w:r>
      <w:proofErr w:type="spellEnd"/>
      <w:r w:rsidRPr="00DB0545">
        <w:rPr>
          <w:b/>
          <w:bCs/>
        </w:rPr>
        <w:t xml:space="preserve"> file</w:t>
      </w:r>
    </w:p>
    <w:p w14:paraId="3F9E27E7" w14:textId="643288B3" w:rsidR="0080657B" w:rsidRDefault="0080657B" w:rsidP="0080657B">
      <w:pPr>
        <w:jc w:val="both"/>
        <w:rPr>
          <w:b/>
          <w:bCs/>
        </w:rPr>
      </w:pPr>
      <w:r>
        <w:rPr>
          <w:noProof/>
        </w:rPr>
        <w:drawing>
          <wp:anchor distT="0" distB="0" distL="114300" distR="114300" simplePos="0" relativeHeight="251589120" behindDoc="0" locked="0" layoutInCell="1" allowOverlap="1" wp14:anchorId="6BE0FC4F" wp14:editId="38CAB577">
            <wp:simplePos x="0" y="0"/>
            <wp:positionH relativeFrom="column">
              <wp:posOffset>1461770</wp:posOffset>
            </wp:positionH>
            <wp:positionV relativeFrom="paragraph">
              <wp:posOffset>9525</wp:posOffset>
            </wp:positionV>
            <wp:extent cx="3016250" cy="2357755"/>
            <wp:effectExtent l="0" t="0" r="0" b="4445"/>
            <wp:wrapNone/>
            <wp:docPr id="13" name="Picture 9">
              <a:extLst xmlns:a="http://schemas.openxmlformats.org/drawingml/2006/main">
                <a:ext uri="{FF2B5EF4-FFF2-40B4-BE49-F238E27FC236}">
                  <a16:creationId xmlns:a16="http://schemas.microsoft.com/office/drawing/2014/main" id="{D2ECC09C-B9CA-497E-BBA6-CA57C47537A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D2ECC09C-B9CA-497E-BBA6-CA57C47537AD}"/>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3016250" cy="2357755"/>
                    </a:xfrm>
                    <a:prstGeom prst="rect">
                      <a:avLst/>
                    </a:prstGeom>
                  </pic:spPr>
                </pic:pic>
              </a:graphicData>
            </a:graphic>
            <wp14:sizeRelH relativeFrom="margin">
              <wp14:pctWidth>0</wp14:pctWidth>
            </wp14:sizeRelH>
            <wp14:sizeRelV relativeFrom="margin">
              <wp14:pctHeight>0</wp14:pctHeight>
            </wp14:sizeRelV>
          </wp:anchor>
        </w:drawing>
      </w:r>
    </w:p>
    <w:p w14:paraId="316DA42F" w14:textId="77777777" w:rsidR="0080657B" w:rsidRDefault="0080657B" w:rsidP="0080657B">
      <w:pPr>
        <w:jc w:val="both"/>
        <w:rPr>
          <w:b/>
          <w:bCs/>
        </w:rPr>
      </w:pPr>
    </w:p>
    <w:p w14:paraId="56405BB1" w14:textId="77777777" w:rsidR="0080657B" w:rsidRDefault="0080657B" w:rsidP="0080657B">
      <w:pPr>
        <w:jc w:val="both"/>
        <w:rPr>
          <w:b/>
          <w:bCs/>
        </w:rPr>
      </w:pPr>
    </w:p>
    <w:p w14:paraId="7E0A6D1D" w14:textId="77777777" w:rsidR="0080657B" w:rsidRDefault="0080657B" w:rsidP="0080657B">
      <w:pPr>
        <w:jc w:val="both"/>
        <w:rPr>
          <w:b/>
          <w:bCs/>
        </w:rPr>
      </w:pPr>
    </w:p>
    <w:p w14:paraId="7108ED3D" w14:textId="77777777" w:rsidR="0080657B" w:rsidRDefault="0080657B" w:rsidP="0080657B">
      <w:pPr>
        <w:jc w:val="both"/>
        <w:rPr>
          <w:b/>
          <w:bCs/>
        </w:rPr>
      </w:pPr>
    </w:p>
    <w:p w14:paraId="2B478E9C" w14:textId="77777777" w:rsidR="0080657B" w:rsidRDefault="0080657B" w:rsidP="0080657B"/>
    <w:p w14:paraId="161B6399" w14:textId="77777777" w:rsidR="0080657B" w:rsidRDefault="0080657B" w:rsidP="0080657B"/>
    <w:p w14:paraId="30985378" w14:textId="77777777" w:rsidR="0080657B" w:rsidRDefault="0080657B" w:rsidP="0080657B"/>
    <w:p w14:paraId="09240C9A" w14:textId="4335E4EC" w:rsidR="0080657B" w:rsidRDefault="0080657B" w:rsidP="0080657B">
      <w:pPr>
        <w:pStyle w:val="Heading2"/>
      </w:pPr>
      <w:bookmarkStart w:id="5" w:name="_Toc31209217"/>
      <w:r>
        <w:t xml:space="preserve">Launching </w:t>
      </w:r>
      <w:r w:rsidRPr="00810051">
        <w:t>Epi Info</w:t>
      </w:r>
      <w:r>
        <w:t xml:space="preserve"> for the next times (Quick start)</w:t>
      </w:r>
      <w:bookmarkEnd w:id="5"/>
    </w:p>
    <w:p w14:paraId="09A58DC1" w14:textId="024B7CAB" w:rsidR="0080657B" w:rsidRPr="00134E19" w:rsidRDefault="00B15639" w:rsidP="0080657B">
      <w:r w:rsidRPr="00134E19">
        <w:rPr>
          <w:noProof/>
        </w:rPr>
        <w:drawing>
          <wp:anchor distT="0" distB="0" distL="114300" distR="114300" simplePos="0" relativeHeight="251720192" behindDoc="0" locked="0" layoutInCell="1" allowOverlap="1" wp14:anchorId="7FADE310" wp14:editId="53A06042">
            <wp:simplePos x="0" y="0"/>
            <wp:positionH relativeFrom="column">
              <wp:posOffset>402207</wp:posOffset>
            </wp:positionH>
            <wp:positionV relativeFrom="paragraph">
              <wp:posOffset>487021</wp:posOffset>
            </wp:positionV>
            <wp:extent cx="4857750" cy="1933239"/>
            <wp:effectExtent l="0" t="0" r="0" b="0"/>
            <wp:wrapNone/>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57750" cy="1933239"/>
                    </a:xfrm>
                    <a:prstGeom prst="rect">
                      <a:avLst/>
                    </a:prstGeom>
                  </pic:spPr>
                </pic:pic>
              </a:graphicData>
            </a:graphic>
            <wp14:sizeRelH relativeFrom="margin">
              <wp14:pctWidth>0</wp14:pctWidth>
            </wp14:sizeRelH>
            <wp14:sizeRelV relativeFrom="margin">
              <wp14:pctHeight>0</wp14:pctHeight>
            </wp14:sizeRelV>
          </wp:anchor>
        </w:drawing>
      </w:r>
      <w:r w:rsidR="0080657B" w:rsidRPr="00134E19">
        <w:t>For quick access to a project recently opened with the Enter module, use the Recent Forms</w:t>
      </w:r>
      <w:r w:rsidR="0080657B">
        <w:t xml:space="preserve"> </w:t>
      </w:r>
      <w:r w:rsidR="0080657B" w:rsidRPr="00134E19">
        <w:t>option.</w:t>
      </w:r>
      <w:r w:rsidR="0080657B">
        <w:t xml:space="preserve"> </w:t>
      </w:r>
      <w:r w:rsidR="0080657B" w:rsidRPr="00134E19">
        <w:t xml:space="preserve">From the toolbar, select </w:t>
      </w:r>
      <w:r w:rsidR="0080657B" w:rsidRPr="0080657B">
        <w:rPr>
          <w:b/>
          <w:bCs/>
        </w:rPr>
        <w:t>File</w:t>
      </w:r>
      <w:r w:rsidR="0080657B" w:rsidRPr="00134E19">
        <w:t xml:space="preserve"> &gt;</w:t>
      </w:r>
      <w:r w:rsidR="0080657B">
        <w:t>&gt;&gt;</w:t>
      </w:r>
      <w:r w:rsidR="0080657B" w:rsidRPr="00134E19">
        <w:t xml:space="preserve"> Recent Forms</w:t>
      </w:r>
    </w:p>
    <w:p w14:paraId="2F3BCF86" w14:textId="0A4B3561" w:rsidR="0080657B" w:rsidRDefault="0080657B" w:rsidP="0080657B">
      <w:pPr>
        <w:pStyle w:val="ListParagraph"/>
      </w:pPr>
    </w:p>
    <w:p w14:paraId="24951A2E" w14:textId="77777777" w:rsidR="0080657B" w:rsidRDefault="0080657B" w:rsidP="0080657B">
      <w:pPr>
        <w:pStyle w:val="ListParagraph"/>
      </w:pPr>
    </w:p>
    <w:p w14:paraId="071A09AA" w14:textId="77777777" w:rsidR="0080657B" w:rsidRDefault="0080657B" w:rsidP="0080657B">
      <w:pPr>
        <w:pStyle w:val="ListParagraph"/>
      </w:pPr>
    </w:p>
    <w:p w14:paraId="0CF18605" w14:textId="77777777" w:rsidR="0080657B" w:rsidRDefault="0080657B" w:rsidP="0080657B">
      <w:pPr>
        <w:pStyle w:val="ListParagraph"/>
      </w:pPr>
    </w:p>
    <w:p w14:paraId="28AF1754" w14:textId="77777777" w:rsidR="0080657B" w:rsidRDefault="0080657B" w:rsidP="0080657B">
      <w:pPr>
        <w:pStyle w:val="ListParagraph"/>
      </w:pPr>
    </w:p>
    <w:p w14:paraId="601EBD1E" w14:textId="77777777" w:rsidR="0080657B" w:rsidRDefault="0080657B" w:rsidP="0080657B">
      <w:pPr>
        <w:pStyle w:val="ListParagraph"/>
      </w:pPr>
    </w:p>
    <w:p w14:paraId="164A0C4E" w14:textId="77777777" w:rsidR="0080657B" w:rsidRDefault="0080657B" w:rsidP="0080657B">
      <w:pPr>
        <w:pStyle w:val="ListParagraph"/>
      </w:pPr>
    </w:p>
    <w:p w14:paraId="31C6CF19" w14:textId="77777777" w:rsidR="0080657B" w:rsidRDefault="0080657B" w:rsidP="0080657B">
      <w:pPr>
        <w:pStyle w:val="ListParagraph"/>
      </w:pPr>
    </w:p>
    <w:p w14:paraId="005D8507" w14:textId="77777777" w:rsidR="0080657B" w:rsidRDefault="0080657B" w:rsidP="0080657B"/>
    <w:p w14:paraId="0A8D4006" w14:textId="77777777" w:rsidR="00BF4F04" w:rsidRDefault="00BF4F04" w:rsidP="00BF4F04">
      <w:pPr>
        <w:pStyle w:val="Heading2"/>
      </w:pPr>
      <w:bookmarkStart w:id="6" w:name="_Toc31209218"/>
      <w:r>
        <w:lastRenderedPageBreak/>
        <w:t>Epi-info main structure</w:t>
      </w:r>
      <w:bookmarkEnd w:id="6"/>
    </w:p>
    <w:p w14:paraId="35999217" w14:textId="77777777" w:rsidR="00B15639" w:rsidRDefault="0060348C" w:rsidP="0080657B">
      <w:r w:rsidRPr="0080657B">
        <w:t>The data extraction</w:t>
      </w:r>
      <w:r w:rsidR="00BA26A3" w:rsidRPr="0080657B">
        <w:t xml:space="preserve"> form</w:t>
      </w:r>
      <w:r w:rsidRPr="0080657B">
        <w:t xml:space="preserve"> has </w:t>
      </w:r>
      <w:r w:rsidR="006D4F2A" w:rsidRPr="00B15639">
        <w:rPr>
          <w:b/>
          <w:bCs/>
        </w:rPr>
        <w:t xml:space="preserve">4 </w:t>
      </w:r>
      <w:r w:rsidRPr="00B15639">
        <w:rPr>
          <w:b/>
          <w:bCs/>
        </w:rPr>
        <w:t>main</w:t>
      </w:r>
      <w:r w:rsidR="006D4F2A" w:rsidRPr="00B15639">
        <w:rPr>
          <w:b/>
          <w:bCs/>
        </w:rPr>
        <w:t xml:space="preserve"> sheets</w:t>
      </w:r>
      <w:r w:rsidR="001D2B3E" w:rsidRPr="0080657B">
        <w:t xml:space="preserve">: </w:t>
      </w:r>
    </w:p>
    <w:p w14:paraId="1FCD0F2B" w14:textId="5873C7C6" w:rsidR="00B15639" w:rsidRDefault="00B15639" w:rsidP="00641AD5">
      <w:pPr>
        <w:pStyle w:val="ListParagraph"/>
        <w:numPr>
          <w:ilvl w:val="0"/>
          <w:numId w:val="29"/>
        </w:numPr>
        <w:jc w:val="both"/>
      </w:pPr>
      <w:r w:rsidRPr="0080657B">
        <w:t>S</w:t>
      </w:r>
      <w:r w:rsidR="0060348C" w:rsidRPr="0080657B">
        <w:t>tudy</w:t>
      </w:r>
    </w:p>
    <w:p w14:paraId="4A941147" w14:textId="60FFC5B9" w:rsidR="00B15639" w:rsidRDefault="00B15639" w:rsidP="00641AD5">
      <w:pPr>
        <w:pStyle w:val="ListParagraph"/>
        <w:numPr>
          <w:ilvl w:val="0"/>
          <w:numId w:val="29"/>
        </w:numPr>
        <w:jc w:val="both"/>
      </w:pPr>
      <w:r>
        <w:t>T</w:t>
      </w:r>
      <w:r w:rsidR="0060348C" w:rsidRPr="0080657B">
        <w:t>rial</w:t>
      </w:r>
      <w:r w:rsidR="00202C61" w:rsidRPr="0080657B">
        <w:t xml:space="preserve"> i.e. when the study have more than one trial</w:t>
      </w:r>
    </w:p>
    <w:p w14:paraId="0BFCEE0E" w14:textId="781A03EE" w:rsidR="00B15639" w:rsidRDefault="00B15639" w:rsidP="00641AD5">
      <w:pPr>
        <w:pStyle w:val="ListParagraph"/>
        <w:numPr>
          <w:ilvl w:val="0"/>
          <w:numId w:val="29"/>
        </w:numPr>
        <w:jc w:val="both"/>
      </w:pPr>
      <w:r>
        <w:t>G</w:t>
      </w:r>
      <w:r w:rsidR="0060348C" w:rsidRPr="0080657B">
        <w:t>roup</w:t>
      </w:r>
      <w:r w:rsidR="00202C61" w:rsidRPr="0080657B">
        <w:t xml:space="preserve"> i.e. the control and comparison </w:t>
      </w:r>
      <w:r w:rsidR="00213D0B" w:rsidRPr="0080657B">
        <w:t xml:space="preserve">treatment </w:t>
      </w:r>
      <w:r w:rsidR="00202C61" w:rsidRPr="0080657B">
        <w:t>groups</w:t>
      </w:r>
      <w:r w:rsidR="001D2B3E" w:rsidRPr="0080657B">
        <w:t xml:space="preserve"> </w:t>
      </w:r>
    </w:p>
    <w:p w14:paraId="59006105" w14:textId="712153F9" w:rsidR="00B15639" w:rsidRDefault="00641AD5" w:rsidP="00641AD5">
      <w:pPr>
        <w:pStyle w:val="ListParagraph"/>
        <w:numPr>
          <w:ilvl w:val="0"/>
          <w:numId w:val="29"/>
        </w:numPr>
        <w:jc w:val="both"/>
      </w:pPr>
      <w:r>
        <w:rPr>
          <w:noProof/>
        </w:rPr>
        <w:drawing>
          <wp:anchor distT="0" distB="0" distL="114300" distR="114300" simplePos="0" relativeHeight="251591168" behindDoc="0" locked="0" layoutInCell="1" allowOverlap="1" wp14:anchorId="0131C573" wp14:editId="5F143C9D">
            <wp:simplePos x="0" y="0"/>
            <wp:positionH relativeFrom="column">
              <wp:posOffset>405369</wp:posOffset>
            </wp:positionH>
            <wp:positionV relativeFrom="paragraph">
              <wp:posOffset>502689</wp:posOffset>
            </wp:positionV>
            <wp:extent cx="4785995" cy="274320"/>
            <wp:effectExtent l="0" t="0" r="0" b="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85995" cy="274320"/>
                    </a:xfrm>
                    <a:prstGeom prst="rect">
                      <a:avLst/>
                    </a:prstGeom>
                    <a:noFill/>
                  </pic:spPr>
                </pic:pic>
              </a:graphicData>
            </a:graphic>
          </wp:anchor>
        </w:drawing>
      </w:r>
      <w:r w:rsidR="00B15639">
        <w:t>O</w:t>
      </w:r>
      <w:r w:rsidR="0060348C" w:rsidRPr="0080657B">
        <w:t>utcome</w:t>
      </w:r>
      <w:r>
        <w:t xml:space="preserve"> i.e.</w:t>
      </w:r>
      <w:r w:rsidR="00202C61" w:rsidRPr="0080657B">
        <w:t xml:space="preserve"> </w:t>
      </w:r>
      <w:r w:rsidRPr="00202C61">
        <w:t xml:space="preserve">prevalence, incidence and cure, each sheet has </w:t>
      </w:r>
      <w:r>
        <w:t xml:space="preserve">the </w:t>
      </w:r>
      <w:r w:rsidRPr="00202C61">
        <w:t xml:space="preserve">name of </w:t>
      </w:r>
      <w:r>
        <w:t xml:space="preserve">its corresponding </w:t>
      </w:r>
      <w:r w:rsidRPr="00202C61">
        <w:t>outcome</w:t>
      </w:r>
      <w:r>
        <w:t xml:space="preserve"> on </w:t>
      </w:r>
      <w:r w:rsidRPr="00641AD5">
        <w:rPr>
          <w:b/>
          <w:bCs/>
        </w:rPr>
        <w:t>the top center of the page</w:t>
      </w:r>
      <w:r w:rsidRPr="00641AD5">
        <w:t>.</w:t>
      </w:r>
    </w:p>
    <w:p w14:paraId="4635B756" w14:textId="6B81FFB1" w:rsidR="00F2472E" w:rsidRDefault="00F2472E" w:rsidP="0080657B"/>
    <w:p w14:paraId="3F2FE051" w14:textId="2ABD67FB" w:rsidR="00B15639" w:rsidRDefault="00B15639" w:rsidP="0080657B">
      <w:pPr>
        <w:pStyle w:val="ListParagraph"/>
      </w:pPr>
    </w:p>
    <w:p w14:paraId="185F2896" w14:textId="77777777" w:rsidR="00B15639" w:rsidRDefault="00B15639" w:rsidP="00D2286E">
      <w:pPr>
        <w:pStyle w:val="Heading2"/>
      </w:pPr>
      <w:bookmarkStart w:id="7" w:name="_Toc31209219"/>
      <w:r w:rsidRPr="009016AE">
        <w:t>Navigation between forms</w:t>
      </w:r>
      <w:bookmarkEnd w:id="7"/>
    </w:p>
    <w:p w14:paraId="15A4CDB9" w14:textId="6A90DF93" w:rsidR="00B15639" w:rsidRPr="00B15639" w:rsidRDefault="00B15639" w:rsidP="00B15639"/>
    <w:p w14:paraId="6E74F3C4" w14:textId="21FB2FEF" w:rsidR="00B15639" w:rsidRDefault="00B15639" w:rsidP="00F2472E">
      <w:pPr>
        <w:pStyle w:val="Heading3"/>
      </w:pPr>
      <w:bookmarkStart w:id="8" w:name="_Toc31209220"/>
      <w:r w:rsidRPr="00A952F0">
        <w:t>Downstream</w:t>
      </w:r>
      <w:bookmarkEnd w:id="8"/>
      <w:r w:rsidR="00F2472E">
        <w:t xml:space="preserve"> </w:t>
      </w:r>
    </w:p>
    <w:p w14:paraId="056C62FA" w14:textId="7704BEEE" w:rsidR="00F2472E" w:rsidRPr="00A952F0" w:rsidRDefault="00F2472E" w:rsidP="00B15639">
      <w:pPr>
        <w:rPr>
          <w:b/>
          <w:bCs/>
        </w:rPr>
      </w:pPr>
      <w:r>
        <w:rPr>
          <w:b/>
          <w:bCs/>
          <w:noProof/>
        </w:rPr>
        <mc:AlternateContent>
          <mc:Choice Requires="wpg">
            <w:drawing>
              <wp:anchor distT="0" distB="0" distL="114300" distR="114300" simplePos="0" relativeHeight="251750912" behindDoc="0" locked="0" layoutInCell="1" allowOverlap="1" wp14:anchorId="0C1D9F95" wp14:editId="5EAD4DF7">
                <wp:simplePos x="0" y="0"/>
                <wp:positionH relativeFrom="column">
                  <wp:posOffset>-275590</wp:posOffset>
                </wp:positionH>
                <wp:positionV relativeFrom="paragraph">
                  <wp:posOffset>159385</wp:posOffset>
                </wp:positionV>
                <wp:extent cx="6494500" cy="1506323"/>
                <wp:effectExtent l="0" t="0" r="1905" b="0"/>
                <wp:wrapNone/>
                <wp:docPr id="41" name="Group 41"/>
                <wp:cNvGraphicFramePr/>
                <a:graphic xmlns:a="http://schemas.openxmlformats.org/drawingml/2006/main">
                  <a:graphicData uri="http://schemas.microsoft.com/office/word/2010/wordprocessingGroup">
                    <wpg:wgp>
                      <wpg:cNvGrpSpPr/>
                      <wpg:grpSpPr>
                        <a:xfrm>
                          <a:off x="0" y="0"/>
                          <a:ext cx="6494500" cy="1506323"/>
                          <a:chOff x="0" y="0"/>
                          <a:chExt cx="6494500" cy="1506323"/>
                        </a:xfrm>
                      </wpg:grpSpPr>
                      <pic:pic xmlns:pic="http://schemas.openxmlformats.org/drawingml/2006/picture">
                        <pic:nvPicPr>
                          <pic:cNvPr id="2" name="Picture 1">
                            <a:extLst>
                              <a:ext uri="{FF2B5EF4-FFF2-40B4-BE49-F238E27FC236}">
                                <a16:creationId xmlns:a16="http://schemas.microsoft.com/office/drawing/2014/main" id="{04316E79-1D66-497C-88CE-4B776B9A057D}"/>
                              </a:ext>
                            </a:extLst>
                          </pic:cNvPr>
                          <pic:cNvPicPr>
                            <a:picLocks noChangeAspect="1"/>
                          </pic:cNvPicPr>
                        </pic:nvPicPr>
                        <pic:blipFill>
                          <a:blip r:embed="rId16"/>
                          <a:stretch>
                            <a:fillRect/>
                          </a:stretch>
                        </pic:blipFill>
                        <pic:spPr>
                          <a:xfrm>
                            <a:off x="0" y="340241"/>
                            <a:ext cx="1259840" cy="539750"/>
                          </a:xfrm>
                          <a:prstGeom prst="rect">
                            <a:avLst/>
                          </a:prstGeom>
                        </pic:spPr>
                      </pic:pic>
                      <pic:pic xmlns:pic="http://schemas.openxmlformats.org/drawingml/2006/picture">
                        <pic:nvPicPr>
                          <pic:cNvPr id="19" name="Picture 14">
                            <a:extLst>
                              <a:ext uri="{FF2B5EF4-FFF2-40B4-BE49-F238E27FC236}">
                                <a16:creationId xmlns:a16="http://schemas.microsoft.com/office/drawing/2014/main" id="{641965F9-872A-4229-A0BE-8D78537CA3E0}"/>
                              </a:ext>
                            </a:extLst>
                          </pic:cNvPr>
                          <pic:cNvPicPr>
                            <a:picLocks noChangeAspect="1"/>
                          </pic:cNvPicPr>
                        </pic:nvPicPr>
                        <pic:blipFill rotWithShape="1">
                          <a:blip r:embed="rId17"/>
                          <a:srcRect r="69194" b="10655"/>
                          <a:stretch/>
                        </pic:blipFill>
                        <pic:spPr>
                          <a:xfrm>
                            <a:off x="3327991" y="42530"/>
                            <a:ext cx="1151255" cy="390525"/>
                          </a:xfrm>
                          <a:prstGeom prst="rect">
                            <a:avLst/>
                          </a:prstGeom>
                        </pic:spPr>
                      </pic:pic>
                      <pic:pic xmlns:pic="http://schemas.openxmlformats.org/drawingml/2006/picture">
                        <pic:nvPicPr>
                          <pic:cNvPr id="22" name="Picture 16">
                            <a:extLst>
                              <a:ext uri="{FF2B5EF4-FFF2-40B4-BE49-F238E27FC236}">
                                <a16:creationId xmlns:a16="http://schemas.microsoft.com/office/drawing/2014/main" id="{05550A28-6EEA-45B7-8CB8-3602114807A6}"/>
                              </a:ext>
                            </a:extLst>
                          </pic:cNvPr>
                          <pic:cNvPicPr>
                            <a:picLocks noChangeAspect="1"/>
                          </pic:cNvPicPr>
                        </pic:nvPicPr>
                        <pic:blipFill rotWithShape="1">
                          <a:blip r:embed="rId17"/>
                          <a:srcRect l="68851"/>
                          <a:stretch/>
                        </pic:blipFill>
                        <pic:spPr>
                          <a:xfrm>
                            <a:off x="3391786" y="1073888"/>
                            <a:ext cx="1151255" cy="432435"/>
                          </a:xfrm>
                          <a:prstGeom prst="rect">
                            <a:avLst/>
                          </a:prstGeom>
                        </pic:spPr>
                      </pic:pic>
                      <pic:pic xmlns:pic="http://schemas.openxmlformats.org/drawingml/2006/picture">
                        <pic:nvPicPr>
                          <pic:cNvPr id="18" name="Picture 12">
                            <a:extLst>
                              <a:ext uri="{FF2B5EF4-FFF2-40B4-BE49-F238E27FC236}">
                                <a16:creationId xmlns:a16="http://schemas.microsoft.com/office/drawing/2014/main" id="{595337EA-94F5-4528-A0A5-B54496CDAA8D}"/>
                              </a:ext>
                            </a:extLst>
                          </pic:cNvPr>
                          <pic:cNvPicPr>
                            <a:picLocks noChangeAspect="1"/>
                          </pic:cNvPicPr>
                        </pic:nvPicPr>
                        <pic:blipFill>
                          <a:blip r:embed="rId18"/>
                          <a:stretch>
                            <a:fillRect/>
                          </a:stretch>
                        </pic:blipFill>
                        <pic:spPr>
                          <a:xfrm>
                            <a:off x="1796903" y="350874"/>
                            <a:ext cx="962025" cy="539750"/>
                          </a:xfrm>
                          <a:prstGeom prst="rect">
                            <a:avLst/>
                          </a:prstGeom>
                        </pic:spPr>
                      </pic:pic>
                      <pic:pic xmlns:pic="http://schemas.openxmlformats.org/drawingml/2006/picture">
                        <pic:nvPicPr>
                          <pic:cNvPr id="16" name="Picture 15">
                            <a:extLst>
                              <a:ext uri="{FF2B5EF4-FFF2-40B4-BE49-F238E27FC236}">
                                <a16:creationId xmlns:a16="http://schemas.microsoft.com/office/drawing/2014/main" id="{F3788055-8A8E-4366-9A89-1376AF98A130}"/>
                              </a:ext>
                            </a:extLst>
                          </pic:cNvPr>
                          <pic:cNvPicPr>
                            <a:picLocks noChangeAspect="1"/>
                          </pic:cNvPicPr>
                        </pic:nvPicPr>
                        <pic:blipFill rotWithShape="1">
                          <a:blip r:embed="rId17"/>
                          <a:srcRect l="34901" t="-17452" r="34389" b="-1"/>
                          <a:stretch/>
                        </pic:blipFill>
                        <pic:spPr bwMode="auto">
                          <a:xfrm>
                            <a:off x="3370521" y="478465"/>
                            <a:ext cx="1151890" cy="515620"/>
                          </a:xfrm>
                          <a:prstGeom prst="rect">
                            <a:avLst/>
                          </a:prstGeom>
                          <a:ln>
                            <a:noFill/>
                          </a:ln>
                          <a:extLst>
                            <a:ext uri="{53640926-AAD7-44D8-BBD7-CCE9431645EC}">
                              <a14:shadowObscured xmlns:a14="http://schemas.microsoft.com/office/drawing/2010/main"/>
                            </a:ext>
                          </a:extLst>
                        </pic:spPr>
                      </pic:pic>
                      <wps:wsp>
                        <wps:cNvPr id="7" name="Arrow: Down 11"/>
                        <wps:cNvSpPr/>
                        <wps:spPr>
                          <a:xfrm rot="17429144">
                            <a:off x="4872436" y="636366"/>
                            <a:ext cx="189055" cy="491636"/>
                          </a:xfrm>
                          <a:prstGeom prst="downArrow">
                            <a:avLst/>
                          </a:prstGeom>
                          <a:solidFill>
                            <a:srgbClr val="2A20E8"/>
                          </a:solidFill>
                          <a:ln w="12700" cap="flat" cmpd="sng" algn="ctr">
                            <a:solidFill>
                              <a:srgbClr val="2A20E8"/>
                            </a:solidFill>
                            <a:prstDash val="solid"/>
                            <a:miter lim="800000"/>
                          </a:ln>
                          <a:effectLst/>
                        </wps:spPr>
                        <wps:bodyPr rtlCol="0" anchor="ctr"/>
                      </wps:wsp>
                      <wps:wsp>
                        <wps:cNvPr id="14" name="Arrow: Down 11"/>
                        <wps:cNvSpPr/>
                        <wps:spPr>
                          <a:xfrm rot="13670232">
                            <a:off x="4819842" y="111952"/>
                            <a:ext cx="189055" cy="491636"/>
                          </a:xfrm>
                          <a:prstGeom prst="downArrow">
                            <a:avLst/>
                          </a:prstGeom>
                          <a:solidFill>
                            <a:srgbClr val="2A20E8"/>
                          </a:solidFill>
                          <a:ln w="12700" cap="flat" cmpd="sng" algn="ctr">
                            <a:solidFill>
                              <a:srgbClr val="2A20E8"/>
                            </a:solidFill>
                            <a:prstDash val="solid"/>
                            <a:miter lim="800000"/>
                          </a:ln>
                          <a:effectLst/>
                        </wps:spPr>
                        <wps:bodyPr rtlCol="0" anchor="ctr"/>
                      </wps:wsp>
                      <pic:pic xmlns:pic="http://schemas.openxmlformats.org/drawingml/2006/picture">
                        <pic:nvPicPr>
                          <pic:cNvPr id="20" name="Picture 20"/>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5380075" y="0"/>
                            <a:ext cx="1114425" cy="452755"/>
                          </a:xfrm>
                          <a:prstGeom prst="rect">
                            <a:avLst/>
                          </a:prstGeom>
                        </pic:spPr>
                      </pic:pic>
                      <pic:pic xmlns:pic="http://schemas.openxmlformats.org/drawingml/2006/picture">
                        <pic:nvPicPr>
                          <pic:cNvPr id="25" name="Picture 25"/>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5433238" y="701748"/>
                            <a:ext cx="977900" cy="499110"/>
                          </a:xfrm>
                          <a:prstGeom prst="rect">
                            <a:avLst/>
                          </a:prstGeom>
                        </pic:spPr>
                      </pic:pic>
                      <wps:wsp>
                        <wps:cNvPr id="26" name="Arrow: Down 11"/>
                        <wps:cNvSpPr/>
                        <wps:spPr>
                          <a:xfrm rot="16200000">
                            <a:off x="2937532" y="398241"/>
                            <a:ext cx="189055" cy="491636"/>
                          </a:xfrm>
                          <a:prstGeom prst="downArrow">
                            <a:avLst/>
                          </a:prstGeom>
                          <a:solidFill>
                            <a:srgbClr val="2A20E8"/>
                          </a:solidFill>
                          <a:ln w="12700" cap="flat" cmpd="sng" algn="ctr">
                            <a:solidFill>
                              <a:srgbClr val="2A20E8"/>
                            </a:solidFill>
                            <a:prstDash val="solid"/>
                            <a:miter lim="800000"/>
                          </a:ln>
                          <a:effectLst/>
                        </wps:spPr>
                        <wps:bodyPr rtlCol="0" anchor="ctr"/>
                      </wps:wsp>
                      <wps:wsp>
                        <wps:cNvPr id="27" name="Arrow: Down 11"/>
                        <wps:cNvSpPr/>
                        <wps:spPr>
                          <a:xfrm rot="16200000">
                            <a:off x="1395811" y="398241"/>
                            <a:ext cx="189055" cy="491636"/>
                          </a:xfrm>
                          <a:prstGeom prst="downArrow">
                            <a:avLst/>
                          </a:prstGeom>
                          <a:solidFill>
                            <a:srgbClr val="2A20E8"/>
                          </a:solidFill>
                          <a:ln w="12700" cap="flat" cmpd="sng" algn="ctr">
                            <a:solidFill>
                              <a:srgbClr val="2A20E8"/>
                            </a:solidFill>
                            <a:prstDash val="solid"/>
                            <a:miter lim="800000"/>
                          </a:ln>
                          <a:effectLst/>
                        </wps:spPr>
                        <wps:bodyPr rtlCol="0" anchor="ctr"/>
                      </wps:wsp>
                    </wpg:wgp>
                  </a:graphicData>
                </a:graphic>
              </wp:anchor>
            </w:drawing>
          </mc:Choice>
          <mc:Fallback>
            <w:pict>
              <v:group w14:anchorId="6EE938AC" id="Group 41" o:spid="_x0000_s1026" style="position:absolute;margin-left:-21.7pt;margin-top:12.55pt;width:511.4pt;height:118.6pt;z-index:251750912" coordsize="64945,150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3402;width:12598;height:53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">
                  <v:imagedata r:id="rId21" o:title=""/>
                </v:shape>
                <v:shape id="Picture 14" o:spid="_x0000_s1028" type="#_x0000_t75" style="position:absolute;left:33279;top:425;width:11513;height:39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">
                  <v:imagedata r:id="rId22" o:title="" cropbottom="6983f" cropright="45347f"/>
                </v:shape>
                <v:shape id="Picture 16" o:spid="_x0000_s1029" type="#_x0000_t75" style="position:absolute;left:33917;top:10738;width:11513;height:43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">
                  <v:imagedata r:id="rId22" o:title="" cropleft="45122f"/>
                </v:shape>
                <v:shape id="Picture 12" o:spid="_x0000_s1030" type="#_x0000_t75" style="position:absolute;left:17969;top:3508;width:9620;height:53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">
                  <v:imagedata r:id="rId23" o:title=""/>
                </v:shape>
                <v:shape id="Picture 15" o:spid="_x0000_s1031" type="#_x0000_t75" style="position:absolute;left:33705;top:4784;width:11519;height:5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">
                  <v:imagedata r:id="rId22" o:title="" croptop="-11437f" cropbottom="-1f" cropleft="22873f" cropright="22537f"/>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11" o:spid="_x0000_s1032" type="#_x0000_t67" style="position:absolute;left:48723;top:6364;width:1891;height:4916;rotation:-4555687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" adj="17447" fillcolor="#2a20e8" strokecolor="#2a20e8" strokeweight="1pt"/>
                <v:shape id="Arrow: Down 11" o:spid="_x0000_s1033" type="#_x0000_t67" style="position:absolute;left:48198;top:1119;width:1890;height:4916;rotation:-866142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" adj="17447" fillcolor="#2a20e8" strokecolor="#2a20e8" strokeweight="1pt"/>
                <v:shape id="Picture 20" o:spid="_x0000_s1034" type="#_x0000_t75" style="position:absolute;left:53800;width:11145;height:45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">
                  <v:imagedata r:id="rId24" o:title=""/>
                </v:shape>
                <v:shape id="Picture 25" o:spid="_x0000_s1035" type="#_x0000_t75" style="position:absolute;left:54332;top:7017;width:9779;height:49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">
                  <v:imagedata r:id="rId25" o:title=""/>
                </v:shape>
                <v:shape id="Arrow: Down 11" o:spid="_x0000_s1036" type="#_x0000_t67" style="position:absolute;left:29375;top:3982;width:1890;height:491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" adj="17447" fillcolor="#2a20e8" strokecolor="#2a20e8" strokeweight="1pt"/>
                <v:shape id="Arrow: Down 11" o:spid="_x0000_s1037" type="#_x0000_t67" style="position:absolute;left:13958;top:3982;width:1890;height:4916;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" adj="17447" fillcolor="#2a20e8" strokecolor="#2a20e8" strokeweight="1pt"/>
              </v:group>
            </w:pict>
          </mc:Fallback>
        </mc:AlternateContent>
      </w:r>
    </w:p>
    <w:p w14:paraId="17B8A3F0" w14:textId="6E98A3C4" w:rsidR="00B15639" w:rsidRDefault="00B15639" w:rsidP="00B15639">
      <w:pPr>
        <w:pStyle w:val="ListParagraph"/>
      </w:pPr>
    </w:p>
    <w:p w14:paraId="2175D9DF" w14:textId="545B4002" w:rsidR="00B15639" w:rsidRDefault="00B15639" w:rsidP="00B15639">
      <w:pPr>
        <w:pStyle w:val="ListParagraph"/>
      </w:pPr>
    </w:p>
    <w:p w14:paraId="413415E1" w14:textId="13B4B0DF" w:rsidR="00B15639" w:rsidRDefault="00B15639" w:rsidP="00B15639">
      <w:pPr>
        <w:pStyle w:val="ListParagraph"/>
      </w:pPr>
    </w:p>
    <w:p w14:paraId="063838BA" w14:textId="311E8B94" w:rsidR="00B15639" w:rsidRDefault="00B15639" w:rsidP="00B15639">
      <w:pPr>
        <w:pStyle w:val="ListParagraph"/>
      </w:pPr>
    </w:p>
    <w:p w14:paraId="35E4DED5" w14:textId="33E4019F" w:rsidR="00B15639" w:rsidRDefault="00B15639" w:rsidP="00B15639">
      <w:pPr>
        <w:pStyle w:val="ListParagraph"/>
      </w:pPr>
    </w:p>
    <w:p w14:paraId="2845721D" w14:textId="1D29301C" w:rsidR="00B15639" w:rsidRDefault="00B15639" w:rsidP="00B15639">
      <w:pPr>
        <w:pStyle w:val="ListParagraph"/>
      </w:pPr>
    </w:p>
    <w:p w14:paraId="1903B9FA" w14:textId="1CA876DD" w:rsidR="00B15639" w:rsidRDefault="00B15639" w:rsidP="0080657B">
      <w:pPr>
        <w:pStyle w:val="ListParagraph"/>
      </w:pPr>
    </w:p>
    <w:p w14:paraId="48AE2944" w14:textId="77777777" w:rsidR="00D2286E" w:rsidRDefault="00D2286E" w:rsidP="0080657B">
      <w:pPr>
        <w:pStyle w:val="ListParagraph"/>
      </w:pPr>
    </w:p>
    <w:p w14:paraId="358146C5" w14:textId="4B322B75" w:rsidR="00B15639" w:rsidRPr="00B15639" w:rsidRDefault="00B627C4" w:rsidP="00B627C4">
      <w:pPr>
        <w:pStyle w:val="Heading3"/>
      </w:pPr>
      <w:bookmarkStart w:id="9" w:name="_Toc31209221"/>
      <w:r>
        <w:t>Upstream</w:t>
      </w:r>
      <w:bookmarkEnd w:id="9"/>
    </w:p>
    <w:p w14:paraId="1F42D09F" w14:textId="3994EDCC" w:rsidR="00B627C4" w:rsidRDefault="00B627C4" w:rsidP="00C00C9B"/>
    <w:p w14:paraId="2173889F" w14:textId="7A2250D4" w:rsidR="00641AD5" w:rsidRDefault="00641AD5" w:rsidP="00C00C9B">
      <w:r>
        <w:t>To go back we can use either the home or the back buttons of epi-info tool bar</w:t>
      </w:r>
    </w:p>
    <w:p w14:paraId="0B43E3C0" w14:textId="77777777" w:rsidR="00641AD5" w:rsidRDefault="00641AD5" w:rsidP="00641AD5">
      <w:pPr>
        <w:pStyle w:val="ListParagraph"/>
        <w:numPr>
          <w:ilvl w:val="0"/>
          <w:numId w:val="26"/>
        </w:numPr>
        <w:rPr>
          <w:b/>
          <w:bCs/>
        </w:rPr>
      </w:pPr>
      <w:r>
        <w:rPr>
          <w:b/>
          <w:bCs/>
        </w:rPr>
        <w:t xml:space="preserve">Home: </w:t>
      </w:r>
      <w:r w:rsidRPr="005F53A6">
        <w:t>move you back to the main page</w:t>
      </w:r>
      <w:r>
        <w:rPr>
          <w:b/>
          <w:bCs/>
        </w:rPr>
        <w:t xml:space="preserve"> </w:t>
      </w:r>
    </w:p>
    <w:p w14:paraId="4684EF8D" w14:textId="77777777" w:rsidR="00641AD5" w:rsidRDefault="00641AD5" w:rsidP="00641AD5">
      <w:pPr>
        <w:pStyle w:val="ListParagraph"/>
      </w:pPr>
    </w:p>
    <w:p w14:paraId="1183E063" w14:textId="6C6CB3DA" w:rsidR="00641AD5" w:rsidRDefault="00641AD5" w:rsidP="00641AD5">
      <w:pPr>
        <w:pStyle w:val="ListParagraph"/>
        <w:numPr>
          <w:ilvl w:val="0"/>
          <w:numId w:val="26"/>
        </w:numPr>
      </w:pPr>
      <w:r>
        <w:rPr>
          <w:b/>
          <w:bCs/>
        </w:rPr>
        <w:t xml:space="preserve">Back: </w:t>
      </w:r>
      <w:r w:rsidRPr="005F53A6">
        <w:t xml:space="preserve">move you back to </w:t>
      </w:r>
      <w:r>
        <w:t>the previous form, the main navigation path starts from the study&gt;trial&gt;group&gt;outcome(PIC), so for instance if we are in the outcome sheet and we want to go back to the group sheet we just click back.</w:t>
      </w:r>
    </w:p>
    <w:p w14:paraId="59DECB21" w14:textId="3DF823F4" w:rsidR="00C00C9B" w:rsidRDefault="00B15639" w:rsidP="00C00C9B">
      <w:r>
        <w:rPr>
          <w:noProof/>
        </w:rPr>
        <w:drawing>
          <wp:anchor distT="0" distB="0" distL="114300" distR="114300" simplePos="0" relativeHeight="251587072" behindDoc="0" locked="0" layoutInCell="1" allowOverlap="1" wp14:anchorId="752BA035" wp14:editId="50CC396A">
            <wp:simplePos x="0" y="0"/>
            <wp:positionH relativeFrom="column">
              <wp:posOffset>-36195</wp:posOffset>
            </wp:positionH>
            <wp:positionV relativeFrom="paragraph">
              <wp:posOffset>21590</wp:posOffset>
            </wp:positionV>
            <wp:extent cx="5943600" cy="549254"/>
            <wp:effectExtent l="0" t="0" r="0" b="3810"/>
            <wp:wrapNone/>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943600" cy="549254"/>
                    </a:xfrm>
                    <a:prstGeom prst="rect">
                      <a:avLst/>
                    </a:prstGeom>
                  </pic:spPr>
                </pic:pic>
              </a:graphicData>
            </a:graphic>
          </wp:anchor>
        </w:drawing>
      </w:r>
    </w:p>
    <w:p w14:paraId="1AEE17B4" w14:textId="11239B51" w:rsidR="00C00C9B" w:rsidRPr="00C00C9B" w:rsidRDefault="00C00C9B" w:rsidP="00C00C9B"/>
    <w:p w14:paraId="7474D03B" w14:textId="74006389" w:rsidR="00641AD5" w:rsidRPr="00641AD5" w:rsidRDefault="00641AD5" w:rsidP="00641AD5">
      <w:pPr>
        <w:jc w:val="center"/>
        <w:rPr>
          <w:b/>
          <w:bCs/>
        </w:rPr>
      </w:pPr>
      <w:r w:rsidRPr="00641AD5">
        <w:rPr>
          <w:b/>
          <w:bCs/>
        </w:rPr>
        <w:t>Figure: Epi-info tool bar has many helpful and important buttons</w:t>
      </w:r>
    </w:p>
    <w:p w14:paraId="54AD3B34" w14:textId="2DF1BA91" w:rsidR="00641AD5" w:rsidRDefault="00641AD5" w:rsidP="00641AD5">
      <w:pPr>
        <w:pStyle w:val="Heading3"/>
      </w:pPr>
      <w:bookmarkStart w:id="10" w:name="_Toc31209222"/>
      <w:r>
        <w:lastRenderedPageBreak/>
        <w:t>Expo (Exposing) variables (Read only i.e. for the purpose of display only)</w:t>
      </w:r>
      <w:bookmarkEnd w:id="10"/>
    </w:p>
    <w:p w14:paraId="3CB6E83F" w14:textId="5DAD1937" w:rsidR="00641AD5" w:rsidRPr="0080657B" w:rsidRDefault="00641AD5" w:rsidP="00641AD5">
      <w:r w:rsidRPr="0080657B">
        <w:t xml:space="preserve">While we move from 1 sheet to another, we need to keep track of the study, trial, group and the outcome where we are. Therefore, in the </w:t>
      </w:r>
      <w:r w:rsidRPr="00641AD5">
        <w:rPr>
          <w:b/>
          <w:bCs/>
        </w:rPr>
        <w:t>top left corner</w:t>
      </w:r>
      <w:r w:rsidRPr="0080657B">
        <w:t xml:space="preserve"> of each sheet there is a gray box which shows the Study/group we are in. </w:t>
      </w:r>
    </w:p>
    <w:p w14:paraId="4FF8829E" w14:textId="77777777" w:rsidR="00641AD5" w:rsidRDefault="00641AD5" w:rsidP="00641AD5">
      <w:r w:rsidRPr="00BA26A3">
        <w:rPr>
          <w:noProof/>
        </w:rPr>
        <w:drawing>
          <wp:anchor distT="0" distB="0" distL="114300" distR="114300" simplePos="0" relativeHeight="251753984" behindDoc="0" locked="0" layoutInCell="1" allowOverlap="1" wp14:anchorId="00780E38" wp14:editId="18C63251">
            <wp:simplePos x="0" y="0"/>
            <wp:positionH relativeFrom="column">
              <wp:posOffset>3826366</wp:posOffset>
            </wp:positionH>
            <wp:positionV relativeFrom="paragraph">
              <wp:posOffset>45510</wp:posOffset>
            </wp:positionV>
            <wp:extent cx="1645920" cy="640080"/>
            <wp:effectExtent l="0" t="0" r="0" b="7620"/>
            <wp:wrapNone/>
            <wp:docPr id="40" name="Picture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645920" cy="640080"/>
                    </a:xfrm>
                    <a:prstGeom prst="rect">
                      <a:avLst/>
                    </a:prstGeom>
                  </pic:spPr>
                </pic:pic>
              </a:graphicData>
            </a:graphic>
            <wp14:sizeRelH relativeFrom="margin">
              <wp14:pctWidth>0</wp14:pctWidth>
            </wp14:sizeRelH>
            <wp14:sizeRelV relativeFrom="margin">
              <wp14:pctHeight>0</wp14:pctHeight>
            </wp14:sizeRelV>
          </wp:anchor>
        </w:drawing>
      </w:r>
      <w:r w:rsidRPr="00BA26A3">
        <w:rPr>
          <w:noProof/>
        </w:rPr>
        <w:drawing>
          <wp:anchor distT="0" distB="0" distL="114300" distR="114300" simplePos="0" relativeHeight="251752960" behindDoc="0" locked="0" layoutInCell="1" allowOverlap="1" wp14:anchorId="06851B35" wp14:editId="3B716DB3">
            <wp:simplePos x="0" y="0"/>
            <wp:positionH relativeFrom="column">
              <wp:posOffset>291710</wp:posOffset>
            </wp:positionH>
            <wp:positionV relativeFrom="paragraph">
              <wp:posOffset>54610</wp:posOffset>
            </wp:positionV>
            <wp:extent cx="1645920" cy="640080"/>
            <wp:effectExtent l="0" t="0" r="0" b="7620"/>
            <wp:wrapNone/>
            <wp:docPr id="39" name="Picture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1645920" cy="640080"/>
                    </a:xfrm>
                    <a:prstGeom prst="rect">
                      <a:avLst/>
                    </a:prstGeom>
                  </pic:spPr>
                </pic:pic>
              </a:graphicData>
            </a:graphic>
            <wp14:sizeRelH relativeFrom="margin">
              <wp14:pctWidth>0</wp14:pctWidth>
            </wp14:sizeRelH>
            <wp14:sizeRelV relativeFrom="margin">
              <wp14:pctHeight>0</wp14:pctHeight>
            </wp14:sizeRelV>
          </wp:anchor>
        </w:drawing>
      </w:r>
      <w:r w:rsidRPr="00BA26A3">
        <w:rPr>
          <w:noProof/>
        </w:rPr>
        <w:drawing>
          <wp:anchor distT="0" distB="0" distL="114300" distR="114300" simplePos="0" relativeHeight="251751936" behindDoc="0" locked="0" layoutInCell="1" allowOverlap="1" wp14:anchorId="098A3905" wp14:editId="16BA2D77">
            <wp:simplePos x="0" y="0"/>
            <wp:positionH relativeFrom="column">
              <wp:posOffset>2045642</wp:posOffset>
            </wp:positionH>
            <wp:positionV relativeFrom="paragraph">
              <wp:posOffset>71330</wp:posOffset>
            </wp:positionV>
            <wp:extent cx="1645920" cy="640080"/>
            <wp:effectExtent l="0" t="0" r="0" b="7620"/>
            <wp:wrapNone/>
            <wp:docPr id="38" name="Picture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extLst>
                        <a:ext uri="{28A0092B-C50C-407E-A947-70E740481C1C}">
                          <a14:useLocalDpi xmlns:a14="http://schemas.microsoft.com/office/drawing/2010/main" val="0"/>
                        </a:ext>
                      </a:extLst>
                    </a:blip>
                    <a:srcRect t="5555" r="3221"/>
                    <a:stretch/>
                  </pic:blipFill>
                  <pic:spPr bwMode="auto">
                    <a:xfrm>
                      <a:off x="0" y="0"/>
                      <a:ext cx="1645920" cy="640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BB7B70D" w14:textId="77777777" w:rsidR="00641AD5" w:rsidRDefault="00641AD5" w:rsidP="00641AD5"/>
    <w:p w14:paraId="21F6246C" w14:textId="77777777" w:rsidR="00641AD5" w:rsidRPr="00202C61" w:rsidRDefault="00641AD5" w:rsidP="00641AD5">
      <w:pPr>
        <w:pStyle w:val="ListParagraph"/>
      </w:pPr>
    </w:p>
    <w:p w14:paraId="169E1B4E" w14:textId="1B73A71D" w:rsidR="002511D7" w:rsidRDefault="002511D7" w:rsidP="0080657B">
      <w:pPr>
        <w:pStyle w:val="ListParagraph"/>
      </w:pPr>
    </w:p>
    <w:p w14:paraId="7AEB76DC" w14:textId="0F19AE19" w:rsidR="00D2286E" w:rsidRDefault="00641AD5" w:rsidP="00D2286E">
      <w:pPr>
        <w:pStyle w:val="Heading2"/>
      </w:pPr>
      <w:bookmarkStart w:id="11" w:name="_Toc31209223"/>
      <w:r>
        <w:t>Creating new records and n</w:t>
      </w:r>
      <w:r w:rsidR="00D2286E" w:rsidRPr="002C4D84">
        <w:t>avigation between entered records</w:t>
      </w:r>
      <w:r w:rsidRPr="00641AD5">
        <w:t xml:space="preserve"> </w:t>
      </w:r>
      <w:r>
        <w:t>(</w:t>
      </w:r>
      <w:r w:rsidRPr="002C4D84">
        <w:t>within forms</w:t>
      </w:r>
      <w:r>
        <w:t>)</w:t>
      </w:r>
      <w:bookmarkEnd w:id="11"/>
    </w:p>
    <w:p w14:paraId="363BC677" w14:textId="77777777" w:rsidR="00D2286E" w:rsidRDefault="00D2286E" w:rsidP="00D2286E">
      <w:pPr>
        <w:pStyle w:val="ListParagraph"/>
      </w:pPr>
    </w:p>
    <w:p w14:paraId="60B79F4D" w14:textId="77777777" w:rsidR="00641AD5" w:rsidRPr="00BE471F" w:rsidRDefault="00641AD5" w:rsidP="00641AD5">
      <w:pPr>
        <w:pStyle w:val="ListParagraph"/>
        <w:numPr>
          <w:ilvl w:val="0"/>
          <w:numId w:val="24"/>
        </w:numPr>
        <w:rPr>
          <w:b/>
          <w:bCs/>
        </w:rPr>
      </w:pPr>
      <w:r w:rsidRPr="002511D7">
        <w:rPr>
          <w:b/>
          <w:bCs/>
        </w:rPr>
        <w:t xml:space="preserve">New record: </w:t>
      </w:r>
      <w:r w:rsidRPr="002511D7">
        <w:t>to create and add new records so you add more trials, groups. For the outcomes (PIC), new record allow you to add new entry for the outcome which may be due that the outcome was reported at more than 1 time point or if the outcome was reported in both quarter and cow units.</w:t>
      </w:r>
    </w:p>
    <w:p w14:paraId="3581F1A1" w14:textId="77777777" w:rsidR="00641AD5" w:rsidRDefault="00641AD5" w:rsidP="00641AD5">
      <w:pPr>
        <w:pStyle w:val="ListParagraph"/>
        <w:numPr>
          <w:ilvl w:val="0"/>
          <w:numId w:val="24"/>
        </w:numPr>
        <w:rPr>
          <w:b/>
          <w:bCs/>
        </w:rPr>
      </w:pPr>
      <w:r w:rsidRPr="002511D7">
        <w:rPr>
          <w:b/>
          <w:bCs/>
        </w:rPr>
        <w:t>Save (</w:t>
      </w:r>
      <w:proofErr w:type="spellStart"/>
      <w:r w:rsidRPr="002511D7">
        <w:rPr>
          <w:b/>
          <w:bCs/>
        </w:rPr>
        <w:t>Ctrl+S</w:t>
      </w:r>
      <w:proofErr w:type="spellEnd"/>
      <w:r w:rsidRPr="002511D7">
        <w:rPr>
          <w:b/>
          <w:bCs/>
        </w:rPr>
        <w:t>):</w:t>
      </w:r>
      <w:r w:rsidRPr="002511D7">
        <w:t xml:space="preserve"> to save your entries before moving to the next form</w:t>
      </w:r>
      <w:r w:rsidRPr="002511D7">
        <w:rPr>
          <w:b/>
          <w:bCs/>
        </w:rPr>
        <w:t xml:space="preserve"> </w:t>
      </w:r>
    </w:p>
    <w:p w14:paraId="6FBDD595" w14:textId="77777777" w:rsidR="00641AD5" w:rsidRDefault="00641AD5" w:rsidP="00641AD5">
      <w:pPr>
        <w:pStyle w:val="ListParagraph"/>
        <w:rPr>
          <w:b/>
          <w:bCs/>
        </w:rPr>
      </w:pPr>
    </w:p>
    <w:p w14:paraId="2E39967A" w14:textId="77777777" w:rsidR="00D2286E" w:rsidRDefault="00D2286E" w:rsidP="00D2286E">
      <w:pPr>
        <w:pStyle w:val="ListParagraph"/>
      </w:pPr>
      <w:r w:rsidRPr="00BE471F">
        <w:rPr>
          <w:noProof/>
        </w:rPr>
        <w:drawing>
          <wp:anchor distT="0" distB="0" distL="114300" distR="114300" simplePos="0" relativeHeight="251749888" behindDoc="0" locked="0" layoutInCell="1" allowOverlap="1" wp14:anchorId="695CAED4" wp14:editId="45C3661C">
            <wp:simplePos x="0" y="0"/>
            <wp:positionH relativeFrom="column">
              <wp:posOffset>1310639</wp:posOffset>
            </wp:positionH>
            <wp:positionV relativeFrom="paragraph">
              <wp:posOffset>114300</wp:posOffset>
            </wp:positionV>
            <wp:extent cx="3452291" cy="1577340"/>
            <wp:effectExtent l="0" t="0" r="0" b="381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454852" cy="1578510"/>
                    </a:xfrm>
                    <a:prstGeom prst="rect">
                      <a:avLst/>
                    </a:prstGeom>
                  </pic:spPr>
                </pic:pic>
              </a:graphicData>
            </a:graphic>
            <wp14:sizeRelH relativeFrom="margin">
              <wp14:pctWidth>0</wp14:pctWidth>
            </wp14:sizeRelH>
            <wp14:sizeRelV relativeFrom="margin">
              <wp14:pctHeight>0</wp14:pctHeight>
            </wp14:sizeRelV>
          </wp:anchor>
        </w:drawing>
      </w:r>
    </w:p>
    <w:p w14:paraId="724E9897" w14:textId="7AD7DADE" w:rsidR="00D2286E" w:rsidRDefault="001D41E8" w:rsidP="00D2286E">
      <w:pPr>
        <w:pStyle w:val="ListParagraph"/>
      </w:pPr>
      <w:bookmarkStart w:id="12" w:name="_GoBack"/>
      <w:bookmarkEnd w:id="12"/>
      <w:r>
        <w:rPr>
          <w:noProof/>
        </w:rPr>
        <mc:AlternateContent>
          <mc:Choice Requires="wps">
            <w:drawing>
              <wp:anchor distT="0" distB="0" distL="114300" distR="114300" simplePos="0" relativeHeight="251755008" behindDoc="0" locked="0" layoutInCell="1" allowOverlap="1" wp14:anchorId="45F47521" wp14:editId="1FF273C2">
                <wp:simplePos x="0" y="0"/>
                <wp:positionH relativeFrom="column">
                  <wp:posOffset>2551814</wp:posOffset>
                </wp:positionH>
                <wp:positionV relativeFrom="paragraph">
                  <wp:posOffset>39001</wp:posOffset>
                </wp:positionV>
                <wp:extent cx="946298" cy="233916"/>
                <wp:effectExtent l="0" t="0" r="25400" b="13970"/>
                <wp:wrapNone/>
                <wp:docPr id="17" name="Oval 17"/>
                <wp:cNvGraphicFramePr/>
                <a:graphic xmlns:a="http://schemas.openxmlformats.org/drawingml/2006/main">
                  <a:graphicData uri="http://schemas.microsoft.com/office/word/2010/wordprocessingShape">
                    <wps:wsp>
                      <wps:cNvSpPr/>
                      <wps:spPr>
                        <a:xfrm>
                          <a:off x="0" y="0"/>
                          <a:ext cx="946298" cy="233916"/>
                        </a:xfrm>
                        <a:prstGeom prst="ellipse">
                          <a:avLst/>
                        </a:prstGeom>
                        <a:noFill/>
                        <a:ln>
                          <a:solidFill>
                            <a:srgbClr val="0041C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18B5374" id="Oval 17" o:spid="_x0000_s1026" style="position:absolute;margin-left:200.95pt;margin-top:3.05pt;width:74.5pt;height:18.4pt;z-index:251755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" filled="f" strokecolor="#0041c4" strokeweight="2pt"/>
            </w:pict>
          </mc:Fallback>
        </mc:AlternateContent>
      </w:r>
    </w:p>
    <w:p w14:paraId="4C40C3A1" w14:textId="77777777" w:rsidR="00D2286E" w:rsidRDefault="00D2286E" w:rsidP="00D2286E">
      <w:pPr>
        <w:pStyle w:val="ListParagraph"/>
      </w:pPr>
    </w:p>
    <w:p w14:paraId="6B9DCB2E" w14:textId="77777777" w:rsidR="00D2286E" w:rsidRDefault="00D2286E" w:rsidP="00D2286E">
      <w:pPr>
        <w:pStyle w:val="ListParagraph"/>
      </w:pPr>
    </w:p>
    <w:p w14:paraId="1F889FCB" w14:textId="77777777" w:rsidR="00D2286E" w:rsidRDefault="00D2286E" w:rsidP="00D2286E">
      <w:pPr>
        <w:pStyle w:val="ListParagraph"/>
      </w:pPr>
    </w:p>
    <w:p w14:paraId="576700CB" w14:textId="77777777" w:rsidR="00D2286E" w:rsidRDefault="00D2286E" w:rsidP="00D2286E">
      <w:pPr>
        <w:pStyle w:val="ListParagraph"/>
      </w:pPr>
    </w:p>
    <w:p w14:paraId="2596419E" w14:textId="77777777" w:rsidR="00D2286E" w:rsidRDefault="00D2286E" w:rsidP="00D2286E">
      <w:pPr>
        <w:pStyle w:val="ListParagraph"/>
      </w:pPr>
    </w:p>
    <w:p w14:paraId="4E870171" w14:textId="154E22C7" w:rsidR="00D2286E" w:rsidRDefault="00D2286E" w:rsidP="00D2286E">
      <w:pPr>
        <w:pStyle w:val="ListParagraph"/>
      </w:pPr>
    </w:p>
    <w:p w14:paraId="7198F592" w14:textId="77777777" w:rsidR="00E7525A" w:rsidRPr="00202ACF" w:rsidRDefault="00E7525A" w:rsidP="00D2286E">
      <w:pPr>
        <w:pStyle w:val="ListParagraph"/>
      </w:pPr>
    </w:p>
    <w:p w14:paraId="2C4F2CC9" w14:textId="77777777" w:rsidR="00D2286E" w:rsidRPr="00202ACF" w:rsidRDefault="00D2286E" w:rsidP="00D2286E">
      <w:pPr>
        <w:pStyle w:val="ListParagraph"/>
        <w:numPr>
          <w:ilvl w:val="0"/>
          <w:numId w:val="24"/>
        </w:numPr>
      </w:pPr>
      <w:r w:rsidRPr="008D13E4">
        <w:rPr>
          <w:b/>
          <w:bCs/>
        </w:rPr>
        <w:t>Counter in the blue oval</w:t>
      </w:r>
      <w:r>
        <w:t>: using Save+ New record we can keep</w:t>
      </w:r>
      <w:r w:rsidRPr="00202ACF">
        <w:t xml:space="preserve"> entering</w:t>
      </w:r>
      <w:r>
        <w:t xml:space="preserve"> new </w:t>
      </w:r>
      <w:proofErr w:type="gramStart"/>
      <w:r>
        <w:t>entries</w:t>
      </w:r>
      <w:proofErr w:type="gramEnd"/>
      <w:r>
        <w:t xml:space="preserve"> but we need to</w:t>
      </w:r>
      <w:r w:rsidRPr="00202ACF">
        <w:t xml:space="preserve"> keep watching the of the number of the </w:t>
      </w:r>
      <w:r>
        <w:t xml:space="preserve">new entries for instance if a study has only 2 groups we </w:t>
      </w:r>
      <w:r w:rsidRPr="00202ACF">
        <w:t xml:space="preserve">don’t </w:t>
      </w:r>
      <w:r>
        <w:t xml:space="preserve">need to </w:t>
      </w:r>
      <w:r w:rsidRPr="00202ACF">
        <w:t xml:space="preserve">go beyond </w:t>
      </w:r>
      <w:r>
        <w:t>2.</w:t>
      </w:r>
    </w:p>
    <w:p w14:paraId="0327EEA2" w14:textId="1411D49C" w:rsidR="00BF4F04" w:rsidRDefault="00D2286E" w:rsidP="00641AD5">
      <w:pPr>
        <w:pStyle w:val="ListParagraph"/>
        <w:numPr>
          <w:ilvl w:val="0"/>
          <w:numId w:val="24"/>
        </w:numPr>
      </w:pPr>
      <w:r>
        <w:t xml:space="preserve">Right and left navigation arrows (red rectangle in the figure): </w:t>
      </w:r>
      <w:r w:rsidRPr="002511D7">
        <w:t xml:space="preserve">allow to </w:t>
      </w:r>
      <w:r>
        <w:t>navigate between the entered records</w:t>
      </w:r>
    </w:p>
    <w:p w14:paraId="0B160DD0" w14:textId="77777777" w:rsidR="00E7525A" w:rsidRDefault="00E7525A" w:rsidP="00E7525A">
      <w:pPr>
        <w:pStyle w:val="ListParagraph"/>
      </w:pPr>
    </w:p>
    <w:p w14:paraId="7046DCEE" w14:textId="015971C5" w:rsidR="00134E19" w:rsidRPr="00641AD5" w:rsidRDefault="00641AD5" w:rsidP="0080657B">
      <w:pPr>
        <w:pStyle w:val="ListParagraph"/>
        <w:rPr>
          <w:b/>
          <w:bCs/>
        </w:rPr>
      </w:pPr>
      <w:r w:rsidRPr="00641AD5">
        <w:rPr>
          <w:b/>
          <w:bCs/>
        </w:rPr>
        <w:t>Other Epi-info tool bar buttons</w:t>
      </w:r>
    </w:p>
    <w:p w14:paraId="09E43EC9" w14:textId="5A4753A4" w:rsidR="00BE471F" w:rsidRPr="00641AD5" w:rsidRDefault="00DB2DD5" w:rsidP="00641AD5">
      <w:pPr>
        <w:pStyle w:val="ListParagraph"/>
        <w:numPr>
          <w:ilvl w:val="0"/>
          <w:numId w:val="24"/>
        </w:numPr>
        <w:rPr>
          <w:b/>
          <w:bCs/>
        </w:rPr>
      </w:pPr>
      <w:r>
        <w:rPr>
          <w:b/>
          <w:bCs/>
        </w:rPr>
        <w:t xml:space="preserve">Print and Find </w:t>
      </w:r>
      <w:r w:rsidRPr="00DB2DD5">
        <w:t>we may not need to use that much</w:t>
      </w:r>
    </w:p>
    <w:p w14:paraId="7BB1F179" w14:textId="24E75C5A" w:rsidR="0032407D" w:rsidRPr="00641AD5" w:rsidRDefault="0032076C" w:rsidP="00641AD5">
      <w:pPr>
        <w:pStyle w:val="ListParagraph"/>
        <w:numPr>
          <w:ilvl w:val="0"/>
          <w:numId w:val="24"/>
        </w:numPr>
        <w:rPr>
          <w:b/>
          <w:bCs/>
        </w:rPr>
      </w:pPr>
      <w:r>
        <w:rPr>
          <w:b/>
          <w:bCs/>
        </w:rPr>
        <w:t xml:space="preserve">Delete: </w:t>
      </w:r>
      <w:r>
        <w:t>delete the record</w:t>
      </w:r>
      <w:r w:rsidR="00DF3A40">
        <w:t xml:space="preserve">, the record would stay there but it would be </w:t>
      </w:r>
      <w:r w:rsidR="00B15639">
        <w:t>marked</w:t>
      </w:r>
      <w:r w:rsidR="00DF3A40">
        <w:t xml:space="preserve"> as deleted and wouldn’t get out when we export the data set</w:t>
      </w:r>
      <w:r w:rsidR="006E03C6">
        <w:t>s</w:t>
      </w:r>
    </w:p>
    <w:p w14:paraId="7489A7E3" w14:textId="5ACEA1C8" w:rsidR="0032407D" w:rsidRPr="002511D7" w:rsidRDefault="0032407D" w:rsidP="0032407D">
      <w:pPr>
        <w:pStyle w:val="ListParagraph"/>
        <w:numPr>
          <w:ilvl w:val="0"/>
          <w:numId w:val="26"/>
        </w:numPr>
      </w:pPr>
      <w:r w:rsidRPr="002511D7">
        <w:lastRenderedPageBreak/>
        <w:t>Note: because some variable are required to be entered sometimes so the form won’t allow you to go back without fillin</w:t>
      </w:r>
      <w:r w:rsidR="00641AD5">
        <w:t>g</w:t>
      </w:r>
      <w:r w:rsidRPr="002511D7">
        <w:t xml:space="preserve"> in some data, so in this situation you need to close the form without saving the record and reopen it again. For instance, if inadvertently we clicked on one of the outcomes  and we got in that outcome sheet so we can’t go back to the group sheet by clicking back</w:t>
      </w:r>
    </w:p>
    <w:p w14:paraId="5FFAB642" w14:textId="77777777" w:rsidR="0032407D" w:rsidRDefault="0032407D" w:rsidP="0032407D">
      <w:pPr>
        <w:pStyle w:val="ListParagraph"/>
      </w:pPr>
      <w:r w:rsidRPr="00AA79F8">
        <w:rPr>
          <w:noProof/>
        </w:rPr>
        <w:drawing>
          <wp:anchor distT="0" distB="0" distL="114300" distR="114300" simplePos="0" relativeHeight="251748864" behindDoc="0" locked="0" layoutInCell="1" allowOverlap="1" wp14:anchorId="59687084" wp14:editId="74310866">
            <wp:simplePos x="0" y="0"/>
            <wp:positionH relativeFrom="column">
              <wp:posOffset>1674495</wp:posOffset>
            </wp:positionH>
            <wp:positionV relativeFrom="paragraph">
              <wp:posOffset>4445</wp:posOffset>
            </wp:positionV>
            <wp:extent cx="3001108" cy="1126946"/>
            <wp:effectExtent l="0" t="0" r="0" b="0"/>
            <wp:wrapNone/>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001108" cy="1126946"/>
                    </a:xfrm>
                    <a:prstGeom prst="rect">
                      <a:avLst/>
                    </a:prstGeom>
                  </pic:spPr>
                </pic:pic>
              </a:graphicData>
            </a:graphic>
            <wp14:sizeRelH relativeFrom="margin">
              <wp14:pctWidth>0</wp14:pctWidth>
            </wp14:sizeRelH>
            <wp14:sizeRelV relativeFrom="margin">
              <wp14:pctHeight>0</wp14:pctHeight>
            </wp14:sizeRelV>
          </wp:anchor>
        </w:drawing>
      </w:r>
    </w:p>
    <w:p w14:paraId="302EF97D" w14:textId="77777777" w:rsidR="0032407D" w:rsidRDefault="0032407D" w:rsidP="0032407D">
      <w:pPr>
        <w:pStyle w:val="ListParagraph"/>
      </w:pPr>
    </w:p>
    <w:p w14:paraId="1525FF63" w14:textId="77777777" w:rsidR="0032407D" w:rsidRDefault="0032407D" w:rsidP="0032407D">
      <w:pPr>
        <w:pStyle w:val="ListParagraph"/>
      </w:pPr>
    </w:p>
    <w:p w14:paraId="6DC33DAC" w14:textId="77777777" w:rsidR="0032407D" w:rsidRDefault="0032407D" w:rsidP="0032407D">
      <w:pPr>
        <w:pStyle w:val="ListParagraph"/>
      </w:pPr>
    </w:p>
    <w:p w14:paraId="7621DEFA" w14:textId="77777777" w:rsidR="0032407D" w:rsidRDefault="0032407D" w:rsidP="0032407D">
      <w:pPr>
        <w:pStyle w:val="ListParagraph"/>
      </w:pPr>
    </w:p>
    <w:p w14:paraId="0C740174" w14:textId="77777777" w:rsidR="0032407D" w:rsidRDefault="0032407D" w:rsidP="0032407D">
      <w:pPr>
        <w:pStyle w:val="ListParagraph"/>
      </w:pPr>
    </w:p>
    <w:p w14:paraId="2337CE84" w14:textId="553DF9EC" w:rsidR="00B5743F" w:rsidRDefault="00B5743F" w:rsidP="0080657B">
      <w:pPr>
        <w:pStyle w:val="ListParagraph"/>
      </w:pPr>
    </w:p>
    <w:p w14:paraId="135A3E2C" w14:textId="0C447F75" w:rsidR="00134E19" w:rsidRDefault="00134E19" w:rsidP="0080657B">
      <w:pPr>
        <w:pStyle w:val="ListParagraph"/>
      </w:pPr>
    </w:p>
    <w:p w14:paraId="3ADA6B1E" w14:textId="39D0EF5A" w:rsidR="009B67F1" w:rsidRDefault="009B67F1" w:rsidP="0080657B">
      <w:pPr>
        <w:pStyle w:val="ListParagraph"/>
      </w:pPr>
    </w:p>
    <w:p w14:paraId="1F7B2065" w14:textId="51968E38" w:rsidR="009B67F1" w:rsidRDefault="009B67F1" w:rsidP="0080657B">
      <w:pPr>
        <w:pStyle w:val="ListParagraph"/>
      </w:pPr>
    </w:p>
    <w:p w14:paraId="17DAD7C8" w14:textId="4194DA8A" w:rsidR="009B67F1" w:rsidRDefault="009B67F1" w:rsidP="0080657B">
      <w:pPr>
        <w:pStyle w:val="ListParagraph"/>
      </w:pPr>
    </w:p>
    <w:p w14:paraId="0690B388" w14:textId="7844223F" w:rsidR="009B67F1" w:rsidRDefault="009B67F1" w:rsidP="0080657B">
      <w:pPr>
        <w:pStyle w:val="ListParagraph"/>
      </w:pPr>
    </w:p>
    <w:p w14:paraId="68E2D3C7" w14:textId="60E37419" w:rsidR="009B67F1" w:rsidRDefault="009B67F1" w:rsidP="0080657B">
      <w:pPr>
        <w:pStyle w:val="ListParagraph"/>
      </w:pPr>
    </w:p>
    <w:p w14:paraId="10E9D820" w14:textId="7614EC75" w:rsidR="009B67F1" w:rsidRDefault="009B67F1" w:rsidP="0080657B">
      <w:pPr>
        <w:pStyle w:val="ListParagraph"/>
      </w:pPr>
    </w:p>
    <w:p w14:paraId="1BC0447C" w14:textId="3A1005D0" w:rsidR="009B67F1" w:rsidRDefault="009B67F1" w:rsidP="0080657B">
      <w:pPr>
        <w:pStyle w:val="ListParagraph"/>
      </w:pPr>
    </w:p>
    <w:p w14:paraId="13BBE251" w14:textId="29E60A87" w:rsidR="009B67F1" w:rsidRDefault="009B67F1" w:rsidP="0080657B">
      <w:pPr>
        <w:pStyle w:val="ListParagraph"/>
      </w:pPr>
    </w:p>
    <w:p w14:paraId="792EB35B" w14:textId="2C0D834A" w:rsidR="009B67F1" w:rsidRDefault="009B67F1" w:rsidP="0080657B">
      <w:pPr>
        <w:pStyle w:val="ListParagraph"/>
      </w:pPr>
    </w:p>
    <w:p w14:paraId="1D727631" w14:textId="44214FFB" w:rsidR="00F2472E" w:rsidRDefault="00F2472E" w:rsidP="0080657B">
      <w:pPr>
        <w:pStyle w:val="ListParagraph"/>
      </w:pPr>
    </w:p>
    <w:p w14:paraId="4D063BEE" w14:textId="0335FAF2" w:rsidR="00641AD5" w:rsidRDefault="00641AD5" w:rsidP="0080657B">
      <w:pPr>
        <w:pStyle w:val="ListParagraph"/>
      </w:pPr>
    </w:p>
    <w:p w14:paraId="48E8D574" w14:textId="27519E2F" w:rsidR="00641AD5" w:rsidRDefault="00641AD5" w:rsidP="0080657B">
      <w:pPr>
        <w:pStyle w:val="ListParagraph"/>
      </w:pPr>
    </w:p>
    <w:p w14:paraId="012E2FCB" w14:textId="63EC337E" w:rsidR="00641AD5" w:rsidRDefault="00641AD5" w:rsidP="0080657B">
      <w:pPr>
        <w:pStyle w:val="ListParagraph"/>
      </w:pPr>
    </w:p>
    <w:p w14:paraId="7780642E" w14:textId="1390243C" w:rsidR="00641AD5" w:rsidRDefault="00641AD5" w:rsidP="0080657B">
      <w:pPr>
        <w:pStyle w:val="ListParagraph"/>
      </w:pPr>
    </w:p>
    <w:p w14:paraId="1BCADE73" w14:textId="50C4B4A6" w:rsidR="00641AD5" w:rsidRDefault="00641AD5" w:rsidP="0080657B">
      <w:pPr>
        <w:pStyle w:val="ListParagraph"/>
      </w:pPr>
    </w:p>
    <w:p w14:paraId="25531A19" w14:textId="77777777" w:rsidR="00641AD5" w:rsidRDefault="00641AD5" w:rsidP="0080657B">
      <w:pPr>
        <w:pStyle w:val="ListParagraph"/>
      </w:pPr>
    </w:p>
    <w:p w14:paraId="169EE7B7" w14:textId="44C8F6CF" w:rsidR="00F2472E" w:rsidRDefault="00F2472E" w:rsidP="0080657B">
      <w:pPr>
        <w:pStyle w:val="ListParagraph"/>
      </w:pPr>
    </w:p>
    <w:p w14:paraId="6CB13671" w14:textId="658285AF" w:rsidR="00F47347" w:rsidRDefault="00F47347" w:rsidP="0080657B">
      <w:pPr>
        <w:pStyle w:val="ListParagraph"/>
      </w:pPr>
    </w:p>
    <w:p w14:paraId="5B4F757F" w14:textId="125B6AB2" w:rsidR="00F47347" w:rsidRDefault="00F47347" w:rsidP="0080657B">
      <w:pPr>
        <w:pStyle w:val="ListParagraph"/>
      </w:pPr>
    </w:p>
    <w:p w14:paraId="5818F52C" w14:textId="50826FE7" w:rsidR="00F47347" w:rsidRDefault="00F47347" w:rsidP="0080657B">
      <w:pPr>
        <w:pStyle w:val="ListParagraph"/>
      </w:pPr>
    </w:p>
    <w:p w14:paraId="370BBF5E" w14:textId="58B959CE" w:rsidR="00F47347" w:rsidRDefault="00F47347" w:rsidP="0080657B">
      <w:pPr>
        <w:pStyle w:val="ListParagraph"/>
      </w:pPr>
    </w:p>
    <w:p w14:paraId="59B719D0" w14:textId="60662291" w:rsidR="00F47347" w:rsidRDefault="00F47347" w:rsidP="0080657B">
      <w:pPr>
        <w:pStyle w:val="ListParagraph"/>
      </w:pPr>
    </w:p>
    <w:p w14:paraId="494904FE" w14:textId="115168D5" w:rsidR="00F47347" w:rsidRDefault="00F47347" w:rsidP="0080657B">
      <w:pPr>
        <w:pStyle w:val="ListParagraph"/>
      </w:pPr>
    </w:p>
    <w:p w14:paraId="7B2F5DB6" w14:textId="77777777" w:rsidR="00F47347" w:rsidRDefault="00F47347" w:rsidP="0080657B">
      <w:pPr>
        <w:pStyle w:val="ListParagraph"/>
      </w:pPr>
    </w:p>
    <w:p w14:paraId="5C0BAF63" w14:textId="47544F2B" w:rsidR="00F2472E" w:rsidRDefault="00F2472E" w:rsidP="0080657B">
      <w:pPr>
        <w:pStyle w:val="ListParagraph"/>
      </w:pPr>
    </w:p>
    <w:p w14:paraId="086DF52C" w14:textId="77777777" w:rsidR="00F2472E" w:rsidRDefault="00F2472E" w:rsidP="0080657B">
      <w:pPr>
        <w:pStyle w:val="ListParagraph"/>
      </w:pPr>
    </w:p>
    <w:p w14:paraId="5A2EBFA7" w14:textId="77777777" w:rsidR="00C576AD" w:rsidRPr="00C2448F" w:rsidRDefault="00C576AD" w:rsidP="0080657B">
      <w:pPr>
        <w:pStyle w:val="ListParagraph"/>
      </w:pPr>
    </w:p>
    <w:p w14:paraId="2123FE32" w14:textId="6969D44E" w:rsidR="0080657B" w:rsidRPr="0080657B" w:rsidRDefault="0080657B" w:rsidP="0080657B">
      <w:pPr>
        <w:pStyle w:val="Heading1"/>
      </w:pPr>
      <w:bookmarkStart w:id="13" w:name="_Toc31209224"/>
      <w:r w:rsidRPr="0080657B">
        <w:lastRenderedPageBreak/>
        <w:t>Filling in the forms</w:t>
      </w:r>
      <w:bookmarkEnd w:id="13"/>
    </w:p>
    <w:p w14:paraId="6516EBC0" w14:textId="0A05F210" w:rsidR="008222D4" w:rsidRPr="009A4D97" w:rsidRDefault="008222D4" w:rsidP="0080657B">
      <w:pPr>
        <w:pStyle w:val="Heading2"/>
      </w:pPr>
      <w:bookmarkStart w:id="14" w:name="_Toc31209225"/>
      <w:r w:rsidRPr="009A4D97">
        <w:t>Study sheet</w:t>
      </w:r>
      <w:r w:rsidR="00340B70" w:rsidRPr="009A4D97">
        <w:t xml:space="preserve"> (home page)</w:t>
      </w:r>
      <w:bookmarkEnd w:id="14"/>
    </w:p>
    <w:p w14:paraId="08D14DA0" w14:textId="21B8B578" w:rsidR="00DD4F3D" w:rsidRPr="009B67F1" w:rsidRDefault="009B67F1" w:rsidP="009B67F1">
      <w:r w:rsidRPr="009B67F1">
        <w:t>Study-level data</w:t>
      </w:r>
      <w:r>
        <w:t xml:space="preserve"> are captured </w:t>
      </w:r>
    </w:p>
    <w:tbl>
      <w:tblPr>
        <w:tblW w:w="9540" w:type="dxa"/>
        <w:tblInd w:w="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04"/>
        <w:gridCol w:w="6936"/>
      </w:tblGrid>
      <w:tr w:rsidR="009C1EBB" w:rsidRPr="00C2448F" w14:paraId="0FE29177" w14:textId="77777777" w:rsidTr="00F4757C">
        <w:trPr>
          <w:trHeight w:val="386"/>
        </w:trPr>
        <w:tc>
          <w:tcPr>
            <w:tcW w:w="2604" w:type="dxa"/>
            <w:noWrap/>
            <w:hideMark/>
          </w:tcPr>
          <w:p w14:paraId="6808E9A8" w14:textId="0F0B6AC2" w:rsidR="009C1EBB" w:rsidRPr="00C2448F" w:rsidRDefault="009B67F1" w:rsidP="002F1FD4">
            <w:pPr>
              <w:spacing w:after="0"/>
            </w:pPr>
            <w:r w:rsidRPr="009B67F1">
              <w:rPr>
                <w:b/>
                <w:bCs/>
              </w:rPr>
              <w:t>Fields</w:t>
            </w:r>
          </w:p>
        </w:tc>
        <w:tc>
          <w:tcPr>
            <w:tcW w:w="6936" w:type="dxa"/>
            <w:noWrap/>
            <w:hideMark/>
          </w:tcPr>
          <w:p w14:paraId="088FCE1B" w14:textId="77777777" w:rsidR="009C1EBB" w:rsidRPr="00C2448F" w:rsidRDefault="009C1EBB" w:rsidP="002F1FD4">
            <w:pPr>
              <w:spacing w:after="0"/>
            </w:pPr>
            <w:r w:rsidRPr="00C2448F">
              <w:t>Caption</w:t>
            </w:r>
          </w:p>
        </w:tc>
      </w:tr>
      <w:tr w:rsidR="009C1EBB" w:rsidRPr="00C2448F" w14:paraId="0F72E9BC" w14:textId="77777777" w:rsidTr="00F4757C">
        <w:trPr>
          <w:trHeight w:val="501"/>
        </w:trPr>
        <w:tc>
          <w:tcPr>
            <w:tcW w:w="2604" w:type="dxa"/>
            <w:noWrap/>
            <w:hideMark/>
          </w:tcPr>
          <w:p w14:paraId="01F349CB" w14:textId="7DBABAD1" w:rsidR="009C1EBB" w:rsidRPr="00C2448F" w:rsidRDefault="009C1EBB" w:rsidP="002F1FD4">
            <w:pPr>
              <w:spacing w:after="0"/>
            </w:pPr>
            <w:r w:rsidRPr="00C2448F">
              <w:t>Study id</w:t>
            </w:r>
          </w:p>
        </w:tc>
        <w:tc>
          <w:tcPr>
            <w:tcW w:w="6936" w:type="dxa"/>
            <w:noWrap/>
            <w:hideMark/>
          </w:tcPr>
          <w:p w14:paraId="15F5BD7C" w14:textId="5A54E654" w:rsidR="009C1EBB" w:rsidRPr="00C2448F" w:rsidRDefault="00E2759A" w:rsidP="002F1FD4">
            <w:pPr>
              <w:spacing w:after="0"/>
              <w:rPr>
                <w:color w:val="000000"/>
              </w:rPr>
            </w:pPr>
            <w:r w:rsidRPr="00C2448F">
              <w:rPr>
                <w:b/>
                <w:bCs/>
                <w:color w:val="0000FF"/>
              </w:rPr>
              <w:t>Entries:</w:t>
            </w:r>
            <w:r w:rsidRPr="00C2448F">
              <w:rPr>
                <w:color w:val="0000FF"/>
              </w:rPr>
              <w:t xml:space="preserve"> </w:t>
            </w:r>
            <w:r w:rsidRPr="00E2759A">
              <w:t xml:space="preserve">enter the id of the study you want to extract data from, you can find study ids in the bookmark of the pdf file you had </w:t>
            </w:r>
          </w:p>
        </w:tc>
      </w:tr>
      <w:tr w:rsidR="009C1EBB" w:rsidRPr="00C2448F" w14:paraId="626756EE" w14:textId="77777777" w:rsidTr="00F4757C">
        <w:trPr>
          <w:trHeight w:val="431"/>
        </w:trPr>
        <w:tc>
          <w:tcPr>
            <w:tcW w:w="2604" w:type="dxa"/>
            <w:noWrap/>
            <w:hideMark/>
          </w:tcPr>
          <w:p w14:paraId="022E299E" w14:textId="77777777" w:rsidR="009C1EBB" w:rsidRDefault="009C1EBB" w:rsidP="002F1FD4">
            <w:pPr>
              <w:spacing w:after="0"/>
            </w:pPr>
            <w:r w:rsidRPr="00C2448F">
              <w:t>Country</w:t>
            </w:r>
          </w:p>
          <w:p w14:paraId="282CE4C0" w14:textId="5E9E83AB" w:rsidR="00F106B2" w:rsidRPr="00F106B2" w:rsidRDefault="00F106B2" w:rsidP="002F1FD4">
            <w:pPr>
              <w:spacing w:after="0"/>
            </w:pPr>
          </w:p>
        </w:tc>
        <w:tc>
          <w:tcPr>
            <w:tcW w:w="6936" w:type="dxa"/>
            <w:noWrap/>
            <w:hideMark/>
          </w:tcPr>
          <w:p w14:paraId="52B514FD" w14:textId="77777777" w:rsidR="00B74CD2" w:rsidRPr="00C2448F" w:rsidRDefault="009C1EBB" w:rsidP="002F1FD4">
            <w:pPr>
              <w:spacing w:after="0"/>
            </w:pPr>
            <w:r w:rsidRPr="00C2448F">
              <w:rPr>
                <w:b/>
                <w:bCs/>
                <w:color w:val="0000FF"/>
              </w:rPr>
              <w:t>Entries:</w:t>
            </w:r>
            <w:r w:rsidRPr="00C2448F">
              <w:rPr>
                <w:color w:val="0000FF"/>
              </w:rPr>
              <w:t xml:space="preserve"> </w:t>
            </w:r>
            <w:r w:rsidR="00B74CD2" w:rsidRPr="00C2448F">
              <w:t>a predefined</w:t>
            </w:r>
            <w:r w:rsidRPr="00C2448F">
              <w:t xml:space="preserve"> list of countries </w:t>
            </w:r>
          </w:p>
          <w:p w14:paraId="230A6F94" w14:textId="55CC5067" w:rsidR="009C1EBB" w:rsidRPr="00C2448F" w:rsidRDefault="009C1EBB" w:rsidP="002F1FD4">
            <w:pPr>
              <w:spacing w:after="0"/>
            </w:pPr>
            <w:r w:rsidRPr="00C2448F">
              <w:rPr>
                <w:b/>
                <w:bCs/>
                <w:color w:val="0000FF"/>
              </w:rPr>
              <w:t>Explanation</w:t>
            </w:r>
            <w:r w:rsidRPr="00C2448F">
              <w:rPr>
                <w:b/>
                <w:bCs/>
              </w:rPr>
              <w:t>:</w:t>
            </w:r>
            <w:r w:rsidRPr="00C2448F">
              <w:t xml:space="preserve"> The place where the study was conducted i.e. where the cows were staying not the </w:t>
            </w:r>
            <w:r w:rsidR="00E2759A">
              <w:t>where</w:t>
            </w:r>
            <w:r w:rsidRPr="00C2448F">
              <w:t xml:space="preserve"> the authors </w:t>
            </w:r>
            <w:r w:rsidR="00E2759A">
              <w:t>form</w:t>
            </w:r>
          </w:p>
        </w:tc>
      </w:tr>
      <w:tr w:rsidR="00DD4F3D" w:rsidRPr="00C2448F" w14:paraId="1E67D1FB" w14:textId="77777777" w:rsidTr="00F4757C">
        <w:trPr>
          <w:trHeight w:val="431"/>
        </w:trPr>
        <w:tc>
          <w:tcPr>
            <w:tcW w:w="2604" w:type="dxa"/>
            <w:noWrap/>
          </w:tcPr>
          <w:p w14:paraId="1CABF6A9" w14:textId="0ADA7A9D" w:rsidR="00DD4F3D" w:rsidRPr="00C2448F" w:rsidRDefault="00F4757C" w:rsidP="002F1FD4">
            <w:pPr>
              <w:spacing w:after="0"/>
            </w:pPr>
            <w:r w:rsidRPr="00F4757C">
              <w:t>General notes about the study (if needed)</w:t>
            </w:r>
          </w:p>
        </w:tc>
        <w:tc>
          <w:tcPr>
            <w:tcW w:w="6936" w:type="dxa"/>
            <w:noWrap/>
          </w:tcPr>
          <w:p w14:paraId="0C226420" w14:textId="20A0B3D5" w:rsidR="007771A8" w:rsidRPr="007771A8" w:rsidRDefault="007771A8" w:rsidP="002F1FD4">
            <w:pPr>
              <w:spacing w:after="0"/>
            </w:pPr>
            <w:r w:rsidRPr="00C2448F">
              <w:rPr>
                <w:b/>
                <w:bCs/>
                <w:color w:val="0000FF"/>
              </w:rPr>
              <w:t>Entries:</w:t>
            </w:r>
            <w:r w:rsidRPr="00C2448F">
              <w:rPr>
                <w:color w:val="0000FF"/>
              </w:rPr>
              <w:t xml:space="preserve"> </w:t>
            </w:r>
            <w:r>
              <w:t>e.g.</w:t>
            </w:r>
            <w:r w:rsidRPr="007771A8">
              <w:t xml:space="preserve"> lack of data availability</w:t>
            </w:r>
            <w:r>
              <w:t>, no denominators, data are only available in graph</w:t>
            </w:r>
          </w:p>
        </w:tc>
      </w:tr>
    </w:tbl>
    <w:p w14:paraId="6BC80DA7" w14:textId="77777777" w:rsidR="00C576AD" w:rsidRDefault="00C576AD" w:rsidP="009B67F1"/>
    <w:p w14:paraId="23317345" w14:textId="5690DDE8" w:rsidR="0016550F" w:rsidRDefault="00EA7B35" w:rsidP="009B67F1">
      <w:r w:rsidRPr="00141BE0">
        <w:t>Note: entering the data form a list, you can click on the list and drop-down menu will pop-up and you can select the select the choice you want. However, it is easier to type the first 2 or 3 letter of the choice and it will pop-up directly e.g. you can type ca and Canada will show up directly</w:t>
      </w:r>
    </w:p>
    <w:p w14:paraId="10E0EB27" w14:textId="239328D4" w:rsidR="00F4757C" w:rsidRPr="00F4757C" w:rsidRDefault="009B67F1" w:rsidP="0080657B">
      <w:r w:rsidRPr="00F4757C">
        <w:rPr>
          <w:noProof/>
        </w:rPr>
        <w:drawing>
          <wp:anchor distT="0" distB="0" distL="114300" distR="114300" simplePos="0" relativeHeight="251575808" behindDoc="0" locked="0" layoutInCell="1" allowOverlap="1" wp14:anchorId="4BE67E1E" wp14:editId="181C3528">
            <wp:simplePos x="0" y="0"/>
            <wp:positionH relativeFrom="column">
              <wp:posOffset>-390998</wp:posOffset>
            </wp:positionH>
            <wp:positionV relativeFrom="paragraph">
              <wp:posOffset>209919</wp:posOffset>
            </wp:positionV>
            <wp:extent cx="6786880" cy="2758440"/>
            <wp:effectExtent l="0" t="0" r="0" b="381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2">
                      <a:extLst>
                        <a:ext uri="{28A0092B-C50C-407E-A947-70E740481C1C}">
                          <a14:useLocalDpi xmlns:a14="http://schemas.microsoft.com/office/drawing/2010/main" val="0"/>
                        </a:ext>
                      </a:extLst>
                    </a:blip>
                    <a:srcRect t="9581" b="18164"/>
                    <a:stretch/>
                  </pic:blipFill>
                  <pic:spPr bwMode="auto">
                    <a:xfrm>
                      <a:off x="0" y="0"/>
                      <a:ext cx="6786880" cy="27584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2376AD1" w14:textId="5844138D" w:rsidR="0016550F" w:rsidRPr="00C2448F" w:rsidRDefault="0016550F" w:rsidP="0080657B">
      <w:pPr>
        <w:pStyle w:val="ListParagraph"/>
      </w:pPr>
    </w:p>
    <w:p w14:paraId="1813AA95" w14:textId="14AEE0E6" w:rsidR="0016550F" w:rsidRPr="00C2448F" w:rsidRDefault="0016550F" w:rsidP="0080657B">
      <w:pPr>
        <w:pStyle w:val="ListParagraph"/>
      </w:pPr>
    </w:p>
    <w:p w14:paraId="6BCE917F" w14:textId="6F8AFBC1" w:rsidR="0016550F" w:rsidRPr="00C2448F" w:rsidRDefault="0016550F" w:rsidP="0080657B">
      <w:pPr>
        <w:pStyle w:val="ListParagraph"/>
      </w:pPr>
    </w:p>
    <w:p w14:paraId="0861FD35" w14:textId="0C67E3F4" w:rsidR="007F3FE9" w:rsidRPr="00C2448F" w:rsidRDefault="007F3FE9" w:rsidP="0080657B">
      <w:pPr>
        <w:pStyle w:val="ListParagraph"/>
      </w:pPr>
    </w:p>
    <w:p w14:paraId="31A7D162" w14:textId="0E18685C" w:rsidR="007F3FE9" w:rsidRPr="00C2448F" w:rsidRDefault="007F3FE9" w:rsidP="0080657B">
      <w:pPr>
        <w:pStyle w:val="ListParagraph"/>
      </w:pPr>
    </w:p>
    <w:p w14:paraId="59683709" w14:textId="0E143528" w:rsidR="007F3FE9" w:rsidRPr="00C2448F" w:rsidRDefault="007F3FE9" w:rsidP="0080657B">
      <w:pPr>
        <w:pStyle w:val="ListParagraph"/>
      </w:pPr>
    </w:p>
    <w:p w14:paraId="3847EDB0" w14:textId="3A764E95" w:rsidR="007F3FE9" w:rsidRPr="00C2448F" w:rsidRDefault="007F3FE9" w:rsidP="0080657B">
      <w:pPr>
        <w:pStyle w:val="ListParagraph"/>
      </w:pPr>
    </w:p>
    <w:p w14:paraId="67B17534" w14:textId="1DEA4C3F" w:rsidR="007F3FE9" w:rsidRPr="00C2448F" w:rsidRDefault="007F3FE9" w:rsidP="0080657B">
      <w:pPr>
        <w:pStyle w:val="ListParagraph"/>
      </w:pPr>
    </w:p>
    <w:p w14:paraId="407BC622" w14:textId="676CD77F" w:rsidR="007F3FE9" w:rsidRPr="00C2448F" w:rsidRDefault="007F3FE9" w:rsidP="0080657B">
      <w:pPr>
        <w:pStyle w:val="ListParagraph"/>
      </w:pPr>
    </w:p>
    <w:p w14:paraId="7C022E21" w14:textId="7AB0A7BD" w:rsidR="007F3FE9" w:rsidRPr="00C2448F" w:rsidRDefault="007F3FE9" w:rsidP="0080657B">
      <w:pPr>
        <w:pStyle w:val="ListParagraph"/>
      </w:pPr>
    </w:p>
    <w:p w14:paraId="4F7D224C" w14:textId="63D9E485" w:rsidR="009A4D97" w:rsidRDefault="009A4D97" w:rsidP="0080657B">
      <w:pPr>
        <w:pStyle w:val="ListParagraph"/>
      </w:pPr>
    </w:p>
    <w:p w14:paraId="39209F61" w14:textId="338F16A5" w:rsidR="00E302DF" w:rsidRDefault="00E302DF" w:rsidP="0080657B">
      <w:pPr>
        <w:pStyle w:val="ListParagraph"/>
      </w:pPr>
    </w:p>
    <w:p w14:paraId="13647995" w14:textId="6C270ECB" w:rsidR="00E302DF" w:rsidRDefault="00E302DF" w:rsidP="0080657B">
      <w:pPr>
        <w:pStyle w:val="ListParagraph"/>
      </w:pPr>
    </w:p>
    <w:p w14:paraId="316F6062" w14:textId="12E3AC67" w:rsidR="00E302DF" w:rsidRDefault="00E302DF" w:rsidP="0080657B">
      <w:pPr>
        <w:pStyle w:val="ListParagraph"/>
      </w:pPr>
    </w:p>
    <w:p w14:paraId="435995FA" w14:textId="5555F5F1" w:rsidR="00E302DF" w:rsidRDefault="00E302DF" w:rsidP="0080657B">
      <w:pPr>
        <w:pStyle w:val="ListParagraph"/>
      </w:pPr>
    </w:p>
    <w:p w14:paraId="5DC90DBE" w14:textId="43897F58" w:rsidR="00E302DF" w:rsidRDefault="00E302DF" w:rsidP="0080657B">
      <w:pPr>
        <w:pStyle w:val="ListParagraph"/>
      </w:pPr>
    </w:p>
    <w:p w14:paraId="0CE71881" w14:textId="5686ECB1" w:rsidR="00E302DF" w:rsidRDefault="00E302DF" w:rsidP="0080657B">
      <w:pPr>
        <w:pStyle w:val="ListParagraph"/>
      </w:pPr>
    </w:p>
    <w:p w14:paraId="75B8876F" w14:textId="77777777" w:rsidR="00E302DF" w:rsidRPr="00C2448F" w:rsidRDefault="00E302DF" w:rsidP="0080657B">
      <w:pPr>
        <w:pStyle w:val="ListParagraph"/>
      </w:pPr>
    </w:p>
    <w:p w14:paraId="3B28A26D" w14:textId="58685E7A" w:rsidR="00E302DF" w:rsidRDefault="00D20D55" w:rsidP="009B67F1">
      <w:pPr>
        <w:pStyle w:val="Heading2"/>
      </w:pPr>
      <w:bookmarkStart w:id="15" w:name="_Toc31209226"/>
      <w:r>
        <w:lastRenderedPageBreak/>
        <w:t>Trial</w:t>
      </w:r>
      <w:r w:rsidR="00A35337" w:rsidRPr="00C2448F">
        <w:t xml:space="preserve"> sheet</w:t>
      </w:r>
      <w:bookmarkEnd w:id="15"/>
    </w:p>
    <w:p w14:paraId="45B48D85" w14:textId="47FA5A69" w:rsidR="00BA2A23" w:rsidRPr="00C2448F" w:rsidRDefault="00BA2A23" w:rsidP="0065397C">
      <w:pPr>
        <w:rPr>
          <w:b/>
          <w:bCs/>
        </w:rPr>
      </w:pPr>
      <w:r w:rsidRPr="00BA2A23">
        <w:t xml:space="preserve">In the </w:t>
      </w:r>
      <w:r>
        <w:t>trial</w:t>
      </w:r>
      <w:r w:rsidRPr="00BA2A23">
        <w:t xml:space="preserve"> sheet, we </w:t>
      </w:r>
      <w:r w:rsidR="005356DF">
        <w:t>abstract</w:t>
      </w:r>
      <w:r w:rsidRPr="00BA2A23">
        <w:t xml:space="preserve"> the data </w:t>
      </w:r>
      <w:r w:rsidR="005356DF">
        <w:t>at</w:t>
      </w:r>
      <w:r w:rsidRPr="00BA2A23">
        <w:t xml:space="preserve"> </w:t>
      </w:r>
      <w:r>
        <w:t>study/trial</w:t>
      </w:r>
      <w:r w:rsidR="005356DF">
        <w:t xml:space="preserve"> level which are related to the treated cows, the exposure and methodological quality of the study.  </w:t>
      </w:r>
    </w:p>
    <w:tbl>
      <w:tblPr>
        <w:tblW w:w="1020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44"/>
        <w:gridCol w:w="7562"/>
      </w:tblGrid>
      <w:tr w:rsidR="00AA408B" w:rsidRPr="00C2448F" w14:paraId="18442A54" w14:textId="73F52FFC" w:rsidTr="00141BE0">
        <w:trPr>
          <w:trHeight w:val="288"/>
          <w:jc w:val="center"/>
        </w:trPr>
        <w:tc>
          <w:tcPr>
            <w:tcW w:w="2644" w:type="dxa"/>
            <w:shd w:val="clear" w:color="auto" w:fill="auto"/>
            <w:noWrap/>
          </w:tcPr>
          <w:p w14:paraId="494C8982" w14:textId="4CD59DEC" w:rsidR="00AA408B" w:rsidRPr="00C2448F" w:rsidRDefault="00AA408B" w:rsidP="002F1FD4">
            <w:pPr>
              <w:spacing w:after="0"/>
              <w:rPr>
                <w:color w:val="000000"/>
              </w:rPr>
            </w:pPr>
            <w:r w:rsidRPr="00C2448F">
              <w:t>Name</w:t>
            </w:r>
          </w:p>
        </w:tc>
        <w:tc>
          <w:tcPr>
            <w:tcW w:w="7562" w:type="dxa"/>
          </w:tcPr>
          <w:p w14:paraId="203EC78A" w14:textId="504F6F1E" w:rsidR="00AA408B" w:rsidRPr="00C2448F" w:rsidRDefault="00AA408B" w:rsidP="002F1FD4">
            <w:pPr>
              <w:spacing w:after="0"/>
              <w:rPr>
                <w:color w:val="000000"/>
              </w:rPr>
            </w:pPr>
            <w:r w:rsidRPr="00C2448F">
              <w:t>Caption</w:t>
            </w:r>
          </w:p>
        </w:tc>
      </w:tr>
      <w:tr w:rsidR="00E54860" w:rsidRPr="00C2448F" w14:paraId="43CC7533" w14:textId="77777777" w:rsidTr="00141BE0">
        <w:trPr>
          <w:trHeight w:val="288"/>
          <w:jc w:val="center"/>
        </w:trPr>
        <w:tc>
          <w:tcPr>
            <w:tcW w:w="2644" w:type="dxa"/>
            <w:shd w:val="clear" w:color="auto" w:fill="000000" w:themeFill="text1"/>
            <w:noWrap/>
          </w:tcPr>
          <w:p w14:paraId="0C62A65B" w14:textId="77A7AE1B" w:rsidR="00E54860" w:rsidRPr="005A5944" w:rsidRDefault="00E54860" w:rsidP="002F1FD4">
            <w:pPr>
              <w:spacing w:after="0"/>
            </w:pPr>
            <w:r w:rsidRPr="005A5944">
              <w:t>ID</w:t>
            </w:r>
          </w:p>
        </w:tc>
        <w:tc>
          <w:tcPr>
            <w:tcW w:w="7562" w:type="dxa"/>
            <w:shd w:val="clear" w:color="auto" w:fill="000000" w:themeFill="text1"/>
          </w:tcPr>
          <w:p w14:paraId="3F94A00A" w14:textId="77777777" w:rsidR="00E54860" w:rsidRPr="005A5944" w:rsidRDefault="00E54860" w:rsidP="002F1FD4">
            <w:pPr>
              <w:spacing w:after="0"/>
            </w:pPr>
          </w:p>
        </w:tc>
      </w:tr>
      <w:tr w:rsidR="00B612B2" w:rsidRPr="00C2448F" w14:paraId="4FB18B1E" w14:textId="77777777" w:rsidTr="009B7F22">
        <w:trPr>
          <w:trHeight w:val="134"/>
          <w:jc w:val="center"/>
        </w:trPr>
        <w:tc>
          <w:tcPr>
            <w:tcW w:w="2644" w:type="dxa"/>
            <w:shd w:val="clear" w:color="auto" w:fill="A6A6A6" w:themeFill="background1" w:themeFillShade="A6"/>
            <w:noWrap/>
          </w:tcPr>
          <w:p w14:paraId="3BD9643D" w14:textId="52809B2C" w:rsidR="00B612B2" w:rsidRPr="00C2448F" w:rsidRDefault="00B612B2" w:rsidP="002F1FD4">
            <w:pPr>
              <w:spacing w:after="0"/>
            </w:pPr>
            <w:r w:rsidRPr="00C2448F">
              <w:t>S</w:t>
            </w:r>
            <w:r w:rsidRPr="00F3124A">
              <w:t>tudy</w:t>
            </w:r>
            <w:r w:rsidRPr="00C2448F">
              <w:t xml:space="preserve"> </w:t>
            </w:r>
            <w:r w:rsidRPr="00F3124A">
              <w:t>id</w:t>
            </w:r>
            <w:r w:rsidRPr="00C2448F">
              <w:t xml:space="preserve"> </w:t>
            </w:r>
            <w:r w:rsidRPr="00F3124A">
              <w:t>expo</w:t>
            </w:r>
          </w:p>
        </w:tc>
        <w:tc>
          <w:tcPr>
            <w:tcW w:w="7562" w:type="dxa"/>
            <w:shd w:val="clear" w:color="auto" w:fill="A6A6A6" w:themeFill="background1" w:themeFillShade="A6"/>
          </w:tcPr>
          <w:p w14:paraId="1DE75B98" w14:textId="3428BC48" w:rsidR="00B612B2" w:rsidRPr="00C2448F" w:rsidRDefault="00B612B2" w:rsidP="002F1FD4">
            <w:pPr>
              <w:spacing w:after="0"/>
            </w:pPr>
            <w:r w:rsidRPr="00C2448F">
              <w:t xml:space="preserve">No enter, check variable to keep track of the study we are working on </w:t>
            </w:r>
          </w:p>
        </w:tc>
      </w:tr>
      <w:tr w:rsidR="00141BE0" w:rsidRPr="00C2448F" w14:paraId="4CE16295" w14:textId="77777777" w:rsidTr="00E31EBC">
        <w:trPr>
          <w:trHeight w:val="1358"/>
          <w:jc w:val="center"/>
        </w:trPr>
        <w:tc>
          <w:tcPr>
            <w:tcW w:w="2644" w:type="dxa"/>
            <w:shd w:val="clear" w:color="auto" w:fill="auto"/>
            <w:noWrap/>
          </w:tcPr>
          <w:p w14:paraId="2CD92795" w14:textId="1B76D2A1" w:rsidR="00141BE0" w:rsidRPr="00C2448F" w:rsidRDefault="00141BE0" w:rsidP="002F1FD4">
            <w:pPr>
              <w:spacing w:after="0"/>
            </w:pPr>
            <w:bookmarkStart w:id="16" w:name="_Hlk29854067"/>
            <w:r w:rsidRPr="00C2448F">
              <w:t>Trial order</w:t>
            </w:r>
          </w:p>
        </w:tc>
        <w:tc>
          <w:tcPr>
            <w:tcW w:w="7562" w:type="dxa"/>
          </w:tcPr>
          <w:p w14:paraId="387B29A7" w14:textId="77777777" w:rsidR="00141BE0" w:rsidRPr="00C2448F" w:rsidRDefault="00141BE0" w:rsidP="002F1FD4">
            <w:pPr>
              <w:spacing w:after="0"/>
            </w:pPr>
            <w:r w:rsidRPr="00C2448F">
              <w:rPr>
                <w:b/>
                <w:bCs/>
                <w:color w:val="0000FF"/>
              </w:rPr>
              <w:t>Entries:</w:t>
            </w:r>
            <w:r w:rsidRPr="00C2448F">
              <w:rPr>
                <w:color w:val="0000FF"/>
              </w:rPr>
              <w:t xml:space="preserve"> </w:t>
            </w:r>
            <w:r w:rsidRPr="00C2448F">
              <w:t>1/2/3/4/…….</w:t>
            </w:r>
          </w:p>
          <w:p w14:paraId="21D03DD9" w14:textId="2CB42F18" w:rsidR="00141BE0" w:rsidRPr="00E31EBC" w:rsidRDefault="00141BE0" w:rsidP="002F1FD4">
            <w:pPr>
              <w:spacing w:after="0"/>
            </w:pPr>
            <w:r w:rsidRPr="00C2448F">
              <w:rPr>
                <w:b/>
                <w:bCs/>
                <w:color w:val="0000FF"/>
              </w:rPr>
              <w:t>Explanation</w:t>
            </w:r>
            <w:r w:rsidRPr="00C2448F">
              <w:rPr>
                <w:b/>
                <w:bCs/>
              </w:rPr>
              <w:t>:</w:t>
            </w:r>
            <w:r w:rsidRPr="00C2448F">
              <w:t xml:space="preserve"> This would </w:t>
            </w:r>
            <w:r w:rsidR="007F1C8B">
              <w:t xml:space="preserve">almost </w:t>
            </w:r>
            <w:r w:rsidRPr="00C2448F">
              <w:t xml:space="preserve">always be 1 as most of the studies are essentially 1 trial. However, for studies having more than 1 trial, we can enter them one by one, you need to follow the sequence they were reported in the </w:t>
            </w:r>
            <w:r w:rsidR="00E31EBC">
              <w:t xml:space="preserve">original </w:t>
            </w:r>
            <w:r w:rsidRPr="00C2448F">
              <w:t xml:space="preserve">study, e.g. 1 for the first reported trial, 2 for the </w:t>
            </w:r>
            <w:r w:rsidR="00E31EBC">
              <w:t>second</w:t>
            </w:r>
            <w:r w:rsidRPr="00C2448F">
              <w:t xml:space="preserve"> …</w:t>
            </w:r>
            <w:proofErr w:type="spellStart"/>
            <w:r w:rsidRPr="00C2448F">
              <w:t>etc</w:t>
            </w:r>
            <w:proofErr w:type="spellEnd"/>
          </w:p>
        </w:tc>
      </w:tr>
      <w:tr w:rsidR="00141BE0" w:rsidRPr="00C2448F" w14:paraId="09A17E7F" w14:textId="77777777" w:rsidTr="00141BE0">
        <w:trPr>
          <w:trHeight w:val="288"/>
          <w:jc w:val="center"/>
        </w:trPr>
        <w:tc>
          <w:tcPr>
            <w:tcW w:w="2644" w:type="dxa"/>
            <w:shd w:val="clear" w:color="auto" w:fill="auto"/>
            <w:noWrap/>
          </w:tcPr>
          <w:p w14:paraId="4243A9FB" w14:textId="285F9728" w:rsidR="00141BE0" w:rsidRPr="00C2448F" w:rsidRDefault="00141BE0" w:rsidP="002F1FD4">
            <w:pPr>
              <w:spacing w:after="0"/>
            </w:pPr>
            <w:r w:rsidRPr="00C2448F">
              <w:t>Trial design</w:t>
            </w:r>
          </w:p>
        </w:tc>
        <w:tc>
          <w:tcPr>
            <w:tcW w:w="7562" w:type="dxa"/>
          </w:tcPr>
          <w:p w14:paraId="00067D68" w14:textId="5F640EEB" w:rsidR="00141BE0" w:rsidRPr="00C2448F" w:rsidRDefault="00141BE0" w:rsidP="002F1FD4">
            <w:pPr>
              <w:spacing w:after="0"/>
              <w:rPr>
                <w:rFonts w:eastAsia="Times New Roman"/>
                <w:color w:val="000000"/>
              </w:rPr>
            </w:pPr>
            <w:r w:rsidRPr="00C2448F">
              <w:rPr>
                <w:rFonts w:eastAsia="Times New Roman"/>
                <w:b/>
                <w:bCs/>
                <w:color w:val="0000FF"/>
              </w:rPr>
              <w:t>Entries:</w:t>
            </w:r>
            <w:r w:rsidRPr="00C2448F">
              <w:rPr>
                <w:rFonts w:eastAsia="Times New Roman"/>
                <w:color w:val="0000FF"/>
              </w:rPr>
              <w:t xml:space="preserve"> </w:t>
            </w:r>
            <w:r w:rsidRPr="00C2448F">
              <w:rPr>
                <w:rFonts w:eastAsia="Times New Roman"/>
                <w:color w:val="000000"/>
              </w:rPr>
              <w:t>RCT/NRSI (</w:t>
            </w:r>
            <w:r w:rsidRPr="00C2448F">
              <w:t>a non-randomized study of interventions)</w:t>
            </w:r>
          </w:p>
          <w:p w14:paraId="59B637D6" w14:textId="243EFBAA" w:rsidR="00141BE0" w:rsidRPr="00C2448F" w:rsidRDefault="00141BE0" w:rsidP="002F1FD4">
            <w:pPr>
              <w:spacing w:after="0"/>
            </w:pPr>
            <w:r w:rsidRPr="00C2448F">
              <w:rPr>
                <w:b/>
                <w:bCs/>
                <w:color w:val="0000FF"/>
              </w:rPr>
              <w:t>Explanation</w:t>
            </w:r>
            <w:r w:rsidRPr="00C2448F">
              <w:rPr>
                <w:b/>
                <w:bCs/>
              </w:rPr>
              <w:t>:</w:t>
            </w:r>
            <w:r w:rsidRPr="00C2448F">
              <w:t xml:space="preserve"> Recall that the NRSI type includes:</w:t>
            </w:r>
          </w:p>
          <w:p w14:paraId="3E88F677" w14:textId="664CA3DC" w:rsidR="00141BE0" w:rsidRPr="00C2448F" w:rsidRDefault="00141BE0" w:rsidP="002F1FD4">
            <w:pPr>
              <w:spacing w:after="0"/>
            </w:pPr>
            <w:r w:rsidRPr="00C2448F">
              <w:t>•</w:t>
            </w:r>
            <w:r w:rsidRPr="00C2448F">
              <w:rPr>
                <w:b/>
                <w:bCs/>
              </w:rPr>
              <w:t>Observational studies</w:t>
            </w:r>
            <w:r w:rsidRPr="00C2448F">
              <w:t xml:space="preserve"> (cohort and case-control studies), </w:t>
            </w:r>
          </w:p>
          <w:p w14:paraId="38DCCC97" w14:textId="608BCB9E" w:rsidR="00141BE0" w:rsidRPr="00C2448F" w:rsidRDefault="00141BE0" w:rsidP="002F1FD4">
            <w:pPr>
              <w:spacing w:after="0"/>
            </w:pPr>
            <w:r w:rsidRPr="00C2448F">
              <w:t>•</w:t>
            </w:r>
            <w:r w:rsidRPr="00C2448F">
              <w:rPr>
                <w:b/>
                <w:bCs/>
              </w:rPr>
              <w:t>Quasi-randomized studies</w:t>
            </w:r>
            <w:r w:rsidRPr="00C2448F">
              <w:t xml:space="preserve"> in which the allocation method, as reported by the authors, was deterministic and did not reflect a formal random process (e.g. alternative animal identification numbers, days of the week, birth information, gate cutting); note that we should consider both of the following situations as of type NRSI: studies without any description of the allocation method and not labeled as a randomized study; studies with a “failed” randomization where an attempt was made to account analytically for important imbalances between intervention groups.</w:t>
            </w:r>
          </w:p>
        </w:tc>
      </w:tr>
      <w:tr w:rsidR="00141BE0" w:rsidRPr="00C2448F" w14:paraId="5C1AD9BE" w14:textId="77777777" w:rsidTr="00141BE0">
        <w:trPr>
          <w:trHeight w:val="288"/>
          <w:jc w:val="center"/>
        </w:trPr>
        <w:tc>
          <w:tcPr>
            <w:tcW w:w="2644" w:type="dxa"/>
            <w:shd w:val="clear" w:color="auto" w:fill="auto"/>
            <w:noWrap/>
          </w:tcPr>
          <w:p w14:paraId="4E9FB1ED" w14:textId="63FEE4D1" w:rsidR="00141BE0" w:rsidRPr="00C2448F" w:rsidRDefault="00141BE0" w:rsidP="002F1FD4">
            <w:pPr>
              <w:spacing w:after="0"/>
            </w:pPr>
            <w:r w:rsidRPr="00C2448F">
              <w:t>Study’s objective</w:t>
            </w:r>
          </w:p>
        </w:tc>
        <w:tc>
          <w:tcPr>
            <w:tcW w:w="7562" w:type="dxa"/>
            <w:shd w:val="clear" w:color="auto" w:fill="auto"/>
          </w:tcPr>
          <w:p w14:paraId="7BA3708A" w14:textId="226505B4" w:rsidR="00141BE0" w:rsidRPr="00C2448F" w:rsidRDefault="00141BE0" w:rsidP="002F1FD4">
            <w:pPr>
              <w:spacing w:after="0"/>
            </w:pPr>
            <w:r w:rsidRPr="00C2448F">
              <w:rPr>
                <w:b/>
                <w:bCs/>
                <w:color w:val="0000FF"/>
              </w:rPr>
              <w:t>Entries:</w:t>
            </w:r>
            <w:r w:rsidRPr="00C2448F">
              <w:rPr>
                <w:color w:val="0000FF"/>
              </w:rPr>
              <w:t xml:space="preserve"> </w:t>
            </w:r>
            <w:r w:rsidRPr="00C2448F">
              <w:t xml:space="preserve">Analysis of risk factors/ Superiority trial/ Equivalence trial/ Non-inferiority trial/ Assessing the effect of the Tx/ </w:t>
            </w:r>
            <w:proofErr w:type="spellStart"/>
            <w:r w:rsidRPr="00C2448F">
              <w:t>Tx_effect</w:t>
            </w:r>
            <w:proofErr w:type="spellEnd"/>
            <w:r w:rsidRPr="00C2448F">
              <w:t xml:space="preserve"> and RF/ Others/</w:t>
            </w:r>
          </w:p>
          <w:p w14:paraId="2A158833" w14:textId="77777777" w:rsidR="00141BE0" w:rsidRPr="00F47347" w:rsidRDefault="00141BE0" w:rsidP="002F1FD4">
            <w:pPr>
              <w:spacing w:after="0"/>
              <w:rPr>
                <w:rStyle w:val="Strong"/>
              </w:rPr>
            </w:pPr>
            <w:r w:rsidRPr="00F47347">
              <w:rPr>
                <w:rStyle w:val="Strong"/>
              </w:rPr>
              <w:t xml:space="preserve">Explanation: </w:t>
            </w:r>
          </w:p>
          <w:p w14:paraId="799B0624" w14:textId="12C91A99" w:rsidR="00141BE0" w:rsidRPr="00C2448F" w:rsidRDefault="00141BE0" w:rsidP="002F1FD4">
            <w:pPr>
              <w:pStyle w:val="ListParagraph"/>
              <w:numPr>
                <w:ilvl w:val="0"/>
                <w:numId w:val="15"/>
              </w:numPr>
              <w:spacing w:after="0"/>
            </w:pPr>
            <w:r w:rsidRPr="00C2448F">
              <w:rPr>
                <w:b/>
                <w:bCs/>
              </w:rPr>
              <w:t>For those studies without a clear hypothesis</w:t>
            </w:r>
            <w:r w:rsidRPr="00C2448F">
              <w:t xml:space="preserve"> (Superiority /Equivalence /Non-inferiority) about their treatment effect, you can select Assessing the effect of the Tx.</w:t>
            </w:r>
          </w:p>
          <w:p w14:paraId="3D3E2C9B" w14:textId="77777777" w:rsidR="00141BE0" w:rsidRPr="00C2448F" w:rsidRDefault="00141BE0" w:rsidP="002F1FD4">
            <w:pPr>
              <w:pStyle w:val="ListParagraph"/>
              <w:numPr>
                <w:ilvl w:val="0"/>
                <w:numId w:val="15"/>
              </w:numPr>
              <w:spacing w:after="0"/>
            </w:pPr>
            <w:r w:rsidRPr="00C2448F">
              <w:t>For those studies that assess Tx. Effect as one of the risk factors &gt;&gt;&gt; Analysis of risk factors</w:t>
            </w:r>
          </w:p>
          <w:p w14:paraId="5F79BB7F" w14:textId="6B4F1EB7" w:rsidR="00141BE0" w:rsidRPr="00C2448F" w:rsidRDefault="00141BE0" w:rsidP="002F1FD4">
            <w:pPr>
              <w:pStyle w:val="ListParagraph"/>
              <w:numPr>
                <w:ilvl w:val="0"/>
                <w:numId w:val="15"/>
              </w:numPr>
              <w:spacing w:after="0"/>
            </w:pPr>
            <w:r w:rsidRPr="00C2448F">
              <w:t xml:space="preserve">For those studies that their main focus is mainly to assess Tx. and other risk factors &gt;&gt;&gt; </w:t>
            </w:r>
            <w:proofErr w:type="spellStart"/>
            <w:r w:rsidRPr="00C2448F">
              <w:t>Tx_effect</w:t>
            </w:r>
            <w:proofErr w:type="spellEnd"/>
            <w:r w:rsidRPr="00C2448F">
              <w:t xml:space="preserve"> and RF</w:t>
            </w:r>
          </w:p>
        </w:tc>
      </w:tr>
      <w:bookmarkEnd w:id="16"/>
      <w:tr w:rsidR="00141BE0" w:rsidRPr="00C2448F" w14:paraId="4E11E921" w14:textId="77777777" w:rsidTr="00141BE0">
        <w:trPr>
          <w:trHeight w:val="288"/>
          <w:jc w:val="center"/>
        </w:trPr>
        <w:tc>
          <w:tcPr>
            <w:tcW w:w="2644" w:type="dxa"/>
            <w:shd w:val="clear" w:color="auto" w:fill="000000" w:themeFill="text1"/>
            <w:noWrap/>
          </w:tcPr>
          <w:p w14:paraId="7150C875" w14:textId="555E3DE1" w:rsidR="00141BE0" w:rsidRPr="00BA2A23" w:rsidRDefault="00141BE0" w:rsidP="002F1FD4">
            <w:pPr>
              <w:spacing w:after="0"/>
            </w:pPr>
            <w:r w:rsidRPr="00BA2A23">
              <w:t>Cow’s info</w:t>
            </w:r>
          </w:p>
        </w:tc>
        <w:tc>
          <w:tcPr>
            <w:tcW w:w="7562" w:type="dxa"/>
            <w:shd w:val="clear" w:color="auto" w:fill="000000" w:themeFill="text1"/>
          </w:tcPr>
          <w:p w14:paraId="432719B4" w14:textId="77777777" w:rsidR="00141BE0" w:rsidRPr="00BA2A23" w:rsidRDefault="00141BE0" w:rsidP="002F1FD4">
            <w:pPr>
              <w:spacing w:after="0"/>
            </w:pPr>
          </w:p>
        </w:tc>
      </w:tr>
      <w:tr w:rsidR="00141BE0" w:rsidRPr="00C2448F" w14:paraId="2124600C" w14:textId="77777777" w:rsidTr="009F2B81">
        <w:trPr>
          <w:trHeight w:val="188"/>
          <w:jc w:val="center"/>
        </w:trPr>
        <w:tc>
          <w:tcPr>
            <w:tcW w:w="2644" w:type="dxa"/>
            <w:shd w:val="clear" w:color="auto" w:fill="auto"/>
            <w:noWrap/>
          </w:tcPr>
          <w:p w14:paraId="5C980748" w14:textId="57E4223A" w:rsidR="00141BE0" w:rsidRPr="00C2448F" w:rsidRDefault="00141BE0" w:rsidP="002F1FD4">
            <w:pPr>
              <w:spacing w:after="0"/>
            </w:pPr>
            <w:r w:rsidRPr="00C2448F">
              <w:t>Intervention allocation unit</w:t>
            </w:r>
          </w:p>
        </w:tc>
        <w:tc>
          <w:tcPr>
            <w:tcW w:w="7562" w:type="dxa"/>
          </w:tcPr>
          <w:p w14:paraId="03F92FBA" w14:textId="77777777" w:rsidR="00141BE0" w:rsidRDefault="00141BE0" w:rsidP="002F1FD4">
            <w:pPr>
              <w:spacing w:after="0"/>
            </w:pPr>
            <w:r w:rsidRPr="00C2448F">
              <w:rPr>
                <w:b/>
                <w:bCs/>
                <w:color w:val="0000FF"/>
              </w:rPr>
              <w:t>Entries:</w:t>
            </w:r>
            <w:r w:rsidRPr="00C2448F">
              <w:rPr>
                <w:color w:val="0000FF"/>
              </w:rPr>
              <w:t xml:space="preserve"> </w:t>
            </w:r>
            <w:r w:rsidRPr="00C2448F">
              <w:t>Herd/ Cow/ Quarter</w:t>
            </w:r>
          </w:p>
          <w:p w14:paraId="69DABC4B" w14:textId="77777777" w:rsidR="00496E46" w:rsidRPr="00496E46" w:rsidRDefault="00496E46" w:rsidP="002F1FD4">
            <w:pPr>
              <w:spacing w:after="0"/>
            </w:pPr>
            <w:r w:rsidRPr="00496E46">
              <w:t>Tot No of farms selected for inclusion</w:t>
            </w:r>
          </w:p>
          <w:p w14:paraId="07768328" w14:textId="77777777" w:rsidR="00496E46" w:rsidRPr="00496E46" w:rsidRDefault="00496E46" w:rsidP="002F1FD4">
            <w:pPr>
              <w:spacing w:after="0"/>
            </w:pPr>
            <w:r w:rsidRPr="00496E46">
              <w:t>Tot No of cows selected for inclusion</w:t>
            </w:r>
          </w:p>
          <w:p w14:paraId="4F5C4087" w14:textId="68925D4F" w:rsidR="00496E46" w:rsidRPr="00C2448F" w:rsidRDefault="00496E46" w:rsidP="002F1FD4">
            <w:pPr>
              <w:spacing w:after="0"/>
            </w:pPr>
            <w:r w:rsidRPr="00496E46">
              <w:t>Tot No of quarters selected for inclusion</w:t>
            </w:r>
          </w:p>
        </w:tc>
      </w:tr>
      <w:tr w:rsidR="00141BE0" w:rsidRPr="00C2448F" w14:paraId="6BEA537E" w14:textId="2379CFAD" w:rsidTr="00141BE0">
        <w:trPr>
          <w:trHeight w:val="288"/>
          <w:jc w:val="center"/>
        </w:trPr>
        <w:tc>
          <w:tcPr>
            <w:tcW w:w="2644" w:type="dxa"/>
            <w:shd w:val="clear" w:color="auto" w:fill="auto"/>
            <w:noWrap/>
            <w:hideMark/>
          </w:tcPr>
          <w:p w14:paraId="0A1893CA" w14:textId="11301429" w:rsidR="00141BE0" w:rsidRPr="00C2448F" w:rsidRDefault="00141BE0" w:rsidP="002F1FD4">
            <w:pPr>
              <w:spacing w:after="0"/>
            </w:pPr>
            <w:r w:rsidRPr="00C2448F">
              <w:t>Tot No of farms selected for inclusion</w:t>
            </w:r>
          </w:p>
        </w:tc>
        <w:tc>
          <w:tcPr>
            <w:tcW w:w="7562" w:type="dxa"/>
            <w:vMerge w:val="restart"/>
            <w:shd w:val="clear" w:color="auto" w:fill="auto"/>
          </w:tcPr>
          <w:p w14:paraId="61397884" w14:textId="43DF6F2D" w:rsidR="00141BE0" w:rsidRPr="00C2448F" w:rsidRDefault="00141BE0" w:rsidP="002F1FD4">
            <w:pPr>
              <w:spacing w:after="0"/>
            </w:pPr>
            <w:r w:rsidRPr="002F1FD4">
              <w:rPr>
                <w:rStyle w:val="Strong"/>
              </w:rPr>
              <w:t>Entries:</w:t>
            </w:r>
            <w:r w:rsidRPr="00C2448F">
              <w:t xml:space="preserve"> ###</w:t>
            </w:r>
          </w:p>
          <w:p w14:paraId="7CCA707A" w14:textId="04F25F2A" w:rsidR="00141BE0" w:rsidRPr="002F1FD4" w:rsidRDefault="00141BE0" w:rsidP="002F1FD4">
            <w:pPr>
              <w:spacing w:after="0"/>
              <w:rPr>
                <w:rStyle w:val="Strong"/>
              </w:rPr>
            </w:pPr>
            <w:r w:rsidRPr="002F1FD4">
              <w:rPr>
                <w:rStyle w:val="Strong"/>
              </w:rPr>
              <w:t xml:space="preserve">Explanation: </w:t>
            </w:r>
          </w:p>
          <w:p w14:paraId="3EE09D40" w14:textId="7694D86F" w:rsidR="00141BE0" w:rsidRPr="00C2448F" w:rsidRDefault="00141BE0" w:rsidP="002F1FD4">
            <w:pPr>
              <w:pStyle w:val="ListParagraph"/>
              <w:numPr>
                <w:ilvl w:val="0"/>
                <w:numId w:val="16"/>
              </w:numPr>
              <w:spacing w:after="0"/>
            </w:pPr>
            <w:r w:rsidRPr="00C2448F">
              <w:lastRenderedPageBreak/>
              <w:t>These refer to the total number of  farms</w:t>
            </w:r>
            <w:r w:rsidR="007F1C8B">
              <w:t>,</w:t>
            </w:r>
            <w:r w:rsidRPr="00C2448F">
              <w:t xml:space="preserve"> cows</w:t>
            </w:r>
            <w:r w:rsidR="007F1C8B">
              <w:t xml:space="preserve">, and </w:t>
            </w:r>
            <w:r w:rsidRPr="00C2448F">
              <w:t xml:space="preserve">quarters enrolled/recruited and assigned for the </w:t>
            </w:r>
            <w:r w:rsidR="007F1C8B">
              <w:t>treatment groups</w:t>
            </w:r>
            <w:r w:rsidRPr="00C2448F">
              <w:t>.</w:t>
            </w:r>
          </w:p>
          <w:p w14:paraId="66706801" w14:textId="4A266AEB" w:rsidR="00141BE0" w:rsidRPr="00C2448F" w:rsidRDefault="00141BE0" w:rsidP="002F1FD4">
            <w:pPr>
              <w:pStyle w:val="ListParagraph"/>
              <w:numPr>
                <w:ilvl w:val="0"/>
                <w:numId w:val="16"/>
              </w:numPr>
              <w:spacing w:after="0"/>
            </w:pPr>
            <w:r w:rsidRPr="00C2448F">
              <w:t xml:space="preserve">e.g. 223 Q from 123 C from 12 farms, </w:t>
            </w:r>
          </w:p>
          <w:p w14:paraId="005A3A1B" w14:textId="7009B01F" w:rsidR="009F2B81" w:rsidRDefault="007F1C8B" w:rsidP="002F1FD4">
            <w:pPr>
              <w:pStyle w:val="ListParagraph"/>
              <w:numPr>
                <w:ilvl w:val="0"/>
                <w:numId w:val="16"/>
              </w:numPr>
              <w:spacing w:after="0"/>
            </w:pPr>
            <w:r>
              <w:t>C</w:t>
            </w:r>
            <w:r w:rsidR="00141BE0" w:rsidRPr="00C2448F">
              <w:t>onfusion may arise in a situation where 123 cows were recruited but when it comes to assigning tx some quarters were unhealthy, have teat end callosity or ……., so the tx were applied only on 223 Q</w:t>
            </w:r>
            <w:r w:rsidR="009F2B81">
              <w:t xml:space="preserve">. </w:t>
            </w:r>
            <w:proofErr w:type="gramStart"/>
            <w:r w:rsidR="009F2B81">
              <w:t>So</w:t>
            </w:r>
            <w:proofErr w:type="gramEnd"/>
            <w:r w:rsidR="009F2B81">
              <w:t xml:space="preserve"> the number of cows= 132, and number of quarters = 223.</w:t>
            </w:r>
          </w:p>
          <w:p w14:paraId="1320F1D3" w14:textId="6C695849" w:rsidR="00976CB5" w:rsidRPr="009F2B81" w:rsidRDefault="00976CB5" w:rsidP="002F1FD4">
            <w:pPr>
              <w:pStyle w:val="ListParagraph"/>
              <w:numPr>
                <w:ilvl w:val="0"/>
                <w:numId w:val="16"/>
              </w:numPr>
              <w:spacing w:after="0"/>
            </w:pPr>
            <w:r>
              <w:t xml:space="preserve">Note that depending on the reporting of the study, we </w:t>
            </w:r>
            <w:r w:rsidR="007F1C8B">
              <w:t>may not</w:t>
            </w:r>
            <w:r>
              <w:t xml:space="preserve"> have to fill </w:t>
            </w:r>
            <w:r w:rsidR="007F1C8B">
              <w:t xml:space="preserve">all </w:t>
            </w:r>
            <w:r>
              <w:t>the three numbers, for instance if a study that didn’t report the number of herds included and reported only the number of cows, so we would abstract</w:t>
            </w:r>
            <w:r w:rsidR="004B1BF5">
              <w:t xml:space="preserve"> only</w:t>
            </w:r>
            <w:r>
              <w:t xml:space="preserve"> the number of cows</w:t>
            </w:r>
            <w:r w:rsidR="004B1BF5">
              <w:t>.</w:t>
            </w:r>
          </w:p>
        </w:tc>
      </w:tr>
      <w:tr w:rsidR="00141BE0" w:rsidRPr="00C2448F" w14:paraId="5760FCB9" w14:textId="71E9D430" w:rsidTr="00141BE0">
        <w:trPr>
          <w:trHeight w:val="288"/>
          <w:jc w:val="center"/>
        </w:trPr>
        <w:tc>
          <w:tcPr>
            <w:tcW w:w="2644" w:type="dxa"/>
            <w:shd w:val="clear" w:color="auto" w:fill="auto"/>
            <w:noWrap/>
            <w:hideMark/>
          </w:tcPr>
          <w:p w14:paraId="179201EF" w14:textId="2A139151" w:rsidR="00141BE0" w:rsidRPr="00C2448F" w:rsidRDefault="00141BE0" w:rsidP="002F1FD4">
            <w:pPr>
              <w:spacing w:after="0"/>
            </w:pPr>
            <w:r w:rsidRPr="00C2448F">
              <w:lastRenderedPageBreak/>
              <w:t>Tot No of cows selected for inclusion</w:t>
            </w:r>
          </w:p>
        </w:tc>
        <w:tc>
          <w:tcPr>
            <w:tcW w:w="7562" w:type="dxa"/>
            <w:vMerge/>
            <w:shd w:val="clear" w:color="auto" w:fill="FFFF00"/>
          </w:tcPr>
          <w:p w14:paraId="327E198B" w14:textId="77777777" w:rsidR="00141BE0" w:rsidRPr="00C2448F" w:rsidRDefault="00141BE0" w:rsidP="002F1FD4">
            <w:pPr>
              <w:spacing w:after="0"/>
            </w:pPr>
          </w:p>
        </w:tc>
      </w:tr>
      <w:tr w:rsidR="00141BE0" w:rsidRPr="00C2448F" w14:paraId="56A66DAF" w14:textId="77777777" w:rsidTr="00141BE0">
        <w:trPr>
          <w:trHeight w:val="368"/>
          <w:jc w:val="center"/>
        </w:trPr>
        <w:tc>
          <w:tcPr>
            <w:tcW w:w="2644" w:type="dxa"/>
            <w:shd w:val="clear" w:color="auto" w:fill="auto"/>
            <w:noWrap/>
          </w:tcPr>
          <w:p w14:paraId="677763EA" w14:textId="42FA9333" w:rsidR="00141BE0" w:rsidRPr="00C2448F" w:rsidRDefault="00141BE0" w:rsidP="002F1FD4">
            <w:pPr>
              <w:spacing w:after="0"/>
            </w:pPr>
            <w:r w:rsidRPr="00C2448F">
              <w:t>Tot No of quarters selected for inclusion</w:t>
            </w:r>
          </w:p>
        </w:tc>
        <w:tc>
          <w:tcPr>
            <w:tcW w:w="7562" w:type="dxa"/>
            <w:vMerge/>
            <w:shd w:val="clear" w:color="auto" w:fill="FFFF00"/>
          </w:tcPr>
          <w:p w14:paraId="6A40E537" w14:textId="77777777" w:rsidR="00141BE0" w:rsidRPr="00C2448F" w:rsidRDefault="00141BE0" w:rsidP="002F1FD4">
            <w:pPr>
              <w:spacing w:after="0"/>
            </w:pPr>
          </w:p>
        </w:tc>
      </w:tr>
      <w:tr w:rsidR="00141BE0" w:rsidRPr="00C2448F" w14:paraId="13BF02F3" w14:textId="77777777" w:rsidTr="00141BE0">
        <w:trPr>
          <w:trHeight w:val="206"/>
          <w:jc w:val="center"/>
        </w:trPr>
        <w:tc>
          <w:tcPr>
            <w:tcW w:w="2644" w:type="dxa"/>
            <w:shd w:val="clear" w:color="auto" w:fill="auto"/>
            <w:noWrap/>
          </w:tcPr>
          <w:p w14:paraId="18EECCD0" w14:textId="34871E0E" w:rsidR="00141BE0" w:rsidRPr="00C2448F" w:rsidRDefault="00141BE0" w:rsidP="002F1FD4">
            <w:pPr>
              <w:spacing w:after="0"/>
            </w:pPr>
            <w:r w:rsidRPr="00C2448F">
              <w:t>Parity (average)</w:t>
            </w:r>
          </w:p>
        </w:tc>
        <w:tc>
          <w:tcPr>
            <w:tcW w:w="7562" w:type="dxa"/>
            <w:vMerge w:val="restart"/>
          </w:tcPr>
          <w:p w14:paraId="3212929E" w14:textId="77777777" w:rsidR="00141BE0" w:rsidRPr="00C2448F" w:rsidRDefault="00141BE0" w:rsidP="002F1FD4">
            <w:pPr>
              <w:spacing w:after="0"/>
            </w:pPr>
            <w:r w:rsidRPr="002F1FD4">
              <w:rPr>
                <w:rStyle w:val="Strong"/>
              </w:rPr>
              <w:t>Entries:</w:t>
            </w:r>
            <w:r w:rsidRPr="00C2448F">
              <w:t xml:space="preserve"> ###</w:t>
            </w:r>
          </w:p>
          <w:p w14:paraId="6DC56B82" w14:textId="77777777" w:rsidR="00141BE0" w:rsidRPr="002F1FD4" w:rsidRDefault="00141BE0" w:rsidP="002F1FD4">
            <w:pPr>
              <w:spacing w:after="0"/>
              <w:rPr>
                <w:rStyle w:val="Strong"/>
              </w:rPr>
            </w:pPr>
            <w:r w:rsidRPr="002F1FD4">
              <w:rPr>
                <w:rStyle w:val="Strong"/>
              </w:rPr>
              <w:t xml:space="preserve">Explanation: </w:t>
            </w:r>
          </w:p>
          <w:p w14:paraId="49BA5A0E" w14:textId="5155CD98" w:rsidR="00141BE0" w:rsidRPr="00C2448F" w:rsidRDefault="007F1C8B" w:rsidP="002F1FD4">
            <w:pPr>
              <w:pStyle w:val="ListParagraph"/>
              <w:numPr>
                <w:ilvl w:val="0"/>
                <w:numId w:val="16"/>
              </w:numPr>
              <w:spacing w:after="0"/>
            </w:pPr>
            <w:r>
              <w:t>Copy-paste</w:t>
            </w:r>
            <w:r w:rsidR="00141BE0" w:rsidRPr="00C2448F">
              <w:t xml:space="preserve"> whatever mentioned</w:t>
            </w:r>
            <w:r w:rsidR="00F01792">
              <w:t xml:space="preserve">: </w:t>
            </w:r>
            <w:r w:rsidR="00141BE0" w:rsidRPr="00C2448F">
              <w:t xml:space="preserve">average, min </w:t>
            </w:r>
            <w:r w:rsidR="009F2B81">
              <w:t xml:space="preserve">and or </w:t>
            </w:r>
            <w:r w:rsidR="00141BE0" w:rsidRPr="00C2448F">
              <w:t>max</w:t>
            </w:r>
            <w:r w:rsidR="009F2B81">
              <w:t>,</w:t>
            </w:r>
            <w:r w:rsidR="00141BE0" w:rsidRPr="00C2448F">
              <w:t xml:space="preserve"> </w:t>
            </w:r>
            <w:r w:rsidR="00D23EEB">
              <w:t>depending on what was reported in the study</w:t>
            </w:r>
            <w:r w:rsidR="00F01792">
              <w:t xml:space="preserve"> not essentially all values.</w:t>
            </w:r>
          </w:p>
          <w:p w14:paraId="1C340C0D" w14:textId="70459E69" w:rsidR="00141BE0" w:rsidRPr="00C2448F" w:rsidRDefault="00141BE0" w:rsidP="002F1FD4">
            <w:pPr>
              <w:pStyle w:val="ListParagraph"/>
              <w:numPr>
                <w:ilvl w:val="0"/>
                <w:numId w:val="16"/>
              </w:numPr>
              <w:spacing w:after="0"/>
            </w:pPr>
            <w:r w:rsidRPr="00C2448F">
              <w:t xml:space="preserve">What if the study reported that min lactation was 1 till 3 or more, because </w:t>
            </w:r>
            <w:r w:rsidR="007B3759">
              <w:t>these</w:t>
            </w:r>
            <w:r w:rsidRPr="00C2448F">
              <w:t xml:space="preserve"> field</w:t>
            </w:r>
            <w:r w:rsidR="007B3759">
              <w:t>s</w:t>
            </w:r>
            <w:r w:rsidRPr="00C2448F">
              <w:t xml:space="preserve"> accept </w:t>
            </w:r>
            <w:r w:rsidR="007B3759" w:rsidRPr="00C2448F">
              <w:t xml:space="preserve">only </w:t>
            </w:r>
            <w:r w:rsidRPr="00C2448F">
              <w:t>numbers</w:t>
            </w:r>
            <w:r w:rsidR="007B3759">
              <w:t>;</w:t>
            </w:r>
            <w:r w:rsidR="009F2B81">
              <w:t xml:space="preserve"> </w:t>
            </w:r>
            <w:r w:rsidR="007B3759">
              <w:t xml:space="preserve">however, </w:t>
            </w:r>
            <w:r w:rsidR="009F2B81">
              <w:t xml:space="preserve">we can </w:t>
            </w:r>
            <w:r w:rsidR="007B6158">
              <w:t>extract</w:t>
            </w:r>
            <w:r w:rsidR="009F2B81">
              <w:t xml:space="preserve"> </w:t>
            </w:r>
            <w:proofErr w:type="gramStart"/>
            <w:r w:rsidR="009F2B81">
              <w:t>these information</w:t>
            </w:r>
            <w:proofErr w:type="gramEnd"/>
            <w:r w:rsidR="009F2B81">
              <w:t xml:space="preserve"> in the text box </w:t>
            </w:r>
            <w:r w:rsidRPr="00C2448F">
              <w:t>textbox  “Cows Inclusion Exclusion criteria”</w:t>
            </w:r>
          </w:p>
        </w:tc>
      </w:tr>
      <w:tr w:rsidR="00141BE0" w:rsidRPr="00C2448F" w14:paraId="37AA2A75" w14:textId="77777777" w:rsidTr="00141BE0">
        <w:trPr>
          <w:trHeight w:val="206"/>
          <w:jc w:val="center"/>
        </w:trPr>
        <w:tc>
          <w:tcPr>
            <w:tcW w:w="2644" w:type="dxa"/>
            <w:shd w:val="clear" w:color="auto" w:fill="auto"/>
            <w:noWrap/>
          </w:tcPr>
          <w:p w14:paraId="49892001" w14:textId="0DB5817E" w:rsidR="00141BE0" w:rsidRPr="00C2448F" w:rsidRDefault="00141BE0" w:rsidP="002F1FD4">
            <w:pPr>
              <w:spacing w:after="0"/>
            </w:pPr>
            <w:r w:rsidRPr="00C2448F">
              <w:t>parity min</w:t>
            </w:r>
          </w:p>
        </w:tc>
        <w:tc>
          <w:tcPr>
            <w:tcW w:w="7562" w:type="dxa"/>
            <w:vMerge/>
          </w:tcPr>
          <w:p w14:paraId="2C9DAAB2" w14:textId="77777777" w:rsidR="00141BE0" w:rsidRPr="00C2448F" w:rsidRDefault="00141BE0" w:rsidP="002F1FD4">
            <w:pPr>
              <w:spacing w:after="0"/>
            </w:pPr>
          </w:p>
        </w:tc>
      </w:tr>
      <w:tr w:rsidR="00141BE0" w:rsidRPr="00C2448F" w14:paraId="3959AF50" w14:textId="2AA6B6C0" w:rsidTr="00141BE0">
        <w:trPr>
          <w:trHeight w:val="288"/>
          <w:jc w:val="center"/>
        </w:trPr>
        <w:tc>
          <w:tcPr>
            <w:tcW w:w="2644" w:type="dxa"/>
            <w:shd w:val="clear" w:color="auto" w:fill="auto"/>
            <w:noWrap/>
          </w:tcPr>
          <w:p w14:paraId="3ECC2950" w14:textId="07358223" w:rsidR="00141BE0" w:rsidRPr="00C2448F" w:rsidRDefault="00141BE0" w:rsidP="002F1FD4">
            <w:pPr>
              <w:spacing w:after="0"/>
            </w:pPr>
            <w:r w:rsidRPr="00C2448F">
              <w:t>parity max</w:t>
            </w:r>
          </w:p>
        </w:tc>
        <w:tc>
          <w:tcPr>
            <w:tcW w:w="7562" w:type="dxa"/>
            <w:vMerge/>
          </w:tcPr>
          <w:p w14:paraId="58BDA1A4" w14:textId="77777777" w:rsidR="00141BE0" w:rsidRPr="00C2448F" w:rsidRDefault="00141BE0" w:rsidP="002F1FD4">
            <w:pPr>
              <w:spacing w:after="0"/>
            </w:pPr>
          </w:p>
        </w:tc>
      </w:tr>
      <w:tr w:rsidR="00141BE0" w:rsidRPr="00C2448F" w14:paraId="7326229C" w14:textId="7DEEEBC3" w:rsidTr="00141BE0">
        <w:trPr>
          <w:trHeight w:val="288"/>
          <w:jc w:val="center"/>
        </w:trPr>
        <w:tc>
          <w:tcPr>
            <w:tcW w:w="2644" w:type="dxa"/>
            <w:shd w:val="clear" w:color="auto" w:fill="auto"/>
            <w:noWrap/>
          </w:tcPr>
          <w:p w14:paraId="40A77451" w14:textId="43847A4A" w:rsidR="00141BE0" w:rsidRPr="00C2448F" w:rsidRDefault="00141BE0" w:rsidP="002F1FD4">
            <w:pPr>
              <w:spacing w:after="0"/>
            </w:pPr>
            <w:r w:rsidRPr="00C2448F">
              <w:t>Breed</w:t>
            </w:r>
          </w:p>
        </w:tc>
        <w:tc>
          <w:tcPr>
            <w:tcW w:w="7562" w:type="dxa"/>
          </w:tcPr>
          <w:p w14:paraId="51D79A37" w14:textId="7BD5BB11" w:rsidR="009C3A46" w:rsidRPr="009C3A46" w:rsidRDefault="00141BE0" w:rsidP="002F1FD4">
            <w:pPr>
              <w:spacing w:after="0"/>
            </w:pPr>
            <w:r w:rsidRPr="002F1FD4">
              <w:rPr>
                <w:rStyle w:val="Strong"/>
              </w:rPr>
              <w:t>Entries</w:t>
            </w:r>
            <w:r w:rsidRPr="00C2448F">
              <w:rPr>
                <w:b/>
                <w:bCs/>
                <w:color w:val="0000FF"/>
              </w:rPr>
              <w:t>:</w:t>
            </w:r>
            <w:r w:rsidRPr="00C2448F">
              <w:rPr>
                <w:color w:val="0000FF"/>
              </w:rPr>
              <w:t xml:space="preserve"> </w:t>
            </w:r>
            <w:r w:rsidRPr="00C2448F">
              <w:t xml:space="preserve">Holsteins/ Jerseys/ Holst-Jerseys Mix/ </w:t>
            </w:r>
            <w:proofErr w:type="spellStart"/>
            <w:r w:rsidRPr="00C2448F">
              <w:t>Holsteins+Other</w:t>
            </w:r>
            <w:proofErr w:type="spellEnd"/>
            <w:r w:rsidRPr="00C2448F">
              <w:t xml:space="preserve"> breeds/ </w:t>
            </w:r>
            <w:proofErr w:type="spellStart"/>
            <w:r w:rsidRPr="00C2448F">
              <w:t>Jerseys+Other</w:t>
            </w:r>
            <w:proofErr w:type="spellEnd"/>
            <w:r w:rsidRPr="00C2448F">
              <w:t xml:space="preserve"> breeds/ Brown Swiss/ Norwegian Red/ Not-reported/</w:t>
            </w:r>
          </w:p>
        </w:tc>
      </w:tr>
      <w:tr w:rsidR="00141BE0" w:rsidRPr="00C2448F" w14:paraId="575F80FC" w14:textId="77777777" w:rsidTr="00141BE0">
        <w:trPr>
          <w:trHeight w:val="288"/>
          <w:jc w:val="center"/>
        </w:trPr>
        <w:tc>
          <w:tcPr>
            <w:tcW w:w="2644" w:type="dxa"/>
            <w:shd w:val="clear" w:color="auto" w:fill="auto"/>
            <w:noWrap/>
          </w:tcPr>
          <w:p w14:paraId="1480870E" w14:textId="6963551A" w:rsidR="00141BE0" w:rsidRPr="00C2448F" w:rsidRDefault="00141BE0" w:rsidP="002F1FD4">
            <w:pPr>
              <w:spacing w:after="0"/>
            </w:pPr>
            <w:r w:rsidRPr="00C2448F">
              <w:t>Cows Inclusion Exclusion criteria</w:t>
            </w:r>
          </w:p>
        </w:tc>
        <w:tc>
          <w:tcPr>
            <w:tcW w:w="7562" w:type="dxa"/>
          </w:tcPr>
          <w:p w14:paraId="0E5C9E6F" w14:textId="77777777" w:rsidR="00141BE0" w:rsidRPr="00C2448F" w:rsidRDefault="00141BE0" w:rsidP="002F1FD4">
            <w:pPr>
              <w:spacing w:after="0"/>
            </w:pPr>
            <w:r w:rsidRPr="00C2448F">
              <w:rPr>
                <w:b/>
                <w:bCs/>
                <w:color w:val="0000FF"/>
              </w:rPr>
              <w:t>Entries:</w:t>
            </w:r>
            <w:r w:rsidRPr="00C2448F">
              <w:rPr>
                <w:color w:val="0000FF"/>
              </w:rPr>
              <w:t xml:space="preserve"> </w:t>
            </w:r>
            <w:r w:rsidRPr="00C2448F">
              <w:t>copy and paste other important characteristics e.g. average length of the dp, scc at drying-off, average milk production at drying-off</w:t>
            </w:r>
          </w:p>
          <w:p w14:paraId="6F84CDF3" w14:textId="4538F410" w:rsidR="00141BE0" w:rsidRPr="00C2448F" w:rsidRDefault="00141BE0" w:rsidP="002F1FD4">
            <w:pPr>
              <w:spacing w:after="0"/>
            </w:pPr>
            <w:r w:rsidRPr="00C2448F">
              <w:t>split your entries for the different characteristics by (</w:t>
            </w:r>
            <w:r w:rsidR="00BD335B">
              <w:t>*</w:t>
            </w:r>
            <w:r w:rsidRPr="00C2448F">
              <w:t xml:space="preserve">Enter) e.g. </w:t>
            </w:r>
          </w:p>
          <w:p w14:paraId="58104770" w14:textId="39F2C969" w:rsidR="00141BE0" w:rsidRPr="00C2448F" w:rsidRDefault="00141BE0" w:rsidP="002F1FD4">
            <w:pPr>
              <w:spacing w:after="0"/>
            </w:pPr>
            <w:r w:rsidRPr="00C2448F">
              <w:t>average D</w:t>
            </w:r>
            <w:r w:rsidR="009F2B81">
              <w:t>P</w:t>
            </w:r>
            <w:r w:rsidRPr="00C2448F">
              <w:t xml:space="preserve"> = 55.5 /</w:t>
            </w:r>
          </w:p>
          <w:p w14:paraId="7E1DAD11" w14:textId="4DE191CB" w:rsidR="00141BE0" w:rsidRPr="00C2448F" w:rsidRDefault="00141BE0" w:rsidP="002F1FD4">
            <w:pPr>
              <w:spacing w:after="0"/>
              <w:rPr>
                <w:b/>
                <w:bCs/>
              </w:rPr>
            </w:pPr>
            <w:r w:rsidRPr="00C2448F">
              <w:t>average MP per cow/day = 17.49 kg</w:t>
            </w:r>
          </w:p>
          <w:p w14:paraId="21C9D790" w14:textId="68914852" w:rsidR="00141BE0" w:rsidRPr="00C2448F" w:rsidRDefault="00141BE0" w:rsidP="002F1FD4">
            <w:pPr>
              <w:spacing w:after="0"/>
              <w:rPr>
                <w:color w:val="0000FF"/>
              </w:rPr>
            </w:pPr>
            <w:r w:rsidRPr="00C2448F">
              <w:t>we are not expecting that all reviewers will catch the same information and in the same way (same capturing), but most importantly is to get the text in an organized way split by (</w:t>
            </w:r>
            <w:r w:rsidR="00BD335B">
              <w:t>*</w:t>
            </w:r>
            <w:r w:rsidRPr="00C2448F">
              <w:t>Enter)</w:t>
            </w:r>
          </w:p>
        </w:tc>
      </w:tr>
      <w:tr w:rsidR="00141BE0" w:rsidRPr="00C2448F" w14:paraId="15A690E9" w14:textId="77777777" w:rsidTr="00141BE0">
        <w:trPr>
          <w:trHeight w:val="288"/>
          <w:jc w:val="center"/>
        </w:trPr>
        <w:tc>
          <w:tcPr>
            <w:tcW w:w="2644" w:type="dxa"/>
            <w:shd w:val="clear" w:color="auto" w:fill="000000" w:themeFill="text1"/>
            <w:noWrap/>
          </w:tcPr>
          <w:p w14:paraId="0357F0B9" w14:textId="3FC69919" w:rsidR="00141BE0" w:rsidRPr="00C2448F" w:rsidRDefault="00141BE0" w:rsidP="002F1FD4">
            <w:pPr>
              <w:spacing w:after="0"/>
              <w:rPr>
                <w:color w:val="000000"/>
              </w:rPr>
            </w:pPr>
            <w:r>
              <w:t>Exposure</w:t>
            </w:r>
          </w:p>
        </w:tc>
        <w:tc>
          <w:tcPr>
            <w:tcW w:w="7562" w:type="dxa"/>
            <w:shd w:val="clear" w:color="auto" w:fill="000000" w:themeFill="text1"/>
          </w:tcPr>
          <w:p w14:paraId="5FBAA05A" w14:textId="77777777" w:rsidR="00141BE0" w:rsidRPr="00C2448F" w:rsidRDefault="00141BE0" w:rsidP="002F1FD4">
            <w:pPr>
              <w:spacing w:after="0"/>
            </w:pPr>
          </w:p>
        </w:tc>
      </w:tr>
      <w:tr w:rsidR="00141BE0" w:rsidRPr="00C2448F" w14:paraId="4C03514C" w14:textId="57440BEB" w:rsidTr="00141BE0">
        <w:trPr>
          <w:trHeight w:val="288"/>
          <w:jc w:val="center"/>
        </w:trPr>
        <w:tc>
          <w:tcPr>
            <w:tcW w:w="2644" w:type="dxa"/>
            <w:shd w:val="clear" w:color="auto" w:fill="auto"/>
            <w:noWrap/>
          </w:tcPr>
          <w:p w14:paraId="190ABD0D" w14:textId="2DEEA2B3" w:rsidR="00141BE0" w:rsidRPr="00C2448F" w:rsidRDefault="00141BE0" w:rsidP="002F1FD4">
            <w:pPr>
              <w:spacing w:after="0"/>
            </w:pPr>
            <w:r w:rsidRPr="00C2448F">
              <w:t>Type of exposure</w:t>
            </w:r>
          </w:p>
        </w:tc>
        <w:tc>
          <w:tcPr>
            <w:tcW w:w="7562" w:type="dxa"/>
          </w:tcPr>
          <w:p w14:paraId="688A0B56" w14:textId="11661E4C" w:rsidR="00141BE0" w:rsidRPr="00C2448F" w:rsidRDefault="00141BE0" w:rsidP="002F1FD4">
            <w:pPr>
              <w:spacing w:after="0"/>
            </w:pPr>
            <w:r w:rsidRPr="00C2448F">
              <w:rPr>
                <w:b/>
                <w:bCs/>
                <w:color w:val="0000FF"/>
              </w:rPr>
              <w:t>Entries:</w:t>
            </w:r>
            <w:r w:rsidRPr="00C2448F">
              <w:rPr>
                <w:color w:val="0000FF"/>
              </w:rPr>
              <w:t xml:space="preserve"> </w:t>
            </w:r>
            <w:r w:rsidR="007B3759" w:rsidRPr="00C2448F">
              <w:t>Natural IMI/ Experimental IMI/ Natural-Experimental mix</w:t>
            </w:r>
          </w:p>
        </w:tc>
      </w:tr>
      <w:tr w:rsidR="00141BE0" w:rsidRPr="00C2448F" w14:paraId="11AF3523" w14:textId="77777777" w:rsidTr="00141BE0">
        <w:trPr>
          <w:trHeight w:val="288"/>
          <w:jc w:val="center"/>
        </w:trPr>
        <w:tc>
          <w:tcPr>
            <w:tcW w:w="2644" w:type="dxa"/>
            <w:shd w:val="clear" w:color="auto" w:fill="auto"/>
            <w:noWrap/>
          </w:tcPr>
          <w:p w14:paraId="68EB9B91" w14:textId="059B4D60" w:rsidR="00141BE0" w:rsidRPr="00C2448F" w:rsidRDefault="00141BE0" w:rsidP="002F1FD4">
            <w:pPr>
              <w:spacing w:after="0"/>
            </w:pPr>
            <w:r w:rsidRPr="00C2448F">
              <w:t xml:space="preserve">Challenge Bacterial </w:t>
            </w:r>
            <w:proofErr w:type="spellStart"/>
            <w:r w:rsidRPr="00C2448F">
              <w:t>Spp</w:t>
            </w:r>
            <w:proofErr w:type="spellEnd"/>
          </w:p>
        </w:tc>
        <w:tc>
          <w:tcPr>
            <w:tcW w:w="7562" w:type="dxa"/>
          </w:tcPr>
          <w:p w14:paraId="31BBEE3C" w14:textId="05396260" w:rsidR="00141BE0" w:rsidRPr="00C2448F" w:rsidRDefault="00141BE0" w:rsidP="002F1FD4">
            <w:pPr>
              <w:spacing w:after="0"/>
              <w:rPr>
                <w:b/>
                <w:bCs/>
                <w:color w:val="0000FF"/>
              </w:rPr>
            </w:pPr>
            <w:r w:rsidRPr="00C2448F">
              <w:rPr>
                <w:b/>
                <w:bCs/>
                <w:color w:val="0000FF"/>
              </w:rPr>
              <w:t>Entries:</w:t>
            </w:r>
            <w:r w:rsidRPr="00C2448F">
              <w:rPr>
                <w:color w:val="0000FF"/>
              </w:rPr>
              <w:t xml:space="preserve"> </w:t>
            </w:r>
            <w:r w:rsidR="007B3759" w:rsidRPr="00C2448F">
              <w:t>Staph. Aureus/ Strept. (all Sp.)/ Staph-Strept mix/ E-coli/ Others/ Not-reporte</w:t>
            </w:r>
            <w:r w:rsidR="00172F80">
              <w:t>d</w:t>
            </w:r>
          </w:p>
        </w:tc>
      </w:tr>
      <w:tr w:rsidR="00141BE0" w:rsidRPr="00C2448F" w14:paraId="1BA6F7DC" w14:textId="12E1E1B3" w:rsidTr="00141BE0">
        <w:trPr>
          <w:trHeight w:val="288"/>
          <w:jc w:val="center"/>
        </w:trPr>
        <w:tc>
          <w:tcPr>
            <w:tcW w:w="2644" w:type="dxa"/>
            <w:shd w:val="clear" w:color="auto" w:fill="auto"/>
            <w:noWrap/>
          </w:tcPr>
          <w:p w14:paraId="3652A594" w14:textId="2636F610" w:rsidR="00141BE0" w:rsidRPr="00C2448F" w:rsidRDefault="00141BE0" w:rsidP="002F1FD4">
            <w:pPr>
              <w:spacing w:after="0"/>
            </w:pPr>
            <w:r w:rsidRPr="00C2448F">
              <w:t>Challenge dose</w:t>
            </w:r>
          </w:p>
        </w:tc>
        <w:tc>
          <w:tcPr>
            <w:tcW w:w="7562" w:type="dxa"/>
          </w:tcPr>
          <w:p w14:paraId="7E9C4260" w14:textId="4096FF9A" w:rsidR="00141BE0" w:rsidRPr="00C2448F" w:rsidRDefault="00141BE0" w:rsidP="002F1FD4">
            <w:pPr>
              <w:spacing w:after="0"/>
              <w:rPr>
                <w:color w:val="000000"/>
              </w:rPr>
            </w:pPr>
            <w:r w:rsidRPr="009B67F1">
              <w:rPr>
                <w:rStyle w:val="Strong"/>
              </w:rPr>
              <w:t>Entries:</w:t>
            </w:r>
            <w:r w:rsidRPr="00C2448F">
              <w:t xml:space="preserve"> ###</w:t>
            </w:r>
          </w:p>
        </w:tc>
      </w:tr>
      <w:tr w:rsidR="00141BE0" w:rsidRPr="00C2448F" w14:paraId="055D0AAC" w14:textId="4BAB5F7A" w:rsidTr="00141BE0">
        <w:trPr>
          <w:trHeight w:val="288"/>
          <w:jc w:val="center"/>
        </w:trPr>
        <w:tc>
          <w:tcPr>
            <w:tcW w:w="2644" w:type="dxa"/>
            <w:shd w:val="clear" w:color="auto" w:fill="auto"/>
            <w:noWrap/>
          </w:tcPr>
          <w:p w14:paraId="6F7F6545" w14:textId="5558312C" w:rsidR="00141BE0" w:rsidRPr="00C2448F" w:rsidRDefault="00141BE0" w:rsidP="002F1FD4">
            <w:pPr>
              <w:spacing w:after="0"/>
            </w:pPr>
            <w:r w:rsidRPr="00C2448F">
              <w:t>Bacterial Conc CFU</w:t>
            </w:r>
            <w:r>
              <w:t>/</w:t>
            </w:r>
            <w:r w:rsidRPr="00C2448F">
              <w:t>ml</w:t>
            </w:r>
          </w:p>
        </w:tc>
        <w:tc>
          <w:tcPr>
            <w:tcW w:w="7562" w:type="dxa"/>
          </w:tcPr>
          <w:p w14:paraId="2DE87640" w14:textId="77777777" w:rsidR="00141BE0" w:rsidRDefault="00141BE0" w:rsidP="002F1FD4">
            <w:pPr>
              <w:spacing w:after="0"/>
            </w:pPr>
            <w:r w:rsidRPr="009B67F1">
              <w:rPr>
                <w:rStyle w:val="Strong"/>
              </w:rPr>
              <w:t>Entries:</w:t>
            </w:r>
            <w:r w:rsidRPr="00C2448F">
              <w:t xml:space="preserve"> ###</w:t>
            </w:r>
          </w:p>
          <w:p w14:paraId="303B7D60" w14:textId="77777777" w:rsidR="00BD335B" w:rsidRPr="00BD335B" w:rsidRDefault="00BD335B" w:rsidP="002F1FD4">
            <w:pPr>
              <w:spacing w:after="0"/>
            </w:pPr>
            <w:r w:rsidRPr="00BD335B">
              <w:t>Type of exposure</w:t>
            </w:r>
          </w:p>
          <w:p w14:paraId="75459839" w14:textId="77777777" w:rsidR="00BD335B" w:rsidRPr="00BD335B" w:rsidRDefault="00BD335B" w:rsidP="002F1FD4">
            <w:pPr>
              <w:spacing w:after="0"/>
            </w:pPr>
            <w:r w:rsidRPr="00BD335B">
              <w:t xml:space="preserve">Challenge Bacterial </w:t>
            </w:r>
            <w:proofErr w:type="spellStart"/>
            <w:r w:rsidRPr="00BD335B">
              <w:t>Spp</w:t>
            </w:r>
            <w:proofErr w:type="spellEnd"/>
          </w:p>
          <w:p w14:paraId="09EDC66F" w14:textId="77777777" w:rsidR="00BD335B" w:rsidRPr="00BD335B" w:rsidRDefault="00BD335B" w:rsidP="002F1FD4">
            <w:pPr>
              <w:spacing w:after="0"/>
            </w:pPr>
            <w:r w:rsidRPr="00BD335B">
              <w:t>Challenge dose</w:t>
            </w:r>
          </w:p>
          <w:p w14:paraId="087A95E1" w14:textId="01E25064" w:rsidR="00BD335B" w:rsidRPr="00C2448F" w:rsidRDefault="00BD335B" w:rsidP="002F1FD4">
            <w:pPr>
              <w:spacing w:after="0"/>
            </w:pPr>
            <w:r w:rsidRPr="00BD335B">
              <w:t>Bacterial Conc CFU/ml</w:t>
            </w:r>
          </w:p>
        </w:tc>
      </w:tr>
      <w:tr w:rsidR="00141BE0" w:rsidRPr="00C2448F" w14:paraId="4259F32F" w14:textId="5516608E" w:rsidTr="00141BE0">
        <w:trPr>
          <w:trHeight w:val="288"/>
          <w:jc w:val="center"/>
        </w:trPr>
        <w:tc>
          <w:tcPr>
            <w:tcW w:w="10206" w:type="dxa"/>
            <w:gridSpan w:val="2"/>
            <w:shd w:val="clear" w:color="auto" w:fill="000000" w:themeFill="text1"/>
            <w:noWrap/>
          </w:tcPr>
          <w:p w14:paraId="5682F7D5" w14:textId="609D5E52" w:rsidR="00141BE0" w:rsidRPr="00C2448F" w:rsidRDefault="00141BE0" w:rsidP="002F1FD4">
            <w:pPr>
              <w:spacing w:after="0"/>
            </w:pPr>
            <w:r w:rsidRPr="00C2448F">
              <w:lastRenderedPageBreak/>
              <w:t>Methodological quality Items</w:t>
            </w:r>
          </w:p>
        </w:tc>
      </w:tr>
      <w:tr w:rsidR="00141BE0" w:rsidRPr="00C2448F" w14:paraId="31D8923C" w14:textId="796A94D2" w:rsidTr="00141BE0">
        <w:trPr>
          <w:trHeight w:val="288"/>
          <w:jc w:val="center"/>
        </w:trPr>
        <w:tc>
          <w:tcPr>
            <w:tcW w:w="2644" w:type="dxa"/>
            <w:shd w:val="clear" w:color="auto" w:fill="auto"/>
            <w:noWrap/>
          </w:tcPr>
          <w:p w14:paraId="0FD32253" w14:textId="3BF0AA71" w:rsidR="00141BE0" w:rsidRPr="00C2448F" w:rsidRDefault="00141BE0" w:rsidP="002F1FD4">
            <w:pPr>
              <w:spacing w:after="0"/>
            </w:pPr>
            <w:r w:rsidRPr="00C2448F">
              <w:t>Was an apriori sample size calculation reported</w:t>
            </w:r>
          </w:p>
        </w:tc>
        <w:tc>
          <w:tcPr>
            <w:tcW w:w="7562" w:type="dxa"/>
          </w:tcPr>
          <w:p w14:paraId="08DC3274" w14:textId="1137E070" w:rsidR="00141BE0" w:rsidRPr="00C2448F" w:rsidRDefault="00141BE0" w:rsidP="002F1FD4">
            <w:pPr>
              <w:spacing w:after="0"/>
              <w:rPr>
                <w:color w:val="000000"/>
              </w:rPr>
            </w:pPr>
            <w:r w:rsidRPr="009B67F1">
              <w:rPr>
                <w:rStyle w:val="Strong"/>
              </w:rPr>
              <w:t>Entries:</w:t>
            </w:r>
            <w:r w:rsidRPr="00C2448F">
              <w:t xml:space="preserve"> </w:t>
            </w:r>
            <w:r w:rsidRPr="00C2448F">
              <w:rPr>
                <w:color w:val="000000"/>
              </w:rPr>
              <w:t>Yes/No</w:t>
            </w:r>
          </w:p>
        </w:tc>
      </w:tr>
      <w:tr w:rsidR="00141BE0" w:rsidRPr="00C2448F" w14:paraId="2351CD38" w14:textId="028850DB" w:rsidTr="00141BE0">
        <w:trPr>
          <w:trHeight w:val="953"/>
          <w:jc w:val="center"/>
        </w:trPr>
        <w:tc>
          <w:tcPr>
            <w:tcW w:w="2644" w:type="dxa"/>
            <w:shd w:val="clear" w:color="auto" w:fill="auto"/>
            <w:noWrap/>
          </w:tcPr>
          <w:p w14:paraId="5C6ED798" w14:textId="23D7716E" w:rsidR="00141BE0" w:rsidRPr="00C2448F" w:rsidRDefault="00141BE0" w:rsidP="002F1FD4">
            <w:pPr>
              <w:spacing w:after="0"/>
            </w:pPr>
            <w:r w:rsidRPr="00C2448F">
              <w:t>If the data have some kind of hierarchical structure have the authors accounted for clustering in their analysis</w:t>
            </w:r>
          </w:p>
        </w:tc>
        <w:tc>
          <w:tcPr>
            <w:tcW w:w="7562" w:type="dxa"/>
          </w:tcPr>
          <w:p w14:paraId="759B36B2" w14:textId="77777777" w:rsidR="00141BE0" w:rsidRPr="00C2448F" w:rsidRDefault="00141BE0" w:rsidP="002F1FD4">
            <w:pPr>
              <w:spacing w:after="0"/>
            </w:pPr>
            <w:r w:rsidRPr="00C2448F">
              <w:rPr>
                <w:b/>
                <w:bCs/>
                <w:color w:val="0000FF"/>
              </w:rPr>
              <w:t xml:space="preserve">Entries: </w:t>
            </w:r>
            <w:r w:rsidRPr="00C2448F">
              <w:t xml:space="preserve">Yes/No/ Data don’t have hierarchical structure </w:t>
            </w:r>
          </w:p>
          <w:p w14:paraId="5E8E4F96" w14:textId="77777777" w:rsidR="00141BE0" w:rsidRPr="009B67F1" w:rsidRDefault="00141BE0" w:rsidP="002F1FD4">
            <w:pPr>
              <w:spacing w:after="0"/>
              <w:rPr>
                <w:rStyle w:val="Strong"/>
              </w:rPr>
            </w:pPr>
            <w:r w:rsidRPr="009B67F1">
              <w:rPr>
                <w:rStyle w:val="Strong"/>
              </w:rPr>
              <w:t xml:space="preserve">Explanation: </w:t>
            </w:r>
          </w:p>
          <w:p w14:paraId="49344B18" w14:textId="105307D5" w:rsidR="00141BE0" w:rsidRPr="00C2448F" w:rsidRDefault="00141BE0" w:rsidP="002F1FD4">
            <w:pPr>
              <w:pStyle w:val="ListParagraph"/>
              <w:numPr>
                <w:ilvl w:val="0"/>
                <w:numId w:val="16"/>
              </w:numPr>
              <w:spacing w:after="0"/>
            </w:pPr>
            <w:r w:rsidRPr="00C2448F">
              <w:rPr>
                <w:b/>
                <w:bCs/>
              </w:rPr>
              <w:t>Data don’t have hierarchical structure</w:t>
            </w:r>
            <w:r w:rsidRPr="00C2448F">
              <w:t xml:space="preserve"> &gt;&gt;&gt; simple analysis on the cow level </w:t>
            </w:r>
          </w:p>
          <w:p w14:paraId="69936C31" w14:textId="0845C1DA" w:rsidR="00141BE0" w:rsidRPr="00C2448F" w:rsidRDefault="00141BE0" w:rsidP="002F1FD4">
            <w:pPr>
              <w:pStyle w:val="ListParagraph"/>
              <w:numPr>
                <w:ilvl w:val="0"/>
                <w:numId w:val="16"/>
              </w:numPr>
              <w:spacing w:after="0"/>
            </w:pPr>
            <w:r w:rsidRPr="00C2448F">
              <w:rPr>
                <w:b/>
                <w:bCs/>
              </w:rPr>
              <w:t>Yes</w:t>
            </w:r>
            <w:r w:rsidRPr="00C2448F">
              <w:t xml:space="preserve"> &gt;&gt;&gt; Random  cow/herd effects, GEE, robust SE</w:t>
            </w:r>
          </w:p>
          <w:p w14:paraId="42928453" w14:textId="1356B0EA" w:rsidR="00141BE0" w:rsidRPr="00C2448F" w:rsidRDefault="00141BE0" w:rsidP="002F1FD4">
            <w:pPr>
              <w:pStyle w:val="ListParagraph"/>
              <w:numPr>
                <w:ilvl w:val="0"/>
                <w:numId w:val="16"/>
              </w:numPr>
              <w:spacing w:after="0"/>
            </w:pPr>
            <w:r w:rsidRPr="00C2448F">
              <w:rPr>
                <w:b/>
                <w:bCs/>
              </w:rPr>
              <w:t>No</w:t>
            </w:r>
            <w:r w:rsidRPr="00C2448F">
              <w:t xml:space="preserve"> &gt;&gt;&gt;  no adjustment for clustering </w:t>
            </w:r>
          </w:p>
        </w:tc>
      </w:tr>
      <w:tr w:rsidR="00141BE0" w:rsidRPr="00C2448F" w14:paraId="4308A0EF" w14:textId="77777777" w:rsidTr="00141BE0">
        <w:trPr>
          <w:trHeight w:val="288"/>
          <w:jc w:val="center"/>
        </w:trPr>
        <w:tc>
          <w:tcPr>
            <w:tcW w:w="2644" w:type="dxa"/>
            <w:shd w:val="clear" w:color="auto" w:fill="auto"/>
            <w:noWrap/>
          </w:tcPr>
          <w:p w14:paraId="27BDD629" w14:textId="5615EBE0" w:rsidR="00141BE0" w:rsidRPr="00C2448F" w:rsidRDefault="00141BE0" w:rsidP="002F1FD4">
            <w:pPr>
              <w:spacing w:after="0"/>
            </w:pPr>
            <w:r w:rsidRPr="00C2448F">
              <w:t>Was the analysis done as intention to treat</w:t>
            </w:r>
            <w:r>
              <w:t>?</w:t>
            </w:r>
          </w:p>
        </w:tc>
        <w:tc>
          <w:tcPr>
            <w:tcW w:w="7562" w:type="dxa"/>
            <w:shd w:val="clear" w:color="auto" w:fill="auto"/>
          </w:tcPr>
          <w:p w14:paraId="3194C454" w14:textId="77777777" w:rsidR="00141BE0" w:rsidRPr="00C2448F" w:rsidRDefault="00141BE0" w:rsidP="002F1FD4">
            <w:pPr>
              <w:spacing w:after="0"/>
            </w:pPr>
            <w:r w:rsidRPr="00C2448F">
              <w:rPr>
                <w:b/>
                <w:bCs/>
                <w:color w:val="0000FF"/>
              </w:rPr>
              <w:t xml:space="preserve">Entries: </w:t>
            </w:r>
            <w:r w:rsidRPr="00C2448F">
              <w:t xml:space="preserve">Yes/No/ No information </w:t>
            </w:r>
          </w:p>
          <w:p w14:paraId="175CF598" w14:textId="76C27214" w:rsidR="00141BE0" w:rsidRPr="00C2448F" w:rsidRDefault="00141BE0" w:rsidP="002F1FD4">
            <w:pPr>
              <w:spacing w:after="0"/>
            </w:pPr>
            <w:r w:rsidRPr="00641AD5">
              <w:rPr>
                <w:b/>
                <w:bCs/>
                <w:color w:val="0000FF"/>
              </w:rPr>
              <w:t>Explanation</w:t>
            </w:r>
            <w:r w:rsidRPr="00641AD5">
              <w:rPr>
                <w:b/>
                <w:bCs/>
              </w:rPr>
              <w:t>:</w:t>
            </w:r>
            <w:r w:rsidRPr="00641AD5">
              <w:t xml:space="preserve"> </w:t>
            </w:r>
            <w:r w:rsidR="00792527" w:rsidRPr="00641AD5">
              <w:t>just as reported by the authors</w:t>
            </w:r>
            <w:r w:rsidR="00792527">
              <w:t xml:space="preserve"> </w:t>
            </w:r>
          </w:p>
          <w:p w14:paraId="13409BFD" w14:textId="65A965EF" w:rsidR="00141BE0" w:rsidRPr="00C2448F" w:rsidRDefault="00141BE0" w:rsidP="002F1FD4">
            <w:pPr>
              <w:spacing w:after="0"/>
            </w:pPr>
            <w:r w:rsidRPr="00C2448F">
              <w:rPr>
                <w:b/>
                <w:bCs/>
              </w:rPr>
              <w:t>Yes</w:t>
            </w:r>
            <w:r w:rsidRPr="00C2448F">
              <w:t xml:space="preserve"> &gt;&gt;&gt; if the analysis was done as ITT:  All randomized subjects included in the analysis and analyzed as randomized.</w:t>
            </w:r>
          </w:p>
          <w:p w14:paraId="7545E003" w14:textId="34738A0F" w:rsidR="00141BE0" w:rsidRPr="00C2448F" w:rsidRDefault="00141BE0" w:rsidP="002F1FD4">
            <w:pPr>
              <w:spacing w:after="0"/>
            </w:pPr>
            <w:r w:rsidRPr="00C2448F">
              <w:rPr>
                <w:b/>
                <w:bCs/>
              </w:rPr>
              <w:t>No</w:t>
            </w:r>
            <w:r w:rsidRPr="00C2448F">
              <w:t xml:space="preserve"> &gt;&gt;&gt; Complete-case (CC) and Per-protocol (PP) analysis, if the analysis excludes subjects with missing data</w:t>
            </w:r>
          </w:p>
          <w:p w14:paraId="38CD9CE4" w14:textId="7EE298ED" w:rsidR="00902852" w:rsidRPr="00134550" w:rsidRDefault="00141BE0" w:rsidP="002F1FD4">
            <w:pPr>
              <w:spacing w:after="0"/>
              <w:rPr>
                <w:b/>
                <w:bCs/>
              </w:rPr>
            </w:pPr>
            <w:r w:rsidRPr="00C2448F">
              <w:rPr>
                <w:b/>
                <w:bCs/>
              </w:rPr>
              <w:t xml:space="preserve">No information </w:t>
            </w:r>
            <w:r w:rsidRPr="00C2448F">
              <w:t xml:space="preserve">&gt;&gt;&gt; if </w:t>
            </w:r>
            <w:r w:rsidR="009B67F1">
              <w:t>the authors failed to report theses information</w:t>
            </w:r>
          </w:p>
        </w:tc>
      </w:tr>
      <w:tr w:rsidR="00141BE0" w:rsidRPr="00C2448F" w14:paraId="6BDD8016" w14:textId="77777777" w:rsidTr="00141BE0">
        <w:trPr>
          <w:trHeight w:val="1816"/>
          <w:jc w:val="center"/>
        </w:trPr>
        <w:tc>
          <w:tcPr>
            <w:tcW w:w="2644" w:type="dxa"/>
            <w:shd w:val="clear" w:color="auto" w:fill="auto"/>
            <w:noWrap/>
          </w:tcPr>
          <w:p w14:paraId="492F5B71" w14:textId="35DEF7C6" w:rsidR="00141BE0" w:rsidRPr="00C2448F" w:rsidRDefault="00141BE0" w:rsidP="002F1FD4">
            <w:pPr>
              <w:spacing w:after="0"/>
            </w:pPr>
            <w:r w:rsidRPr="00C2448F">
              <w:t>Do you consider the methodology used for measuring the outcome as inappropriate?</w:t>
            </w:r>
          </w:p>
          <w:p w14:paraId="45D44557" w14:textId="77777777" w:rsidR="00141BE0" w:rsidRPr="00C2448F" w:rsidRDefault="00141BE0" w:rsidP="002F1FD4">
            <w:pPr>
              <w:spacing w:after="0"/>
            </w:pPr>
          </w:p>
          <w:p w14:paraId="4677B1A3" w14:textId="77777777" w:rsidR="00141BE0" w:rsidRPr="00C2448F" w:rsidRDefault="00141BE0" w:rsidP="002F1FD4">
            <w:pPr>
              <w:spacing w:after="0"/>
            </w:pPr>
          </w:p>
          <w:p w14:paraId="7625F115" w14:textId="5B00BDA1" w:rsidR="00141BE0" w:rsidRPr="00C2448F" w:rsidRDefault="00141BE0" w:rsidP="002F1FD4">
            <w:pPr>
              <w:spacing w:after="0"/>
            </w:pPr>
            <w:r w:rsidRPr="00C2448F">
              <w:t>If yes, please elaborate</w:t>
            </w:r>
          </w:p>
        </w:tc>
        <w:tc>
          <w:tcPr>
            <w:tcW w:w="7562" w:type="dxa"/>
          </w:tcPr>
          <w:p w14:paraId="66BBD736" w14:textId="79DBCE61" w:rsidR="00134550" w:rsidRPr="00641AD5" w:rsidRDefault="00141BE0" w:rsidP="00641AD5">
            <w:pPr>
              <w:spacing w:after="0"/>
              <w:rPr>
                <w:color w:val="000000"/>
              </w:rPr>
            </w:pPr>
            <w:r w:rsidRPr="009B67F1">
              <w:rPr>
                <w:rStyle w:val="Strong"/>
              </w:rPr>
              <w:t>Entries:</w:t>
            </w:r>
            <w:r w:rsidRPr="00C2448F">
              <w:t xml:space="preserve"> </w:t>
            </w:r>
            <w:r w:rsidRPr="00C2448F">
              <w:rPr>
                <w:color w:val="000000"/>
              </w:rPr>
              <w:t xml:space="preserve">Yes/No </w:t>
            </w:r>
          </w:p>
          <w:p w14:paraId="7D56F630" w14:textId="77777777" w:rsidR="00141BE0" w:rsidRPr="009B67F1" w:rsidRDefault="00141BE0" w:rsidP="002F1FD4">
            <w:pPr>
              <w:spacing w:after="0"/>
              <w:rPr>
                <w:rStyle w:val="Strong"/>
              </w:rPr>
            </w:pPr>
            <w:r w:rsidRPr="009B67F1">
              <w:rPr>
                <w:rStyle w:val="Strong"/>
              </w:rPr>
              <w:t xml:space="preserve">Explanation: </w:t>
            </w:r>
          </w:p>
          <w:p w14:paraId="36A7EC6A" w14:textId="77777777" w:rsidR="00134550" w:rsidRPr="00134550" w:rsidRDefault="00134550" w:rsidP="002F1FD4">
            <w:pPr>
              <w:spacing w:after="0"/>
            </w:pPr>
            <w:r w:rsidRPr="00134550">
              <w:t xml:space="preserve">This question thought to be important as we could capture serious concerns regarding the outcome measurement. We could think about whether the authors have </w:t>
            </w:r>
            <w:r w:rsidRPr="00134550">
              <w:rPr>
                <w:b/>
                <w:bCs/>
              </w:rPr>
              <w:t>reported using or following</w:t>
            </w:r>
            <w:r w:rsidRPr="00134550">
              <w:t xml:space="preserve"> any of the standard international lab. techniques, e.g. NMC or IDF (International Dairy Federation). </w:t>
            </w:r>
          </w:p>
          <w:p w14:paraId="30E5C663" w14:textId="77777777" w:rsidR="00641AD5" w:rsidRDefault="00641AD5" w:rsidP="002F1FD4">
            <w:pPr>
              <w:spacing w:after="0"/>
              <w:rPr>
                <w:b/>
                <w:bCs/>
              </w:rPr>
            </w:pPr>
          </w:p>
          <w:p w14:paraId="632574C0" w14:textId="00895DF2" w:rsidR="00134550" w:rsidRPr="00641AD5" w:rsidRDefault="00134550" w:rsidP="002F1FD4">
            <w:pPr>
              <w:spacing w:after="0"/>
              <w:rPr>
                <w:b/>
                <w:bCs/>
              </w:rPr>
            </w:pPr>
            <w:r w:rsidRPr="00641AD5">
              <w:rPr>
                <w:b/>
                <w:bCs/>
              </w:rPr>
              <w:t>Example of answering with “Yes</w:t>
            </w:r>
          </w:p>
          <w:p w14:paraId="2EFCC636" w14:textId="77777777" w:rsidR="00134550" w:rsidRPr="00134550" w:rsidRDefault="00134550" w:rsidP="002F1FD4">
            <w:pPr>
              <w:spacing w:after="0"/>
              <w:rPr>
                <w:b/>
                <w:bCs/>
              </w:rPr>
            </w:pPr>
            <w:r w:rsidRPr="00134550">
              <w:t>- Sampling and bacteriological examination of the milk were carried out according to IDF recommendations (IDF, 1981) …</w:t>
            </w:r>
            <w:r w:rsidRPr="00134550">
              <w:rPr>
                <w:b/>
                <w:bCs/>
              </w:rPr>
              <w:fldChar w:fldCharType="begin">
                <w:fldData xml:space="preserve">PEVuZE5vdGU+PENpdGU+PEF1dGhvcj5CZXJyeTwvQXV0aG9yPjxZZWFyPjIwMDc8L1llYXI+PFJl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</w:fldData>
              </w:fldChar>
            </w:r>
            <w:r w:rsidRPr="00134550">
              <w:rPr>
                <w:b/>
                <w:bCs/>
              </w:rPr>
              <w:instrText xml:space="preserve"> ADDIN EN.CITE </w:instrText>
            </w:r>
            <w:r w:rsidRPr="00134550">
              <w:rPr>
                <w:b/>
                <w:bCs/>
              </w:rPr>
              <w:fldChar w:fldCharType="begin">
                <w:fldData xml:space="preserve">PEVuZE5vdGU+PENpdGU+PEF1dGhvcj5CZXJyeTwvQXV0aG9yPjxZZWFyPjIwMDc8L1llYXI+PFJl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</w:fldData>
              </w:fldChar>
            </w:r>
            <w:r w:rsidRPr="00134550">
              <w:rPr>
                <w:b/>
                <w:bCs/>
              </w:rPr>
              <w:instrText xml:space="preserve"> ADDIN EN.CITE.DATA </w:instrText>
            </w:r>
            <w:r w:rsidRPr="00134550">
              <w:rPr>
                <w:b/>
                <w:bCs/>
              </w:rPr>
            </w:r>
            <w:r w:rsidRPr="00134550">
              <w:rPr>
                <w:b/>
                <w:bCs/>
              </w:rPr>
              <w:fldChar w:fldCharType="end"/>
            </w:r>
            <w:r w:rsidRPr="00134550">
              <w:rPr>
                <w:b/>
                <w:bCs/>
              </w:rPr>
            </w:r>
            <w:r w:rsidRPr="00134550">
              <w:rPr>
                <w:b/>
                <w:bCs/>
              </w:rPr>
              <w:fldChar w:fldCharType="separate"/>
            </w:r>
            <w:r w:rsidRPr="00134550">
              <w:rPr>
                <w:b/>
                <w:bCs/>
                <w:noProof/>
              </w:rPr>
              <w:t>(Berry &amp; Hillerton, 2007)</w:t>
            </w:r>
            <w:r w:rsidRPr="00134550">
              <w:rPr>
                <w:b/>
                <w:bCs/>
              </w:rPr>
              <w:fldChar w:fldCharType="end"/>
            </w:r>
            <w:r w:rsidRPr="00134550">
              <w:rPr>
                <w:b/>
                <w:bCs/>
              </w:rPr>
              <w:t>.</w:t>
            </w:r>
          </w:p>
          <w:p w14:paraId="324CE501" w14:textId="79F883A7" w:rsidR="00134550" w:rsidRDefault="00134550" w:rsidP="002F1FD4">
            <w:pPr>
              <w:spacing w:after="0"/>
              <w:rPr>
                <w:b/>
                <w:bCs/>
              </w:rPr>
            </w:pPr>
            <w:r w:rsidRPr="00134550">
              <w:t>- One sample from each set of duplicate milk samples from individual quarters was thawed and, while still cold, 0.1 ml was plated onto MacConkey agar and Factor agar using sterile cotton tipped swabs (N.M.C., 1999). A 0.1-ml inoculum volume was used to improve sensitivity (</w:t>
            </w:r>
            <w:proofErr w:type="spellStart"/>
            <w:r w:rsidRPr="00134550">
              <w:t>Buelow</w:t>
            </w:r>
            <w:proofErr w:type="spellEnd"/>
            <w:r w:rsidRPr="00134550">
              <w:t xml:space="preserve"> et al., 1996; Lam et al., 1996; N.M.C., 1999) </w:t>
            </w:r>
            <w:r w:rsidRPr="00134550">
              <w:rPr>
                <w:b/>
                <w:bCs/>
              </w:rPr>
              <w:fldChar w:fldCharType="begin">
                <w:fldData xml:space="preserve">PEVuZE5vdGU+PENpdGU+PEF1dGhvcj5Hb2RkZW48L0F1dGhvcj48WWVhcj4yMDAzPC9ZZWFyPjxS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</w:fldData>
              </w:fldChar>
            </w:r>
            <w:r w:rsidRPr="00134550">
              <w:rPr>
                <w:b/>
                <w:bCs/>
              </w:rPr>
              <w:instrText xml:space="preserve"> ADDIN EN.CITE </w:instrText>
            </w:r>
            <w:r w:rsidRPr="00134550">
              <w:rPr>
                <w:b/>
                <w:bCs/>
              </w:rPr>
              <w:fldChar w:fldCharType="begin">
                <w:fldData xml:space="preserve">PEVuZE5vdGU+PENpdGU+PEF1dGhvcj5Hb2RkZW48L0F1dGhvcj48WWVhcj4yMDAzPC9ZZWFyPjxS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</w:fldData>
              </w:fldChar>
            </w:r>
            <w:r w:rsidRPr="00134550">
              <w:rPr>
                <w:b/>
                <w:bCs/>
              </w:rPr>
              <w:instrText xml:space="preserve"> ADDIN EN.CITE.DATA </w:instrText>
            </w:r>
            <w:r w:rsidRPr="00134550">
              <w:rPr>
                <w:b/>
                <w:bCs/>
              </w:rPr>
            </w:r>
            <w:r w:rsidRPr="00134550">
              <w:rPr>
                <w:b/>
                <w:bCs/>
              </w:rPr>
              <w:fldChar w:fldCharType="end"/>
            </w:r>
            <w:r w:rsidRPr="00134550">
              <w:rPr>
                <w:b/>
                <w:bCs/>
              </w:rPr>
            </w:r>
            <w:r w:rsidRPr="00134550">
              <w:rPr>
                <w:b/>
                <w:bCs/>
              </w:rPr>
              <w:fldChar w:fldCharType="separate"/>
            </w:r>
            <w:r w:rsidRPr="00134550">
              <w:rPr>
                <w:b/>
                <w:bCs/>
                <w:noProof/>
              </w:rPr>
              <w:t>(Godden et al., 2003)</w:t>
            </w:r>
            <w:r w:rsidRPr="00134550">
              <w:rPr>
                <w:b/>
                <w:bCs/>
              </w:rPr>
              <w:fldChar w:fldCharType="end"/>
            </w:r>
            <w:r w:rsidRPr="00134550">
              <w:rPr>
                <w:b/>
                <w:bCs/>
              </w:rPr>
              <w:t>.</w:t>
            </w:r>
          </w:p>
          <w:p w14:paraId="4DDF9225" w14:textId="77777777" w:rsidR="00641AD5" w:rsidRPr="00134550" w:rsidRDefault="00641AD5" w:rsidP="002F1FD4">
            <w:pPr>
              <w:spacing w:after="0"/>
            </w:pPr>
          </w:p>
          <w:p w14:paraId="289EB6F4" w14:textId="5A267E7E" w:rsidR="00141BE0" w:rsidRPr="00134550" w:rsidRDefault="00134550" w:rsidP="002F1FD4">
            <w:pPr>
              <w:spacing w:after="0"/>
              <w:rPr>
                <w:b/>
                <w:bCs/>
              </w:rPr>
            </w:pPr>
            <w:r w:rsidRPr="00134550">
              <w:t xml:space="preserve">However when authors fail to report any of the standard guidelines we would have some concerns regarding the outcome measurement as an example is the study conducted by </w:t>
            </w:r>
            <w:r w:rsidRPr="00134550">
              <w:rPr>
                <w:b/>
                <w:bCs/>
              </w:rPr>
              <w:t xml:space="preserve"> </w:t>
            </w:r>
            <w:r w:rsidRPr="00134550">
              <w:rPr>
                <w:b/>
                <w:bCs/>
              </w:rPr>
              <w:fldChar w:fldCharType="begin"/>
            </w:r>
            <w:r w:rsidRPr="00134550">
              <w:rPr>
                <w:b/>
                <w:bCs/>
              </w:rPr>
              <w:instrText xml:space="preserve"> ADDIN EN.CITE &lt;EndNote&gt;&lt;Cite AuthorYear="1"&gt;&lt;Author&gt;Molina&lt;/Author&gt;&lt;Year&gt;2017&lt;/Year&gt;&lt;RecNum&gt;11&lt;/RecNum&gt;&lt;DisplayText&gt;Molina et al. (2017)&lt;/DisplayText&gt;&lt;record&gt;&lt;rec-number&gt;11&lt;/rec-number&gt;&lt;foreign-keys&gt;&lt;key app="EN" db-id="vtwxzfws7v5vtje92v359r2twfx2fwd9sz99" timestamp="1580142445"&gt;11&lt;/key&gt;&lt;/foreign-keys&gt;&lt;ref-type name="Journal Article"&gt;17&lt;/ref-type&gt;&lt;contributors&gt;&lt;authors&gt;&lt;author&gt;Molina, Lívio R.&lt;/author&gt;&lt;author&gt;Costa, Hudson. N.&lt;/author&gt;&lt;author&gt;Leão, Juliana M.&lt;/author&gt;&lt;author&gt;Malacco, Victor M.R.&lt;/author&gt;&lt;author&gt;Facury Filho, Elias J.&lt;/author&gt;&lt;author&gt;Carvalho, Antônio U.&lt;/author&gt;&lt;author&gt;Lage, Camila F.A.&lt;/author&gt;&lt;/authors&gt;&lt;/contributors&gt;&lt;titles&gt;&lt;title&gt;Efficacy of an internal teat seal associated with a dry cow intramammary antibiotic for prevention of intramammary infections in dairy cows during the dry and early lactation periods&lt;/title&gt;&lt;secondary-title&gt;Pesquisa Veterinária Brasileira&lt;/secondary-title&gt;&lt;/titles&gt;&lt;periodical&gt;&lt;full-title&gt;Pesquisa Veterinária Brasileira&lt;/full-title&gt;&lt;/periodical&gt;&lt;pages&gt;465-470&lt;/pages&gt;&lt;volume&gt;37&lt;/volume&gt;&lt;dates&gt;&lt;year&gt;2017&lt;/year&gt;&lt;/dates&gt;&lt;isbn&gt;0100-736X&lt;/isbn&gt;&lt;urls&gt;&lt;related-urls&gt;&lt;url&gt;http://www.scielo.br/scielo.php?script=sci_arttext&amp;amp;pid=S0100-736X2017000500465&amp;amp;nrm=iso&lt;/url&gt;&lt;/related-urls&gt;&lt;/urls&gt;&lt;/record&gt;&lt;/Cite&gt;&lt;/EndNote&gt;</w:instrText>
            </w:r>
            <w:r w:rsidRPr="00134550">
              <w:rPr>
                <w:b/>
                <w:bCs/>
              </w:rPr>
              <w:fldChar w:fldCharType="separate"/>
            </w:r>
            <w:r w:rsidRPr="00134550">
              <w:rPr>
                <w:b/>
                <w:bCs/>
                <w:noProof/>
              </w:rPr>
              <w:t>Molina et al. (2017)</w:t>
            </w:r>
            <w:r w:rsidRPr="00134550">
              <w:rPr>
                <w:b/>
                <w:bCs/>
              </w:rPr>
              <w:fldChar w:fldCharType="end"/>
            </w:r>
            <w:r>
              <w:rPr>
                <w:b/>
                <w:bCs/>
              </w:rPr>
              <w:t>.</w:t>
            </w:r>
          </w:p>
        </w:tc>
      </w:tr>
      <w:tr w:rsidR="00141BE0" w:rsidRPr="00C2448F" w14:paraId="2BFD4087" w14:textId="17182A47" w:rsidTr="00141BE0">
        <w:trPr>
          <w:trHeight w:val="288"/>
          <w:jc w:val="center"/>
        </w:trPr>
        <w:tc>
          <w:tcPr>
            <w:tcW w:w="2644" w:type="dxa"/>
            <w:shd w:val="clear" w:color="auto" w:fill="auto"/>
            <w:noWrap/>
            <w:hideMark/>
          </w:tcPr>
          <w:p w14:paraId="47B954F6" w14:textId="54B45FB5" w:rsidR="00141BE0" w:rsidRPr="00C2448F" w:rsidRDefault="00141BE0" w:rsidP="002F1FD4">
            <w:pPr>
              <w:spacing w:after="0"/>
            </w:pPr>
            <w:r>
              <w:t>W</w:t>
            </w:r>
            <w:r w:rsidRPr="00C2448F">
              <w:t xml:space="preserve">ere CM cases </w:t>
            </w:r>
            <w:r>
              <w:t xml:space="preserve">that might occur during dry period </w:t>
            </w:r>
            <w:r w:rsidRPr="00C2448F">
              <w:t>excluded</w:t>
            </w:r>
            <w:r>
              <w:t xml:space="preserve"> from sampling post-calving?</w:t>
            </w:r>
          </w:p>
        </w:tc>
        <w:tc>
          <w:tcPr>
            <w:tcW w:w="7562" w:type="dxa"/>
            <w:shd w:val="clear" w:color="auto" w:fill="auto"/>
          </w:tcPr>
          <w:p w14:paraId="657196FA" w14:textId="667AE56B" w:rsidR="00141BE0" w:rsidRPr="00C2448F" w:rsidRDefault="00141BE0" w:rsidP="002F1FD4">
            <w:pPr>
              <w:spacing w:after="0"/>
            </w:pPr>
            <w:r w:rsidRPr="00C2448F">
              <w:rPr>
                <w:b/>
                <w:bCs/>
                <w:color w:val="0000FF"/>
              </w:rPr>
              <w:t xml:space="preserve">Entries: </w:t>
            </w:r>
            <w:r w:rsidRPr="00C2448F">
              <w:t>Yes/No/ No information/No</w:t>
            </w:r>
            <w:r w:rsidR="00A145F1">
              <w:t xml:space="preserve"> </w:t>
            </w:r>
            <w:r w:rsidRPr="00C2448F">
              <w:t>CM</w:t>
            </w:r>
            <w:r w:rsidR="00A145F1">
              <w:t xml:space="preserve"> </w:t>
            </w:r>
            <w:r w:rsidRPr="00C2448F">
              <w:t>cases have been reported</w:t>
            </w:r>
          </w:p>
          <w:p w14:paraId="51B9F266" w14:textId="77777777" w:rsidR="00141BE0" w:rsidRPr="009B67F1" w:rsidRDefault="00141BE0" w:rsidP="002F1FD4">
            <w:pPr>
              <w:spacing w:after="0"/>
              <w:rPr>
                <w:rStyle w:val="Strong"/>
              </w:rPr>
            </w:pPr>
            <w:r w:rsidRPr="009B67F1">
              <w:rPr>
                <w:rStyle w:val="Strong"/>
              </w:rPr>
              <w:t xml:space="preserve">Explanation: </w:t>
            </w:r>
          </w:p>
          <w:p w14:paraId="151AAFFA" w14:textId="6979EFFA" w:rsidR="00141BE0" w:rsidRPr="00C2448F" w:rsidRDefault="00141BE0" w:rsidP="002F1FD4">
            <w:pPr>
              <w:spacing w:after="0"/>
            </w:pPr>
            <w:r w:rsidRPr="00C2448F">
              <w:t xml:space="preserve">During dry period, some cases of clinical mastitis may occur and in some articles these cases were culled and excluded from </w:t>
            </w:r>
            <w:r w:rsidR="003B632F">
              <w:rPr>
                <w:rFonts w:eastAsia="Times New Roman"/>
                <w:color w:val="000000"/>
              </w:rPr>
              <w:t>sampling post-calving</w:t>
            </w:r>
            <w:r w:rsidR="003B632F">
              <w:t xml:space="preserve"> so </w:t>
            </w:r>
            <w:r w:rsidR="003B632F">
              <w:lastRenderedPageBreak/>
              <w:t>the answer would be “</w:t>
            </w:r>
            <w:r w:rsidR="003B632F" w:rsidRPr="003B632F">
              <w:rPr>
                <w:b/>
                <w:bCs/>
              </w:rPr>
              <w:t>Yes</w:t>
            </w:r>
            <w:r w:rsidR="003B632F">
              <w:t>”</w:t>
            </w:r>
            <w:r w:rsidRPr="00C2448F">
              <w:t xml:space="preserve">. However, in other articles, clinical mastitis detected during dry period have been treated (in the middle of the dry period may be with same or different tx that </w:t>
            </w:r>
            <w:r>
              <w:t xml:space="preserve">was </w:t>
            </w:r>
            <w:r w:rsidRPr="00C2448F">
              <w:t xml:space="preserve">used at drying-off) and they </w:t>
            </w:r>
            <w:r>
              <w:t xml:space="preserve">were </w:t>
            </w:r>
            <w:r w:rsidRPr="00C2448F">
              <w:t>sampled</w:t>
            </w:r>
            <w:r>
              <w:t xml:space="preserve"> </w:t>
            </w:r>
            <w:r w:rsidRPr="00C2448F">
              <w:t>post calving</w:t>
            </w:r>
            <w:r w:rsidR="003B632F">
              <w:t>, so the answer would be “</w:t>
            </w:r>
            <w:r w:rsidR="003B632F" w:rsidRPr="003B632F">
              <w:rPr>
                <w:b/>
                <w:bCs/>
              </w:rPr>
              <w:t>No</w:t>
            </w:r>
            <w:r w:rsidR="003B632F">
              <w:t xml:space="preserve">”. </w:t>
            </w:r>
            <w:r w:rsidR="00A145F1">
              <w:t>“</w:t>
            </w:r>
            <w:r w:rsidR="00A145F1" w:rsidRPr="00A145F1">
              <w:rPr>
                <w:b/>
                <w:bCs/>
              </w:rPr>
              <w:t>No information</w:t>
            </w:r>
            <w:r w:rsidR="00A145F1">
              <w:t xml:space="preserve">”, if it wasn’t clear if </w:t>
            </w:r>
            <w:r w:rsidR="00A145F1" w:rsidRPr="00A145F1">
              <w:t xml:space="preserve">CM cases </w:t>
            </w:r>
            <w:r w:rsidR="00A145F1">
              <w:t>were kept or excluded form sampling post-calving.</w:t>
            </w:r>
          </w:p>
        </w:tc>
      </w:tr>
      <w:tr w:rsidR="00141BE0" w:rsidRPr="00C2448F" w14:paraId="1BF71248" w14:textId="77777777" w:rsidTr="00141BE0">
        <w:trPr>
          <w:trHeight w:val="288"/>
          <w:jc w:val="center"/>
        </w:trPr>
        <w:tc>
          <w:tcPr>
            <w:tcW w:w="2644" w:type="dxa"/>
            <w:shd w:val="clear" w:color="auto" w:fill="auto"/>
            <w:noWrap/>
          </w:tcPr>
          <w:p w14:paraId="2AEBF825" w14:textId="7E55421B" w:rsidR="00141BE0" w:rsidRPr="00C2448F" w:rsidRDefault="00141BE0" w:rsidP="002F1FD4">
            <w:pPr>
              <w:spacing w:after="0"/>
            </w:pPr>
            <w:r w:rsidRPr="00C2448F">
              <w:lastRenderedPageBreak/>
              <w:t>Secondary outcome was reported</w:t>
            </w:r>
          </w:p>
        </w:tc>
        <w:tc>
          <w:tcPr>
            <w:tcW w:w="7562" w:type="dxa"/>
          </w:tcPr>
          <w:p w14:paraId="399B757D" w14:textId="27D6026B" w:rsidR="00141BE0" w:rsidRPr="00C2448F" w:rsidRDefault="00141BE0" w:rsidP="002F1FD4">
            <w:pPr>
              <w:spacing w:after="0"/>
              <w:rPr>
                <w:b/>
                <w:bCs/>
                <w:color w:val="0000FF"/>
              </w:rPr>
            </w:pPr>
            <w:r w:rsidRPr="00C2448F">
              <w:t xml:space="preserve">Tick box for articles where Secondary outcomes e.g. scc or CM are reported </w:t>
            </w:r>
          </w:p>
        </w:tc>
      </w:tr>
    </w:tbl>
    <w:p w14:paraId="67AF4BF5" w14:textId="3660E1AA" w:rsidR="00BB5D95" w:rsidRPr="00C2448F" w:rsidRDefault="00BB5D95" w:rsidP="0080657B"/>
    <w:p w14:paraId="3DBDF71F" w14:textId="3BBE3B3A" w:rsidR="00951B4F" w:rsidRPr="00C2448F" w:rsidRDefault="00951B4F" w:rsidP="0080657B"/>
    <w:p w14:paraId="0BF2E72E" w14:textId="5461EB2F" w:rsidR="00951B4F" w:rsidRDefault="00951B4F" w:rsidP="0080657B"/>
    <w:p w14:paraId="4B883CCC" w14:textId="4491316E" w:rsidR="00A7566F" w:rsidRDefault="00A7566F" w:rsidP="0080657B"/>
    <w:p w14:paraId="11222234" w14:textId="6586E52D" w:rsidR="00A7566F" w:rsidRDefault="00A7566F" w:rsidP="0080657B"/>
    <w:p w14:paraId="0312E9B6" w14:textId="079C8FFC" w:rsidR="00A7566F" w:rsidRDefault="00A7566F" w:rsidP="0080657B"/>
    <w:p w14:paraId="1C4C781D" w14:textId="3CA8B888" w:rsidR="00A7566F" w:rsidRDefault="00A7566F" w:rsidP="0080657B"/>
    <w:p w14:paraId="2FBC195A" w14:textId="5E256F0E" w:rsidR="00A7566F" w:rsidRDefault="00A7566F" w:rsidP="0080657B"/>
    <w:p w14:paraId="5D22525D" w14:textId="08BE914E" w:rsidR="00A7566F" w:rsidRDefault="00A7566F" w:rsidP="0080657B"/>
    <w:p w14:paraId="11D916CF" w14:textId="504CC2E3" w:rsidR="00A7566F" w:rsidRDefault="00A7566F" w:rsidP="0080657B"/>
    <w:p w14:paraId="2BDD6771" w14:textId="67D61FE2" w:rsidR="00A7566F" w:rsidRDefault="00A7566F" w:rsidP="0080657B"/>
    <w:p w14:paraId="549205E4" w14:textId="77777777" w:rsidR="00A7566F" w:rsidRDefault="00A7566F" w:rsidP="0080657B">
      <w:pPr>
        <w:sectPr w:rsidR="00A7566F">
          <w:footerReference w:type="default" r:id="rId33"/>
          <w:pgSz w:w="12240" w:h="15840"/>
          <w:pgMar w:top="1440" w:right="1440" w:bottom="1440" w:left="1440" w:header="720" w:footer="720" w:gutter="0"/>
          <w:cols w:space="720"/>
          <w:docGrid w:linePitch="360"/>
        </w:sectPr>
      </w:pPr>
    </w:p>
    <w:p w14:paraId="41CCAA26" w14:textId="11DD78CA" w:rsidR="00A7566F" w:rsidRDefault="00601EFB" w:rsidP="0080657B">
      <w:r w:rsidRPr="00E94C16">
        <w:rPr>
          <w:noProof/>
        </w:rPr>
        <w:lastRenderedPageBreak/>
        <mc:AlternateContent>
          <mc:Choice Requires="wps">
            <w:drawing>
              <wp:anchor distT="0" distB="0" distL="114300" distR="114300" simplePos="0" relativeHeight="251577856" behindDoc="0" locked="0" layoutInCell="1" allowOverlap="1" wp14:anchorId="5C700D4E" wp14:editId="0D2FFC00">
                <wp:simplePos x="0" y="0"/>
                <wp:positionH relativeFrom="column">
                  <wp:posOffset>3478242</wp:posOffset>
                </wp:positionH>
                <wp:positionV relativeFrom="paragraph">
                  <wp:posOffset>-58588</wp:posOffset>
                </wp:positionV>
                <wp:extent cx="256996" cy="256996"/>
                <wp:effectExtent l="19050" t="19050" r="10160" b="10160"/>
                <wp:wrapNone/>
                <wp:docPr id="29" name="Oval 2"/>
                <wp:cNvGraphicFramePr/>
                <a:graphic xmlns:a="http://schemas.openxmlformats.org/drawingml/2006/main">
                  <a:graphicData uri="http://schemas.microsoft.com/office/word/2010/wordprocessingShape">
                    <wps:wsp>
                      <wps:cNvSpPr/>
                      <wps:spPr>
                        <a:xfrm>
                          <a:off x="0" y="0"/>
                          <a:ext cx="256996" cy="256996"/>
                        </a:xfrm>
                        <a:prstGeom prst="ellipse">
                          <a:avLst/>
                        </a:prstGeom>
                        <a:noFill/>
                        <a:ln w="28575" cap="flat" cmpd="sng" algn="ctr">
                          <a:solidFill>
                            <a:srgbClr val="0000FF"/>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oval w14:anchorId="6679199A" id="Oval 2" o:spid="_x0000_s1026" style="position:absolute;margin-left:273.9pt;margin-top:-4.6pt;width:20.25pt;height:20.25pt;z-index:25157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" filled="f" strokecolor="blue" strokeweight="2.25pt">
                <v:stroke joinstyle="miter"/>
              </v:oval>
            </w:pict>
          </mc:Fallback>
        </mc:AlternateContent>
      </w:r>
      <w:r>
        <w:rPr>
          <w:noProof/>
        </w:rPr>
        <mc:AlternateContent>
          <mc:Choice Requires="wps">
            <w:drawing>
              <wp:anchor distT="0" distB="0" distL="114300" distR="114300" simplePos="0" relativeHeight="251571712" behindDoc="0" locked="0" layoutInCell="1" allowOverlap="1" wp14:anchorId="2FFD5B44" wp14:editId="04E355E2">
                <wp:simplePos x="0" y="0"/>
                <wp:positionH relativeFrom="column">
                  <wp:posOffset>2253807</wp:posOffset>
                </wp:positionH>
                <wp:positionV relativeFrom="paragraph">
                  <wp:posOffset>-97730</wp:posOffset>
                </wp:positionV>
                <wp:extent cx="289294" cy="257397"/>
                <wp:effectExtent l="19050" t="19050" r="15875" b="28575"/>
                <wp:wrapNone/>
                <wp:docPr id="11" name="Oval 2"/>
                <wp:cNvGraphicFramePr/>
                <a:graphic xmlns:a="http://schemas.openxmlformats.org/drawingml/2006/main">
                  <a:graphicData uri="http://schemas.microsoft.com/office/word/2010/wordprocessingShape">
                    <wps:wsp>
                      <wps:cNvSpPr/>
                      <wps:spPr>
                        <a:xfrm>
                          <a:off x="0" y="0"/>
                          <a:ext cx="289294" cy="257397"/>
                        </a:xfrm>
                        <a:prstGeom prst="ellipse">
                          <a:avLst/>
                        </a:prstGeom>
                        <a:noFill/>
                        <a:ln w="28575" cap="flat" cmpd="sng" algn="ctr">
                          <a:solidFill>
                            <a:srgbClr val="0000FF"/>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oval w14:anchorId="5DB0EF8B" id="Oval 2" o:spid="_x0000_s1026" style="position:absolute;margin-left:177.45pt;margin-top:-7.7pt;width:22.8pt;height:20.25pt;z-index:25157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" filled="f" strokecolor="blue" strokeweight="2.25pt">
                <v:stroke joinstyle="miter"/>
              </v:oval>
            </w:pict>
          </mc:Fallback>
        </mc:AlternateContent>
      </w:r>
      <w:r w:rsidR="0089007F" w:rsidRPr="005211BD">
        <w:rPr>
          <w:noProof/>
        </w:rPr>
        <mc:AlternateContent>
          <mc:Choice Requires="wps">
            <w:drawing>
              <wp:anchor distT="0" distB="0" distL="114300" distR="114300" simplePos="0" relativeHeight="251572736" behindDoc="0" locked="0" layoutInCell="1" allowOverlap="1" wp14:anchorId="5AD95BCA" wp14:editId="20627653">
                <wp:simplePos x="0" y="0"/>
                <wp:positionH relativeFrom="column">
                  <wp:posOffset>633322</wp:posOffset>
                </wp:positionH>
                <wp:positionV relativeFrom="paragraph">
                  <wp:posOffset>25879</wp:posOffset>
                </wp:positionV>
                <wp:extent cx="1600919" cy="132811"/>
                <wp:effectExtent l="38100" t="19050" r="18415" b="95885"/>
                <wp:wrapNone/>
                <wp:docPr id="10"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600919" cy="132811"/>
                        </a:xfrm>
                        <a:prstGeom prst="straightConnector1">
                          <a:avLst/>
                        </a:prstGeom>
                        <a:ln w="28575">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8BDF8A" id="Straight Arrow Connector 11" o:spid="_x0000_s1026" type="#_x0000_t32" style="position:absolute;margin-left:49.85pt;margin-top:2.05pt;width:126.05pt;height:10.45pt;flip:x;z-index:25157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" strokecolor="blue" strokeweight="2.25pt">
                <v:stroke endarrow="block"/>
                <o:lock v:ext="edit" shapetype="f"/>
              </v:shape>
            </w:pict>
          </mc:Fallback>
        </mc:AlternateContent>
      </w:r>
      <w:r w:rsidR="0089007F" w:rsidRPr="00E94C16">
        <w:rPr>
          <w:noProof/>
        </w:rPr>
        <mc:AlternateContent>
          <mc:Choice Requires="wps">
            <w:drawing>
              <wp:anchor distT="0" distB="0" distL="114300" distR="114300" simplePos="0" relativeHeight="251578880" behindDoc="0" locked="0" layoutInCell="1" allowOverlap="1" wp14:anchorId="1743B013" wp14:editId="7C6222F8">
                <wp:simplePos x="0" y="0"/>
                <wp:positionH relativeFrom="column">
                  <wp:posOffset>529805</wp:posOffset>
                </wp:positionH>
                <wp:positionV relativeFrom="paragraph">
                  <wp:posOffset>120769</wp:posOffset>
                </wp:positionV>
                <wp:extent cx="2948436" cy="1361895"/>
                <wp:effectExtent l="38100" t="19050" r="23495" b="48260"/>
                <wp:wrapNone/>
                <wp:docPr id="30"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948436" cy="1361895"/>
                        </a:xfrm>
                        <a:prstGeom prst="straightConnector1">
                          <a:avLst/>
                        </a:prstGeom>
                        <a:ln w="28575">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80ABF2B" id="Straight Arrow Connector 11" o:spid="_x0000_s1026" type="#_x0000_t32" style="position:absolute;margin-left:41.7pt;margin-top:9.5pt;width:232.15pt;height:107.25pt;flip:x;z-index:25157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" strokecolor="blue" strokeweight="2.25pt">
                <v:stroke endarrow="block"/>
                <o:lock v:ext="edit" shapetype="f"/>
              </v:shape>
            </w:pict>
          </mc:Fallback>
        </mc:AlternateContent>
      </w:r>
      <w:r w:rsidR="0089007F">
        <w:rPr>
          <w:noProof/>
        </w:rPr>
        <w:drawing>
          <wp:anchor distT="0" distB="0" distL="114300" distR="114300" simplePos="0" relativeHeight="251570688" behindDoc="0" locked="0" layoutInCell="1" allowOverlap="1" wp14:anchorId="00783F3B" wp14:editId="5BE4759C">
            <wp:simplePos x="0" y="0"/>
            <wp:positionH relativeFrom="column">
              <wp:posOffset>1328384</wp:posOffset>
            </wp:positionH>
            <wp:positionV relativeFrom="paragraph">
              <wp:posOffset>-646849</wp:posOffset>
            </wp:positionV>
            <wp:extent cx="5127862" cy="8609162"/>
            <wp:effectExtent l="0" t="0" r="0"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27862" cy="8609162"/>
                    </a:xfrm>
                    <a:prstGeom prst="rect">
                      <a:avLst/>
                    </a:prstGeom>
                    <a:noFill/>
                  </pic:spPr>
                </pic:pic>
              </a:graphicData>
            </a:graphic>
            <wp14:sizeRelH relativeFrom="margin">
              <wp14:pctWidth>0</wp14:pctWidth>
            </wp14:sizeRelH>
            <wp14:sizeRelV relativeFrom="margin">
              <wp14:pctHeight>0</wp14:pctHeight>
            </wp14:sizeRelV>
          </wp:anchor>
        </w:drawing>
      </w:r>
      <w:r w:rsidR="00E94C16">
        <w:rPr>
          <w:noProof/>
        </w:rPr>
        <mc:AlternateContent>
          <mc:Choice Requires="wps">
            <w:drawing>
              <wp:anchor distT="0" distB="0" distL="114300" distR="114300" simplePos="0" relativeHeight="251563520" behindDoc="0" locked="0" layoutInCell="1" allowOverlap="1" wp14:anchorId="434CD18F" wp14:editId="6680C2B4">
                <wp:simplePos x="0" y="0"/>
                <wp:positionH relativeFrom="column">
                  <wp:posOffset>2547859</wp:posOffset>
                </wp:positionH>
                <wp:positionV relativeFrom="paragraph">
                  <wp:posOffset>-145523</wp:posOffset>
                </wp:positionV>
                <wp:extent cx="337199" cy="304667"/>
                <wp:effectExtent l="19050" t="19050" r="24765" b="19685"/>
                <wp:wrapNone/>
                <wp:docPr id="5" name="Oval 2"/>
                <wp:cNvGraphicFramePr/>
                <a:graphic xmlns:a="http://schemas.openxmlformats.org/drawingml/2006/main">
                  <a:graphicData uri="http://schemas.microsoft.com/office/word/2010/wordprocessingShape">
                    <wps:wsp>
                      <wps:cNvSpPr/>
                      <wps:spPr>
                        <a:xfrm>
                          <a:off x="0" y="0"/>
                          <a:ext cx="337199" cy="304667"/>
                        </a:xfrm>
                        <a:prstGeom prst="ellipse">
                          <a:avLst/>
                        </a:prstGeom>
                        <a:noFill/>
                        <a:ln w="28575" cap="flat" cmpd="sng" algn="ctr">
                          <a:solidFill>
                            <a:srgbClr val="0000FF"/>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oval w14:anchorId="6377BE80" id="Oval 2" o:spid="_x0000_s1026" style="position:absolute;margin-left:200.6pt;margin-top:-11.45pt;width:26.55pt;height:24pt;z-index:25156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" filled="f" strokecolor="blue" strokeweight="2.25pt">
                <v:stroke joinstyle="miter"/>
              </v:oval>
            </w:pict>
          </mc:Fallback>
        </mc:AlternateContent>
      </w:r>
      <w:r w:rsidR="00082FB7">
        <w:rPr>
          <w:noProof/>
        </w:rPr>
        <mc:AlternateContent>
          <mc:Choice Requires="wps">
            <w:drawing>
              <wp:anchor distT="0" distB="0" distL="114300" distR="114300" simplePos="0" relativeHeight="251565568" behindDoc="0" locked="0" layoutInCell="1" allowOverlap="1" wp14:anchorId="09DB0F11" wp14:editId="74BA55D8">
                <wp:simplePos x="0" y="0"/>
                <wp:positionH relativeFrom="column">
                  <wp:posOffset>-752475</wp:posOffset>
                </wp:positionH>
                <wp:positionV relativeFrom="paragraph">
                  <wp:posOffset>-180975</wp:posOffset>
                </wp:positionV>
                <wp:extent cx="1400175" cy="461645"/>
                <wp:effectExtent l="0" t="0" r="0" b="0"/>
                <wp:wrapNone/>
                <wp:docPr id="149" name="TextBox 148">
                  <a:extLst xmlns:a="http://schemas.openxmlformats.org/drawingml/2006/main">
                    <a:ext uri="{FF2B5EF4-FFF2-40B4-BE49-F238E27FC236}">
                      <a16:creationId xmlns:a16="http://schemas.microsoft.com/office/drawing/2014/main" id="{362AA0E8-7359-4447-819D-9293B8CAB93A}"/>
                    </a:ext>
                  </a:extLst>
                </wp:docPr>
                <wp:cNvGraphicFramePr/>
                <a:graphic xmlns:a="http://schemas.openxmlformats.org/drawingml/2006/main">
                  <a:graphicData uri="http://schemas.microsoft.com/office/word/2010/wordprocessingShape">
                    <wps:wsp>
                      <wps:cNvSpPr txBox="1"/>
                      <wps:spPr>
                        <a:xfrm>
                          <a:off x="0" y="0"/>
                          <a:ext cx="1400175" cy="461645"/>
                        </a:xfrm>
                        <a:prstGeom prst="rect">
                          <a:avLst/>
                        </a:prstGeom>
                        <a:noFill/>
                      </wps:spPr>
                      <wps:txbx>
                        <w:txbxContent>
                          <w:p w14:paraId="760E05A7" w14:textId="02F948FA" w:rsidR="00B627C4" w:rsidRPr="00F0222B" w:rsidRDefault="00B627C4" w:rsidP="0080657B">
                            <w:r w:rsidRPr="00F0222B">
                              <w:rPr>
                                <w:b/>
                                <w:bCs/>
                                <w:highlight w:val="yellow"/>
                              </w:rPr>
                              <w:t>1-</w:t>
                            </w:r>
                            <w:r w:rsidRPr="00F0222B">
                              <w:t xml:space="preserve"> Verify that you </w:t>
                            </w:r>
                            <w:r>
                              <w:t xml:space="preserve">are </w:t>
                            </w:r>
                            <w:r w:rsidRPr="00F0222B">
                              <w:t>entering the trial information for the designated study</w:t>
                            </w:r>
                          </w:p>
                        </w:txbxContent>
                      </wps:txbx>
                      <wps:bodyPr wrap="square" rtlCol="0">
                        <a:spAutoFit/>
                      </wps:bodyPr>
                    </wps:wsp>
                  </a:graphicData>
                </a:graphic>
                <wp14:sizeRelH relativeFrom="margin">
                  <wp14:pctWidth>0</wp14:pctWidth>
                </wp14:sizeRelH>
              </wp:anchor>
            </w:drawing>
          </mc:Choice>
          <mc:Fallback>
            <w:pict>
              <v:shapetype w14:anchorId="09DB0F11" id="_x0000_t202" coordsize="21600,21600" o:spt="202" path="m,l,21600r21600,l21600,xe">
                <v:stroke joinstyle="miter"/>
                <v:path gradientshapeok="t" o:connecttype="rect"/>
              </v:shapetype>
              <v:shape id="TextBox 148" o:spid="_x0000_s1026" type="#_x0000_t202" style="position:absolute;margin-left:-59.25pt;margin-top:-14.25pt;width:110.25pt;height:36.35pt;z-index:251565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" filled="f" stroked="f">
                <v:textbox style="mso-fit-shape-to-text:t">
                  <w:txbxContent>
                    <w:p w14:paraId="760E05A7" w14:textId="02F948FA" w:rsidR="00B627C4" w:rsidRPr="00F0222B" w:rsidRDefault="00B627C4" w:rsidP="0080657B">
                      <w:r w:rsidRPr="00F0222B">
                        <w:rPr>
                          <w:b/>
                          <w:bCs/>
                          <w:highlight w:val="yellow"/>
                        </w:rPr>
                        <w:t>1-</w:t>
                      </w:r>
                      <w:r w:rsidRPr="00F0222B">
                        <w:t xml:space="preserve"> Verify that you </w:t>
                      </w:r>
                      <w:r>
                        <w:t xml:space="preserve">are </w:t>
                      </w:r>
                      <w:r w:rsidRPr="00F0222B">
                        <w:t>entering the trial information for the designated study</w:t>
                      </w:r>
                    </w:p>
                  </w:txbxContent>
                </v:textbox>
              </v:shape>
            </w:pict>
          </mc:Fallback>
        </mc:AlternateContent>
      </w:r>
    </w:p>
    <w:p w14:paraId="3BBFC502" w14:textId="15BFECA3" w:rsidR="00A7566F" w:rsidRPr="00C2448F" w:rsidRDefault="00A7566F" w:rsidP="0080657B"/>
    <w:p w14:paraId="6B2F6126" w14:textId="70028433" w:rsidR="00951B4F" w:rsidRPr="00C2448F" w:rsidRDefault="00951B4F" w:rsidP="0080657B"/>
    <w:p w14:paraId="34CCCE36" w14:textId="2BA60F1B" w:rsidR="00951B4F" w:rsidRPr="00C2448F" w:rsidRDefault="005211BD" w:rsidP="0080657B">
      <w:r>
        <w:rPr>
          <w:noProof/>
        </w:rPr>
        <mc:AlternateContent>
          <mc:Choice Requires="wps">
            <w:drawing>
              <wp:anchor distT="0" distB="0" distL="114300" distR="114300" simplePos="0" relativeHeight="251564544" behindDoc="0" locked="0" layoutInCell="1" allowOverlap="1" wp14:anchorId="11212899" wp14:editId="2B7C333C">
                <wp:simplePos x="0" y="0"/>
                <wp:positionH relativeFrom="column">
                  <wp:posOffset>-819150</wp:posOffset>
                </wp:positionH>
                <wp:positionV relativeFrom="paragraph">
                  <wp:posOffset>376555</wp:posOffset>
                </wp:positionV>
                <wp:extent cx="1371600" cy="742950"/>
                <wp:effectExtent l="0" t="0" r="0" b="0"/>
                <wp:wrapNone/>
                <wp:docPr id="85" name="TextBox 84">
                  <a:extLst xmlns:a="http://schemas.openxmlformats.org/drawingml/2006/main">
                    <a:ext uri="{FF2B5EF4-FFF2-40B4-BE49-F238E27FC236}">
                      <a16:creationId xmlns:a16="http://schemas.microsoft.com/office/drawing/2014/main" id="{B9879085-96AE-4786-9A69-AB87E2517900}"/>
                    </a:ext>
                  </a:extLst>
                </wp:docPr>
                <wp:cNvGraphicFramePr/>
                <a:graphic xmlns:a="http://schemas.openxmlformats.org/drawingml/2006/main">
                  <a:graphicData uri="http://schemas.microsoft.com/office/word/2010/wordprocessingShape">
                    <wps:wsp>
                      <wps:cNvSpPr txBox="1"/>
                      <wps:spPr>
                        <a:xfrm>
                          <a:off x="0" y="0"/>
                          <a:ext cx="1371600" cy="742950"/>
                        </a:xfrm>
                        <a:prstGeom prst="rect">
                          <a:avLst/>
                        </a:prstGeom>
                        <a:noFill/>
                      </wps:spPr>
                      <wps:txbx>
                        <w:txbxContent>
                          <w:p w14:paraId="7327ABED" w14:textId="579D13B5" w:rsidR="00B627C4" w:rsidRPr="00F0222B" w:rsidRDefault="00B627C4" w:rsidP="0080657B">
                            <w:r w:rsidRPr="00F0222B">
                              <w:rPr>
                                <w:b/>
                                <w:bCs/>
                                <w:highlight w:val="yellow"/>
                              </w:rPr>
                              <w:t xml:space="preserve">2- </w:t>
                            </w:r>
                            <w:r w:rsidRPr="00F0222B">
                              <w:t xml:space="preserve">Start with filling </w:t>
                            </w:r>
                            <w:r>
                              <w:t>in the data for first trial 1</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11212899" id="TextBox 84" o:spid="_x0000_s1027" type="#_x0000_t202" style="position:absolute;margin-left:-64.5pt;margin-top:29.65pt;width:108pt;height:58.5pt;z-index:25156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" filled="f" stroked="f">
                <v:textbox>
                  <w:txbxContent>
                    <w:p w14:paraId="7327ABED" w14:textId="579D13B5" w:rsidR="00B627C4" w:rsidRPr="00F0222B" w:rsidRDefault="00B627C4" w:rsidP="0080657B">
                      <w:r w:rsidRPr="00F0222B">
                        <w:rPr>
                          <w:b/>
                          <w:bCs/>
                          <w:highlight w:val="yellow"/>
                        </w:rPr>
                        <w:t xml:space="preserve">2- </w:t>
                      </w:r>
                      <w:r w:rsidRPr="00F0222B">
                        <w:t xml:space="preserve">Start with filling </w:t>
                      </w:r>
                      <w:r>
                        <w:t>in the data for first trial 1</w:t>
                      </w:r>
                    </w:p>
                  </w:txbxContent>
                </v:textbox>
              </v:shape>
            </w:pict>
          </mc:Fallback>
        </mc:AlternateContent>
      </w:r>
      <w:r w:rsidR="00F0222B">
        <w:rPr>
          <w:noProof/>
        </w:rPr>
        <mc:AlternateContent>
          <mc:Choice Requires="wps">
            <w:drawing>
              <wp:anchor distT="0" distB="0" distL="114300" distR="114300" simplePos="0" relativeHeight="251561472" behindDoc="0" locked="0" layoutInCell="1" allowOverlap="1" wp14:anchorId="3D4F0162" wp14:editId="56C650B3">
                <wp:simplePos x="0" y="0"/>
                <wp:positionH relativeFrom="column">
                  <wp:posOffset>9043670</wp:posOffset>
                </wp:positionH>
                <wp:positionV relativeFrom="paragraph">
                  <wp:posOffset>0</wp:posOffset>
                </wp:positionV>
                <wp:extent cx="2569347" cy="1754326"/>
                <wp:effectExtent l="0" t="0" r="0" b="0"/>
                <wp:wrapNone/>
                <wp:docPr id="48" name="TextBox 47">
                  <a:extLst xmlns:a="http://schemas.openxmlformats.org/drawingml/2006/main">
                    <a:ext uri="{FF2B5EF4-FFF2-40B4-BE49-F238E27FC236}">
                      <a16:creationId xmlns:a16="http://schemas.microsoft.com/office/drawing/2014/main" id="{8AA062A9-B49C-4D34-B13E-59BCD8037C2F}"/>
                    </a:ext>
                  </a:extLst>
                </wp:docPr>
                <wp:cNvGraphicFramePr/>
                <a:graphic xmlns:a="http://schemas.openxmlformats.org/drawingml/2006/main">
                  <a:graphicData uri="http://schemas.microsoft.com/office/word/2010/wordprocessingShape">
                    <wps:wsp>
                      <wps:cNvSpPr txBox="1"/>
                      <wps:spPr>
                        <a:xfrm>
                          <a:off x="0" y="0"/>
                          <a:ext cx="2569347" cy="1754326"/>
                        </a:xfrm>
                        <a:prstGeom prst="rect">
                          <a:avLst/>
                        </a:prstGeom>
                        <a:noFill/>
                      </wps:spPr>
                      <wps:txbx>
                        <w:txbxContent>
                          <w:p w14:paraId="25D99F15" w14:textId="77777777" w:rsidR="00B627C4" w:rsidRDefault="00B627C4" w:rsidP="0080657B">
                            <w:r>
                              <w:rPr>
                                <w:b/>
                                <w:bCs/>
                                <w:highlight w:val="yellow"/>
                              </w:rPr>
                              <w:t>4-</w:t>
                            </w:r>
                            <w:r>
                              <w:rPr>
                                <w:b/>
                                <w:bCs/>
                              </w:rPr>
                              <w:t xml:space="preserve"> </w:t>
                            </w:r>
                            <w:r>
                              <w:t xml:space="preserve">If you have many trials per study you can keep adding them one by one through a cascade of </w:t>
                            </w:r>
                            <w:r>
                              <w:rPr>
                                <w:b/>
                                <w:bCs/>
                              </w:rPr>
                              <w:t>save</w:t>
                            </w:r>
                            <w:r>
                              <w:t xml:space="preserve"> and </w:t>
                            </w:r>
                            <w:r>
                              <w:rPr>
                                <w:b/>
                                <w:bCs/>
                              </w:rPr>
                              <w:t xml:space="preserve">new record </w:t>
                            </w:r>
                          </w:p>
                          <w:p w14:paraId="28B8C252" w14:textId="77777777" w:rsidR="00B627C4" w:rsidRDefault="00B627C4" w:rsidP="0080657B">
                            <w:r>
                              <w:rPr>
                                <w:b/>
                                <w:bCs/>
                                <w:highlight w:val="yellow"/>
                              </w:rPr>
                              <w:t>5-</w:t>
                            </w:r>
                            <w:r>
                              <w:rPr>
                                <w:b/>
                                <w:bCs/>
                              </w:rPr>
                              <w:t xml:space="preserve"> While entering keep </w:t>
                            </w:r>
                            <w:r>
                              <w:t>watching the counter of the number of the entered trials don’t go beyond the number of trials reported in the study</w:t>
                            </w:r>
                          </w:p>
                        </w:txbxContent>
                      </wps:txbx>
                      <wps:bodyPr wrap="square" rtlCol="0">
                        <a:spAutoFit/>
                      </wps:bodyPr>
                    </wps:wsp>
                  </a:graphicData>
                </a:graphic>
              </wp:anchor>
            </w:drawing>
          </mc:Choice>
          <mc:Fallback>
            <w:pict>
              <v:shape w14:anchorId="3D4F0162" id="TextBox 47" o:spid="_x0000_s1028" type="#_x0000_t202" style="position:absolute;margin-left:712.1pt;margin-top:0;width:202.3pt;height:138.15pt;z-index:251561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" filled="f" stroked="f">
                <v:textbox style="mso-fit-shape-to-text:t">
                  <w:txbxContent>
                    <w:p w14:paraId="25D99F15" w14:textId="77777777" w:rsidR="00B627C4" w:rsidRDefault="00B627C4" w:rsidP="0080657B">
                      <w:r>
                        <w:rPr>
                          <w:b/>
                          <w:bCs/>
                          <w:highlight w:val="yellow"/>
                        </w:rPr>
                        <w:t>4-</w:t>
                      </w:r>
                      <w:r>
                        <w:rPr>
                          <w:b/>
                          <w:bCs/>
                        </w:rPr>
                        <w:t xml:space="preserve"> </w:t>
                      </w:r>
                      <w:r>
                        <w:t xml:space="preserve">If you have many trials per study you can keep adding them one by one through a cascade of </w:t>
                      </w:r>
                      <w:r>
                        <w:rPr>
                          <w:b/>
                          <w:bCs/>
                        </w:rPr>
                        <w:t>save</w:t>
                      </w:r>
                      <w:r>
                        <w:t xml:space="preserve"> and </w:t>
                      </w:r>
                      <w:r>
                        <w:rPr>
                          <w:b/>
                          <w:bCs/>
                        </w:rPr>
                        <w:t xml:space="preserve">new record </w:t>
                      </w:r>
                    </w:p>
                    <w:p w14:paraId="28B8C252" w14:textId="77777777" w:rsidR="00B627C4" w:rsidRDefault="00B627C4" w:rsidP="0080657B">
                      <w:r>
                        <w:rPr>
                          <w:b/>
                          <w:bCs/>
                          <w:highlight w:val="yellow"/>
                        </w:rPr>
                        <w:t>5-</w:t>
                      </w:r>
                      <w:r>
                        <w:rPr>
                          <w:b/>
                          <w:bCs/>
                        </w:rPr>
                        <w:t xml:space="preserve"> While entering keep </w:t>
                      </w:r>
                      <w:r>
                        <w:t>watching the counter of the number of the entered trials don’t go beyond the number of trials reported in the study</w:t>
                      </w:r>
                    </w:p>
                  </w:txbxContent>
                </v:textbox>
              </v:shape>
            </w:pict>
          </mc:Fallback>
        </mc:AlternateContent>
      </w:r>
      <w:r w:rsidR="00F0222B">
        <w:rPr>
          <w:noProof/>
        </w:rPr>
        <mc:AlternateContent>
          <mc:Choice Requires="wps">
            <w:drawing>
              <wp:anchor distT="0" distB="0" distL="114300" distR="114300" simplePos="0" relativeHeight="251562496" behindDoc="0" locked="0" layoutInCell="1" allowOverlap="1" wp14:anchorId="3F369A5D" wp14:editId="1112BCF2">
                <wp:simplePos x="0" y="0"/>
                <wp:positionH relativeFrom="column">
                  <wp:posOffset>9112250</wp:posOffset>
                </wp:positionH>
                <wp:positionV relativeFrom="paragraph">
                  <wp:posOffset>2559685</wp:posOffset>
                </wp:positionV>
                <wp:extent cx="2775383" cy="830997"/>
                <wp:effectExtent l="0" t="0" r="0" b="0"/>
                <wp:wrapNone/>
                <wp:docPr id="61" name="TextBox 60">
                  <a:extLst xmlns:a="http://schemas.openxmlformats.org/drawingml/2006/main">
                    <a:ext uri="{FF2B5EF4-FFF2-40B4-BE49-F238E27FC236}">
                      <a16:creationId xmlns:a16="http://schemas.microsoft.com/office/drawing/2014/main" id="{D578E7DB-B6FE-4C4C-8D08-E8B3458D360B}"/>
                    </a:ext>
                  </a:extLst>
                </wp:docPr>
                <wp:cNvGraphicFramePr/>
                <a:graphic xmlns:a="http://schemas.openxmlformats.org/drawingml/2006/main">
                  <a:graphicData uri="http://schemas.microsoft.com/office/word/2010/wordprocessingShape">
                    <wps:wsp>
                      <wps:cNvSpPr txBox="1"/>
                      <wps:spPr>
                        <a:xfrm>
                          <a:off x="0" y="0"/>
                          <a:ext cx="2775383" cy="830997"/>
                        </a:xfrm>
                        <a:prstGeom prst="rect">
                          <a:avLst/>
                        </a:prstGeom>
                        <a:noFill/>
                      </wps:spPr>
                      <wps:txbx>
                        <w:txbxContent>
                          <w:p w14:paraId="49730150" w14:textId="77777777" w:rsidR="00B627C4" w:rsidRDefault="00B627C4" w:rsidP="0080657B">
                            <w:r>
                              <w:rPr>
                                <w:b/>
                                <w:bCs/>
                                <w:highlight w:val="yellow"/>
                              </w:rPr>
                              <w:t>6-</w:t>
                            </w:r>
                            <w:r>
                              <w:rPr>
                                <w:b/>
                                <w:bCs/>
                              </w:rPr>
                              <w:t xml:space="preserve"> </w:t>
                            </w:r>
                            <w:r>
                              <w:t xml:space="preserve">Navigate through the entered trials and go back to the </w:t>
                            </w:r>
                            <w:r>
                              <w:rPr>
                                <w:b/>
                                <w:bCs/>
                              </w:rPr>
                              <w:t>1</w:t>
                            </w:r>
                            <w:r>
                              <w:rPr>
                                <w:b/>
                                <w:bCs/>
                                <w:position w:val="7"/>
                                <w:vertAlign w:val="superscript"/>
                              </w:rPr>
                              <w:t>st</w:t>
                            </w:r>
                            <w:r>
                              <w:rPr>
                                <w:b/>
                                <w:bCs/>
                              </w:rPr>
                              <w:t xml:space="preserve"> trial </w:t>
                            </w:r>
                            <w:r>
                              <w:t xml:space="preserve">the has been entered and the go to </w:t>
                            </w:r>
                            <w:r>
                              <w:rPr>
                                <w:b/>
                                <w:bCs/>
                              </w:rPr>
                              <w:t>Groups</w:t>
                            </w:r>
                            <w:r>
                              <w:t xml:space="preserve"> to enter the Tx groups for that trial</w:t>
                            </w:r>
                          </w:p>
                        </w:txbxContent>
                      </wps:txbx>
                      <wps:bodyPr wrap="square" rtlCol="0">
                        <a:spAutoFit/>
                      </wps:bodyPr>
                    </wps:wsp>
                  </a:graphicData>
                </a:graphic>
              </wp:anchor>
            </w:drawing>
          </mc:Choice>
          <mc:Fallback>
            <w:pict>
              <v:shape w14:anchorId="3F369A5D" id="TextBox 60" o:spid="_x0000_s1029" type="#_x0000_t202" style="position:absolute;margin-left:717.5pt;margin-top:201.55pt;width:218.55pt;height:65.45pt;z-index:25156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" filled="f" stroked="f">
                <v:textbox style="mso-fit-shape-to-text:t">
                  <w:txbxContent>
                    <w:p w14:paraId="49730150" w14:textId="77777777" w:rsidR="00B627C4" w:rsidRDefault="00B627C4" w:rsidP="0080657B">
                      <w:r>
                        <w:rPr>
                          <w:b/>
                          <w:bCs/>
                          <w:highlight w:val="yellow"/>
                        </w:rPr>
                        <w:t>6-</w:t>
                      </w:r>
                      <w:r>
                        <w:rPr>
                          <w:b/>
                          <w:bCs/>
                        </w:rPr>
                        <w:t xml:space="preserve"> </w:t>
                      </w:r>
                      <w:r>
                        <w:t xml:space="preserve">Navigate through the entered trials and go back to the </w:t>
                      </w:r>
                      <w:r>
                        <w:rPr>
                          <w:b/>
                          <w:bCs/>
                        </w:rPr>
                        <w:t>1</w:t>
                      </w:r>
                      <w:r>
                        <w:rPr>
                          <w:b/>
                          <w:bCs/>
                          <w:position w:val="7"/>
                          <w:vertAlign w:val="superscript"/>
                        </w:rPr>
                        <w:t>st</w:t>
                      </w:r>
                      <w:r>
                        <w:rPr>
                          <w:b/>
                          <w:bCs/>
                        </w:rPr>
                        <w:t xml:space="preserve"> trial </w:t>
                      </w:r>
                      <w:r>
                        <w:t xml:space="preserve">the has been entered and the go to </w:t>
                      </w:r>
                      <w:r>
                        <w:rPr>
                          <w:b/>
                          <w:bCs/>
                        </w:rPr>
                        <w:t>Groups</w:t>
                      </w:r>
                      <w:r>
                        <w:t xml:space="preserve"> to enter the Tx groups for that trial</w:t>
                      </w:r>
                    </w:p>
                  </w:txbxContent>
                </v:textbox>
              </v:shape>
            </w:pict>
          </mc:Fallback>
        </mc:AlternateContent>
      </w:r>
    </w:p>
    <w:p w14:paraId="67BFCC8C" w14:textId="104DF50A" w:rsidR="00951B4F" w:rsidRPr="00C2448F" w:rsidRDefault="00951B4F" w:rsidP="0080657B"/>
    <w:p w14:paraId="3FC0AD54" w14:textId="154FAACF" w:rsidR="00951B4F" w:rsidRPr="00C2448F" w:rsidRDefault="00951B4F" w:rsidP="0080657B"/>
    <w:p w14:paraId="1A32A2A8" w14:textId="7E75461F" w:rsidR="00951B4F" w:rsidRPr="00C2448F" w:rsidRDefault="00951B4F" w:rsidP="0080657B"/>
    <w:p w14:paraId="6ACB2462" w14:textId="5DE3A225" w:rsidR="00951B4F" w:rsidRPr="00C2448F" w:rsidRDefault="00951B4F" w:rsidP="0080657B"/>
    <w:p w14:paraId="3F16A9DB" w14:textId="13CFA8C3" w:rsidR="00951B4F" w:rsidRPr="00C2448F" w:rsidRDefault="00951B4F" w:rsidP="0080657B"/>
    <w:p w14:paraId="1DAA7EF6" w14:textId="64F50D9F" w:rsidR="00951B4F" w:rsidRPr="00C2448F" w:rsidRDefault="00951B4F" w:rsidP="0080657B"/>
    <w:p w14:paraId="04AAC00C" w14:textId="1E9C258E" w:rsidR="00951B4F" w:rsidRPr="00C2448F" w:rsidRDefault="00951B4F" w:rsidP="0080657B"/>
    <w:p w14:paraId="11B6D3EC" w14:textId="4D9E8E26" w:rsidR="00951B4F" w:rsidRPr="00C2448F" w:rsidRDefault="00951B4F" w:rsidP="0080657B"/>
    <w:p w14:paraId="34B9D9BC" w14:textId="575D1FA6" w:rsidR="00AC0327" w:rsidRPr="00C2448F" w:rsidRDefault="00AC0327" w:rsidP="0080657B"/>
    <w:p w14:paraId="1E21F02D" w14:textId="0D6EB1D1" w:rsidR="00637371" w:rsidRDefault="00637371" w:rsidP="0080657B"/>
    <w:p w14:paraId="6A09493A" w14:textId="4BAC4449" w:rsidR="00235024" w:rsidRDefault="00235024" w:rsidP="0080657B"/>
    <w:p w14:paraId="3920FEA2" w14:textId="062E8EC7" w:rsidR="00235024" w:rsidRDefault="00235024" w:rsidP="0080657B"/>
    <w:p w14:paraId="339208C6" w14:textId="61A6DFC5" w:rsidR="00235024" w:rsidRPr="00C2448F" w:rsidRDefault="00235024" w:rsidP="0080657B"/>
    <w:p w14:paraId="1B69C718" w14:textId="06A51774" w:rsidR="00951B4F" w:rsidRDefault="00951B4F" w:rsidP="0080657B"/>
    <w:p w14:paraId="3E93A0D4" w14:textId="603B9E4E" w:rsidR="00A7566F" w:rsidRDefault="00A7566F" w:rsidP="0080657B"/>
    <w:p w14:paraId="2004B65A" w14:textId="247852E5" w:rsidR="00A7566F" w:rsidRDefault="00A7566F" w:rsidP="0080657B"/>
    <w:p w14:paraId="42A7730A" w14:textId="610BA91B" w:rsidR="00A7566F" w:rsidRDefault="00A7566F" w:rsidP="0080657B"/>
    <w:p w14:paraId="66B3A113" w14:textId="319CF0CA" w:rsidR="00A7566F" w:rsidRDefault="00B13EEF" w:rsidP="0080657B">
      <w:pPr>
        <w:sectPr w:rsidR="00A7566F" w:rsidSect="00196393">
          <w:pgSz w:w="12240" w:h="15840"/>
          <w:pgMar w:top="1440" w:right="1440" w:bottom="1440" w:left="1440" w:header="720" w:footer="720" w:gutter="0"/>
          <w:cols w:space="720"/>
          <w:docGrid w:linePitch="360"/>
        </w:sectPr>
      </w:pPr>
      <w:r w:rsidRPr="002732C5">
        <w:rPr>
          <w:noProof/>
        </w:rPr>
        <mc:AlternateContent>
          <mc:Choice Requires="wps">
            <w:drawing>
              <wp:anchor distT="0" distB="0" distL="114300" distR="114300" simplePos="0" relativeHeight="251573760" behindDoc="0" locked="0" layoutInCell="1" allowOverlap="1" wp14:anchorId="40A40C7F" wp14:editId="16E74232">
                <wp:simplePos x="0" y="0"/>
                <wp:positionH relativeFrom="column">
                  <wp:posOffset>3937907</wp:posOffset>
                </wp:positionH>
                <wp:positionV relativeFrom="paragraph">
                  <wp:posOffset>613105</wp:posOffset>
                </wp:positionV>
                <wp:extent cx="645968" cy="408462"/>
                <wp:effectExtent l="19050" t="19050" r="20955" b="10795"/>
                <wp:wrapNone/>
                <wp:docPr id="31" name="Oval 2"/>
                <wp:cNvGraphicFramePr/>
                <a:graphic xmlns:a="http://schemas.openxmlformats.org/drawingml/2006/main">
                  <a:graphicData uri="http://schemas.microsoft.com/office/word/2010/wordprocessingShape">
                    <wps:wsp>
                      <wps:cNvSpPr/>
                      <wps:spPr>
                        <a:xfrm>
                          <a:off x="0" y="0"/>
                          <a:ext cx="645968" cy="408462"/>
                        </a:xfrm>
                        <a:prstGeom prst="ellipse">
                          <a:avLst/>
                        </a:prstGeom>
                        <a:noFill/>
                        <a:ln w="28575" cap="flat" cmpd="sng" algn="ctr">
                          <a:solidFill>
                            <a:srgbClr val="0000FF"/>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oval w14:anchorId="38F0B9C0" id="Oval 2" o:spid="_x0000_s1026" style="position:absolute;margin-left:310.05pt;margin-top:48.3pt;width:50.85pt;height:32.15pt;z-index:25157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" filled="f" strokecolor="blue" strokeweight="2.25pt">
                <v:stroke joinstyle="miter"/>
              </v:oval>
            </w:pict>
          </mc:Fallback>
        </mc:AlternateContent>
      </w:r>
      <w:r w:rsidR="00BA2A23" w:rsidRPr="00BA2A23">
        <w:rPr>
          <w:noProof/>
        </w:rPr>
        <mc:AlternateContent>
          <mc:Choice Requires="wps">
            <w:drawing>
              <wp:anchor distT="0" distB="0" distL="114300" distR="114300" simplePos="0" relativeHeight="251576832" behindDoc="0" locked="0" layoutInCell="1" allowOverlap="1" wp14:anchorId="426F2DCE" wp14:editId="40E32712">
                <wp:simplePos x="0" y="0"/>
                <wp:positionH relativeFrom="column">
                  <wp:posOffset>-613751</wp:posOffset>
                </wp:positionH>
                <wp:positionV relativeFrom="paragraph">
                  <wp:posOffset>783742</wp:posOffset>
                </wp:positionV>
                <wp:extent cx="1733266" cy="645795"/>
                <wp:effectExtent l="0" t="0" r="0" b="0"/>
                <wp:wrapNone/>
                <wp:docPr id="33" name="TextBox 46"/>
                <wp:cNvGraphicFramePr/>
                <a:graphic xmlns:a="http://schemas.openxmlformats.org/drawingml/2006/main">
                  <a:graphicData uri="http://schemas.microsoft.com/office/word/2010/wordprocessingShape">
                    <wps:wsp>
                      <wps:cNvSpPr txBox="1"/>
                      <wps:spPr>
                        <a:xfrm>
                          <a:off x="0" y="0"/>
                          <a:ext cx="1733266" cy="645795"/>
                        </a:xfrm>
                        <a:prstGeom prst="rect">
                          <a:avLst/>
                        </a:prstGeom>
                        <a:noFill/>
                      </wps:spPr>
                      <wps:txbx>
                        <w:txbxContent>
                          <w:p w14:paraId="21862565" w14:textId="77777777" w:rsidR="00B627C4" w:rsidRPr="00BA2A23" w:rsidRDefault="00B627C4" w:rsidP="0080657B">
                            <w:r w:rsidRPr="00BA2A23">
                              <w:rPr>
                                <w:b/>
                                <w:bCs/>
                                <w:highlight w:val="yellow"/>
                              </w:rPr>
                              <w:t>3-</w:t>
                            </w:r>
                            <w:r w:rsidRPr="00BA2A23">
                              <w:rPr>
                                <w:b/>
                                <w:bCs/>
                              </w:rPr>
                              <w:t xml:space="preserve"> </w:t>
                            </w:r>
                            <w:r w:rsidRPr="00BA2A23">
                              <w:t>After filling in the form, if you have only 1 trial you can directly move to groups</w:t>
                            </w:r>
                          </w:p>
                        </w:txbxContent>
                      </wps:txbx>
                      <wps:bodyPr wrap="square" rtlCol="0">
                        <a:spAutoFit/>
                      </wps:bodyPr>
                    </wps:wsp>
                  </a:graphicData>
                </a:graphic>
                <wp14:sizeRelH relativeFrom="margin">
                  <wp14:pctWidth>0</wp14:pctWidth>
                </wp14:sizeRelH>
              </wp:anchor>
            </w:drawing>
          </mc:Choice>
          <mc:Fallback>
            <w:pict>
              <v:shape w14:anchorId="426F2DCE" id="TextBox 46" o:spid="_x0000_s1030" type="#_x0000_t202" style="position:absolute;margin-left:-48.35pt;margin-top:61.7pt;width:136.5pt;height:50.85pt;z-index:251576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" filled="f" stroked="f">
                <v:textbox style="mso-fit-shape-to-text:t">
                  <w:txbxContent>
                    <w:p w14:paraId="21862565" w14:textId="77777777" w:rsidR="00B627C4" w:rsidRPr="00BA2A23" w:rsidRDefault="00B627C4" w:rsidP="0080657B">
                      <w:r w:rsidRPr="00BA2A23">
                        <w:rPr>
                          <w:b/>
                          <w:bCs/>
                          <w:highlight w:val="yellow"/>
                        </w:rPr>
                        <w:t>3-</w:t>
                      </w:r>
                      <w:r w:rsidRPr="00BA2A23">
                        <w:rPr>
                          <w:b/>
                          <w:bCs/>
                        </w:rPr>
                        <w:t xml:space="preserve"> </w:t>
                      </w:r>
                      <w:r w:rsidRPr="00BA2A23">
                        <w:t>After filling in the form, if you have only 1 trial you can directly move to groups</w:t>
                      </w:r>
                    </w:p>
                  </w:txbxContent>
                </v:textbox>
              </v:shape>
            </w:pict>
          </mc:Fallback>
        </mc:AlternateContent>
      </w:r>
      <w:r w:rsidR="00BA2A23" w:rsidRPr="002732C5">
        <w:rPr>
          <w:noProof/>
        </w:rPr>
        <mc:AlternateContent>
          <mc:Choice Requires="wps">
            <w:drawing>
              <wp:anchor distT="0" distB="0" distL="114300" distR="114300" simplePos="0" relativeHeight="251574784" behindDoc="0" locked="0" layoutInCell="1" allowOverlap="1" wp14:anchorId="0537D614" wp14:editId="655EAC23">
                <wp:simplePos x="0" y="0"/>
                <wp:positionH relativeFrom="column">
                  <wp:posOffset>1265273</wp:posOffset>
                </wp:positionH>
                <wp:positionV relativeFrom="paragraph">
                  <wp:posOffset>866480</wp:posOffset>
                </wp:positionV>
                <wp:extent cx="2650092" cy="357519"/>
                <wp:effectExtent l="38100" t="19050" r="17145" b="80645"/>
                <wp:wrapNone/>
                <wp:docPr id="32"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650092" cy="357519"/>
                        </a:xfrm>
                        <a:prstGeom prst="straightConnector1">
                          <a:avLst/>
                        </a:prstGeom>
                        <a:ln w="28575">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85358B" id="Straight Arrow Connector 11" o:spid="_x0000_s1026" type="#_x0000_t32" style="position:absolute;margin-left:99.65pt;margin-top:68.25pt;width:208.65pt;height:28.15pt;flip:x;z-index:25157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" strokecolor="blue" strokeweight="2.25pt">
                <v:stroke endarrow="block"/>
                <o:lock v:ext="edit" shapetype="f"/>
              </v:shape>
            </w:pict>
          </mc:Fallback>
        </mc:AlternateContent>
      </w:r>
      <w:r w:rsidR="008877D4" w:rsidRPr="008877D4">
        <w:rPr>
          <w:noProof/>
        </w:rPr>
        <mc:AlternateContent>
          <mc:Choice Requires="wps">
            <w:drawing>
              <wp:anchor distT="0" distB="0" distL="114300" distR="114300" simplePos="0" relativeHeight="251566592" behindDoc="0" locked="0" layoutInCell="1" allowOverlap="1" wp14:anchorId="50132960" wp14:editId="7BFEA94E">
                <wp:simplePos x="0" y="0"/>
                <wp:positionH relativeFrom="column">
                  <wp:posOffset>-747405</wp:posOffset>
                </wp:positionH>
                <wp:positionV relativeFrom="paragraph">
                  <wp:posOffset>3692676</wp:posOffset>
                </wp:positionV>
                <wp:extent cx="2535596" cy="646331"/>
                <wp:effectExtent l="0" t="0" r="0" b="0"/>
                <wp:wrapNone/>
                <wp:docPr id="47" name="TextBox 46">
                  <a:extLst xmlns:a="http://schemas.openxmlformats.org/drawingml/2006/main">
                    <a:ext uri="{FF2B5EF4-FFF2-40B4-BE49-F238E27FC236}">
                      <a16:creationId xmlns:a16="http://schemas.microsoft.com/office/drawing/2014/main" id="{8CC9B26B-F9DB-4617-9F78-FAF117A77762}"/>
                    </a:ext>
                  </a:extLst>
                </wp:docPr>
                <wp:cNvGraphicFramePr/>
                <a:graphic xmlns:a="http://schemas.openxmlformats.org/drawingml/2006/main">
                  <a:graphicData uri="http://schemas.microsoft.com/office/word/2010/wordprocessingShape">
                    <wps:wsp>
                      <wps:cNvSpPr txBox="1"/>
                      <wps:spPr>
                        <a:xfrm>
                          <a:off x="0" y="0"/>
                          <a:ext cx="2535596" cy="646331"/>
                        </a:xfrm>
                        <a:prstGeom prst="rect">
                          <a:avLst/>
                        </a:prstGeom>
                        <a:noFill/>
                      </wps:spPr>
                      <wps:txbx>
                        <w:txbxContent>
                          <w:p w14:paraId="2FDACC55" w14:textId="69FE9F87" w:rsidR="00B627C4" w:rsidRPr="008877D4" w:rsidRDefault="00B627C4" w:rsidP="0080657B">
                            <w:r w:rsidRPr="008877D4">
                              <w:rPr>
                                <w:b/>
                                <w:bCs/>
                                <w:highlight w:val="yellow"/>
                              </w:rPr>
                              <w:t>3-</w:t>
                            </w:r>
                            <w:r w:rsidRPr="008877D4">
                              <w:rPr>
                                <w:b/>
                                <w:bCs/>
                              </w:rPr>
                              <w:t xml:space="preserve"> </w:t>
                            </w:r>
                            <w:r w:rsidRPr="008877D4">
                              <w:t xml:space="preserve">After filling in the form, </w:t>
                            </w:r>
                            <w:r>
                              <w:t xml:space="preserve">&gt;&gt;&gt; Save (Ctrl + S) </w:t>
                            </w:r>
                            <w:r w:rsidRPr="008877D4">
                              <w:t xml:space="preserve"> move to groups</w:t>
                            </w:r>
                          </w:p>
                        </w:txbxContent>
                      </wps:txbx>
                      <wps:bodyPr wrap="square" rtlCol="0">
                        <a:spAutoFit/>
                      </wps:bodyPr>
                    </wps:wsp>
                  </a:graphicData>
                </a:graphic>
              </wp:anchor>
            </w:drawing>
          </mc:Choice>
          <mc:Fallback>
            <w:pict>
              <v:shape w14:anchorId="50132960" id="_x0000_s1031" type="#_x0000_t202" style="position:absolute;margin-left:-58.85pt;margin-top:290.75pt;width:199.65pt;height:50.9pt;z-index:251566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" filled="f" stroked="f">
                <v:textbox style="mso-fit-shape-to-text:t">
                  <w:txbxContent>
                    <w:p w14:paraId="2FDACC55" w14:textId="69FE9F87" w:rsidR="00B627C4" w:rsidRPr="008877D4" w:rsidRDefault="00B627C4" w:rsidP="0080657B">
                      <w:r w:rsidRPr="008877D4">
                        <w:rPr>
                          <w:b/>
                          <w:bCs/>
                          <w:highlight w:val="yellow"/>
                        </w:rPr>
                        <w:t>3-</w:t>
                      </w:r>
                      <w:r w:rsidRPr="008877D4">
                        <w:rPr>
                          <w:b/>
                          <w:bCs/>
                        </w:rPr>
                        <w:t xml:space="preserve"> </w:t>
                      </w:r>
                      <w:r w:rsidRPr="008877D4">
                        <w:t xml:space="preserve">After filling in the form, </w:t>
                      </w:r>
                      <w:r>
                        <w:t xml:space="preserve">&gt;&gt;&gt; Save (Ctrl + S) </w:t>
                      </w:r>
                      <w:r w:rsidRPr="008877D4">
                        <w:t xml:space="preserve"> move to groups</w:t>
                      </w:r>
                    </w:p>
                  </w:txbxContent>
                </v:textbox>
              </v:shape>
            </w:pict>
          </mc:Fallback>
        </mc:AlternateContent>
      </w:r>
    </w:p>
    <w:p w14:paraId="238BD53B" w14:textId="3DA952F3" w:rsidR="00BB5D95" w:rsidRDefault="007061B3" w:rsidP="009B67F1">
      <w:pPr>
        <w:pStyle w:val="Heading2"/>
      </w:pPr>
      <w:bookmarkStart w:id="17" w:name="_Toc31209227"/>
      <w:r w:rsidRPr="00C2448F">
        <w:lastRenderedPageBreak/>
        <w:t>Group</w:t>
      </w:r>
      <w:r w:rsidR="00DA6B3C">
        <w:t xml:space="preserve"> sheet</w:t>
      </w:r>
      <w:bookmarkEnd w:id="17"/>
    </w:p>
    <w:p w14:paraId="544BCBC9" w14:textId="3C00816F" w:rsidR="00BA2A23" w:rsidRPr="00BA2A23" w:rsidRDefault="00BA2A23" w:rsidP="0080657B">
      <w:pPr>
        <w:pStyle w:val="ListParagraph"/>
      </w:pPr>
      <w:r w:rsidRPr="00BA2A23">
        <w:t>In the group sheet, we enter the data related to the antimicrobial</w:t>
      </w:r>
      <w:r w:rsidR="00F94EC3">
        <w:t xml:space="preserve">/teat sealant </w:t>
      </w:r>
      <w:r w:rsidRPr="00BA2A23">
        <w:t>used.</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19"/>
        <w:gridCol w:w="7049"/>
      </w:tblGrid>
      <w:tr w:rsidR="00C2448F" w:rsidRPr="00C2448F" w14:paraId="3056BFE6" w14:textId="50FC704C" w:rsidTr="007F2D8E">
        <w:trPr>
          <w:trHeight w:val="288"/>
        </w:trPr>
        <w:tc>
          <w:tcPr>
            <w:tcW w:w="2520" w:type="dxa"/>
            <w:shd w:val="clear" w:color="auto" w:fill="000000" w:themeFill="text1"/>
            <w:noWrap/>
          </w:tcPr>
          <w:p w14:paraId="3E67D4AD" w14:textId="04DD3722" w:rsidR="00F3124A" w:rsidRPr="007F2D8E" w:rsidRDefault="007F2D8E" w:rsidP="00641AD5">
            <w:pPr>
              <w:spacing w:after="0"/>
            </w:pPr>
            <w:r w:rsidRPr="007F2D8E">
              <w:t>ID</w:t>
            </w:r>
          </w:p>
        </w:tc>
        <w:tc>
          <w:tcPr>
            <w:tcW w:w="6948" w:type="dxa"/>
            <w:shd w:val="clear" w:color="auto" w:fill="000000" w:themeFill="text1"/>
          </w:tcPr>
          <w:p w14:paraId="7F6CF47D" w14:textId="20A575F0" w:rsidR="00F3124A" w:rsidRPr="007F2D8E" w:rsidRDefault="00F3124A" w:rsidP="00641AD5">
            <w:pPr>
              <w:spacing w:after="0"/>
            </w:pPr>
          </w:p>
        </w:tc>
      </w:tr>
      <w:tr w:rsidR="007F2D8E" w:rsidRPr="00C2448F" w14:paraId="32A15F52" w14:textId="77777777" w:rsidTr="00B612B2">
        <w:trPr>
          <w:trHeight w:val="162"/>
        </w:trPr>
        <w:tc>
          <w:tcPr>
            <w:tcW w:w="2520" w:type="dxa"/>
            <w:shd w:val="clear" w:color="auto" w:fill="A6A6A6" w:themeFill="background1" w:themeFillShade="A6"/>
            <w:noWrap/>
          </w:tcPr>
          <w:p w14:paraId="01567C41" w14:textId="41262722" w:rsidR="007F2D8E" w:rsidRPr="00C2448F" w:rsidRDefault="007F2D8E" w:rsidP="00641AD5">
            <w:pPr>
              <w:spacing w:after="0"/>
            </w:pPr>
            <w:r w:rsidRPr="00C2448F">
              <w:t>S</w:t>
            </w:r>
            <w:r w:rsidRPr="00F3124A">
              <w:t>tudy</w:t>
            </w:r>
            <w:r w:rsidRPr="00C2448F">
              <w:t xml:space="preserve"> </w:t>
            </w:r>
            <w:r w:rsidRPr="00F3124A">
              <w:t>id</w:t>
            </w:r>
            <w:r w:rsidRPr="00C2448F">
              <w:t xml:space="preserve"> </w:t>
            </w:r>
            <w:r w:rsidRPr="00F3124A">
              <w:t>expo</w:t>
            </w:r>
          </w:p>
        </w:tc>
        <w:tc>
          <w:tcPr>
            <w:tcW w:w="6948" w:type="dxa"/>
            <w:shd w:val="clear" w:color="auto" w:fill="A6A6A6" w:themeFill="background1" w:themeFillShade="A6"/>
          </w:tcPr>
          <w:p w14:paraId="6DE98507" w14:textId="6FB81A7E" w:rsidR="007F2D8E" w:rsidRPr="00C2448F" w:rsidRDefault="007F2D8E" w:rsidP="00641AD5">
            <w:pPr>
              <w:spacing w:after="0"/>
            </w:pPr>
            <w:r w:rsidRPr="00C2448F">
              <w:t xml:space="preserve">No enter, check variable to keep track of the study we are working on </w:t>
            </w:r>
          </w:p>
        </w:tc>
      </w:tr>
      <w:tr w:rsidR="007F2D8E" w:rsidRPr="00C2448F" w14:paraId="7F5210CD" w14:textId="004ACDAE" w:rsidTr="00B612B2">
        <w:trPr>
          <w:trHeight w:val="288"/>
        </w:trPr>
        <w:tc>
          <w:tcPr>
            <w:tcW w:w="2520" w:type="dxa"/>
            <w:shd w:val="clear" w:color="auto" w:fill="A6A6A6" w:themeFill="background1" w:themeFillShade="A6"/>
            <w:noWrap/>
            <w:hideMark/>
          </w:tcPr>
          <w:p w14:paraId="0B0CA63C" w14:textId="096B6C63" w:rsidR="007F2D8E" w:rsidRPr="00F3124A" w:rsidRDefault="007F2D8E" w:rsidP="00641AD5">
            <w:pPr>
              <w:spacing w:after="0"/>
            </w:pPr>
            <w:r w:rsidRPr="00C2448F">
              <w:t>T</w:t>
            </w:r>
            <w:r w:rsidRPr="00F3124A">
              <w:t>rial</w:t>
            </w:r>
            <w:r w:rsidRPr="00C2448F">
              <w:t xml:space="preserve"> </w:t>
            </w:r>
            <w:r w:rsidRPr="00F3124A">
              <w:t>expo</w:t>
            </w:r>
          </w:p>
        </w:tc>
        <w:tc>
          <w:tcPr>
            <w:tcW w:w="6948" w:type="dxa"/>
            <w:shd w:val="clear" w:color="auto" w:fill="A6A6A6" w:themeFill="background1" w:themeFillShade="A6"/>
          </w:tcPr>
          <w:p w14:paraId="50C136FF" w14:textId="173C7AFC" w:rsidR="007F2D8E" w:rsidRPr="00C2448F" w:rsidRDefault="007F2D8E" w:rsidP="00641AD5">
            <w:pPr>
              <w:spacing w:after="0"/>
            </w:pPr>
            <w:r w:rsidRPr="00C2448F">
              <w:t xml:space="preserve">No enter, check variable to keep track of the </w:t>
            </w:r>
            <w:r>
              <w:t>trial</w:t>
            </w:r>
            <w:r w:rsidRPr="00C2448F">
              <w:t xml:space="preserve"> we are working on</w:t>
            </w:r>
          </w:p>
        </w:tc>
      </w:tr>
      <w:tr w:rsidR="007F2D8E" w:rsidRPr="00C2448F" w14:paraId="7D110163" w14:textId="77777777" w:rsidTr="00C95C0C">
        <w:trPr>
          <w:trHeight w:val="288"/>
        </w:trPr>
        <w:tc>
          <w:tcPr>
            <w:tcW w:w="2520" w:type="dxa"/>
            <w:shd w:val="clear" w:color="auto" w:fill="000000" w:themeFill="text1"/>
            <w:noWrap/>
          </w:tcPr>
          <w:p w14:paraId="3E72FF15" w14:textId="2A59170B" w:rsidR="007F2D8E" w:rsidRPr="00C2448F" w:rsidRDefault="007F2D8E" w:rsidP="00641AD5">
            <w:pPr>
              <w:spacing w:after="0"/>
            </w:pPr>
            <w:r w:rsidRPr="00C2448F">
              <w:t>Group</w:t>
            </w:r>
          </w:p>
        </w:tc>
        <w:tc>
          <w:tcPr>
            <w:tcW w:w="6948" w:type="dxa"/>
            <w:shd w:val="clear" w:color="auto" w:fill="000000" w:themeFill="text1"/>
          </w:tcPr>
          <w:p w14:paraId="5CB09355" w14:textId="77777777" w:rsidR="007F2D8E" w:rsidRPr="00C2448F" w:rsidRDefault="007F2D8E" w:rsidP="00641AD5">
            <w:pPr>
              <w:spacing w:after="0"/>
            </w:pPr>
          </w:p>
        </w:tc>
      </w:tr>
      <w:tr w:rsidR="007F2D8E" w:rsidRPr="00C2448F" w14:paraId="449609FF" w14:textId="77777777" w:rsidTr="00C95C0C">
        <w:trPr>
          <w:trHeight w:val="288"/>
        </w:trPr>
        <w:tc>
          <w:tcPr>
            <w:tcW w:w="2520" w:type="dxa"/>
            <w:shd w:val="clear" w:color="auto" w:fill="auto"/>
            <w:noWrap/>
          </w:tcPr>
          <w:p w14:paraId="629D4B81" w14:textId="384C2890" w:rsidR="007F2D8E" w:rsidRPr="00C2448F" w:rsidRDefault="007F2D8E" w:rsidP="00641AD5">
            <w:pPr>
              <w:spacing w:after="0"/>
            </w:pPr>
            <w:r w:rsidRPr="00C2448F">
              <w:t>Group order</w:t>
            </w:r>
          </w:p>
        </w:tc>
        <w:tc>
          <w:tcPr>
            <w:tcW w:w="6948" w:type="dxa"/>
            <w:shd w:val="clear" w:color="auto" w:fill="auto"/>
          </w:tcPr>
          <w:p w14:paraId="47668F58" w14:textId="1EB03620" w:rsidR="007F2D8E" w:rsidRPr="00C2448F" w:rsidRDefault="007F2D8E" w:rsidP="00641AD5">
            <w:pPr>
              <w:spacing w:after="0"/>
              <w:rPr>
                <w:color w:val="000000"/>
              </w:rPr>
            </w:pPr>
            <w:r w:rsidRPr="00C2448F">
              <w:rPr>
                <w:b/>
                <w:bCs/>
                <w:color w:val="0000FF"/>
              </w:rPr>
              <w:t xml:space="preserve">Entries: </w:t>
            </w:r>
            <w:r w:rsidRPr="00C2448F">
              <w:t>1/2/3….</w:t>
            </w:r>
            <w:r>
              <w:t>f</w:t>
            </w:r>
            <w:r w:rsidRPr="00C2448F">
              <w:t>or entering groups, we don’t have to follow a specific order, so it is up to the reviewer</w:t>
            </w:r>
            <w:r>
              <w:t>.</w:t>
            </w:r>
            <w:r w:rsidRPr="00C2448F">
              <w:rPr>
                <w:color w:val="000000"/>
              </w:rPr>
              <w:t xml:space="preserve"> </w:t>
            </w:r>
          </w:p>
        </w:tc>
      </w:tr>
      <w:tr w:rsidR="007F2D8E" w:rsidRPr="00C2448F" w14:paraId="18AA53DA" w14:textId="77777777" w:rsidTr="00C95C0C">
        <w:trPr>
          <w:trHeight w:val="288"/>
        </w:trPr>
        <w:tc>
          <w:tcPr>
            <w:tcW w:w="2520" w:type="dxa"/>
            <w:shd w:val="clear" w:color="auto" w:fill="auto"/>
            <w:noWrap/>
          </w:tcPr>
          <w:p w14:paraId="1A25E0B9" w14:textId="6E6FD2D1" w:rsidR="007F2D8E" w:rsidRPr="00C2448F" w:rsidRDefault="007F2D8E" w:rsidP="00641AD5">
            <w:pPr>
              <w:spacing w:after="0"/>
            </w:pPr>
            <w:r w:rsidRPr="00C2448F">
              <w:t>A</w:t>
            </w:r>
            <w:r w:rsidRPr="00F3124A">
              <w:t>ctive</w:t>
            </w:r>
            <w:r w:rsidRPr="00C2448F">
              <w:t xml:space="preserve"> ingredient</w:t>
            </w:r>
          </w:p>
        </w:tc>
        <w:tc>
          <w:tcPr>
            <w:tcW w:w="6948" w:type="dxa"/>
            <w:shd w:val="clear" w:color="auto" w:fill="auto"/>
          </w:tcPr>
          <w:p w14:paraId="52F77BC2" w14:textId="1E598157" w:rsidR="007F2D8E" w:rsidRPr="00C2448F" w:rsidRDefault="007F2D8E" w:rsidP="00641AD5">
            <w:pPr>
              <w:spacing w:after="0"/>
            </w:pPr>
            <w:r w:rsidRPr="00C2448F">
              <w:rPr>
                <w:b/>
                <w:bCs/>
                <w:color w:val="0000FF"/>
              </w:rPr>
              <w:t xml:space="preserve">Entries: </w:t>
            </w:r>
            <w:r w:rsidRPr="00C2448F">
              <w:t>list of predefined active ingredients e.g.</w:t>
            </w:r>
            <w:r w:rsidRPr="00C2448F">
              <w:rPr>
                <w:b/>
                <w:bCs/>
              </w:rPr>
              <w:t xml:space="preserve"> </w:t>
            </w:r>
            <w:r w:rsidRPr="00C2448F">
              <w:t xml:space="preserve">Cefquinome, Ceftiofur, </w:t>
            </w:r>
            <w:proofErr w:type="spellStart"/>
            <w:r w:rsidRPr="00C2448F">
              <w:t>Cephalexin+Neomycin</w:t>
            </w:r>
            <w:proofErr w:type="spellEnd"/>
            <w:r w:rsidRPr="00C2448F">
              <w:t xml:space="preserve">, Cephalonium, </w:t>
            </w:r>
            <w:proofErr w:type="spellStart"/>
            <w:r w:rsidRPr="00C2448F">
              <w:t>Cephapirin</w:t>
            </w:r>
            <w:proofErr w:type="spellEnd"/>
            <w:r w:rsidRPr="00C2448F">
              <w:t xml:space="preserve">, </w:t>
            </w:r>
            <w:proofErr w:type="spellStart"/>
            <w:r w:rsidRPr="00C2448F">
              <w:t>Cloxa</w:t>
            </w:r>
            <w:proofErr w:type="spellEnd"/>
            <w:proofErr w:type="gramStart"/>
            <w:r w:rsidRPr="00C2448F">
              <w:t>…..</w:t>
            </w:r>
            <w:proofErr w:type="gramEnd"/>
          </w:p>
          <w:p w14:paraId="3A2AD7EC" w14:textId="35CCAD5E" w:rsidR="007F2D8E" w:rsidRPr="00C2448F" w:rsidRDefault="007F2D8E" w:rsidP="00641AD5">
            <w:pPr>
              <w:spacing w:after="0"/>
              <w:rPr>
                <w:b/>
                <w:bCs/>
                <w:color w:val="0000FF"/>
              </w:rPr>
            </w:pPr>
            <w:r w:rsidRPr="00C2448F">
              <w:rPr>
                <w:b/>
                <w:bCs/>
                <w:color w:val="0000FF"/>
              </w:rPr>
              <w:t>Explanation</w:t>
            </w:r>
            <w:r w:rsidRPr="00C2448F">
              <w:rPr>
                <w:b/>
                <w:bCs/>
              </w:rPr>
              <w:t>:</w:t>
            </w:r>
            <w:r w:rsidRPr="00C2448F">
              <w:t xml:space="preserve"> </w:t>
            </w:r>
            <w:r w:rsidRPr="00C2448F">
              <w:rPr>
                <w:color w:val="000000" w:themeColor="text1"/>
              </w:rPr>
              <w:t>please pick form the</w:t>
            </w:r>
            <w:r w:rsidRPr="00C2448F">
              <w:rPr>
                <w:b/>
                <w:bCs/>
                <w:color w:val="0000FF"/>
              </w:rPr>
              <w:t xml:space="preserve"> </w:t>
            </w:r>
            <w:r w:rsidRPr="00C2448F">
              <w:rPr>
                <w:color w:val="000000" w:themeColor="text1"/>
              </w:rPr>
              <w:t>list</w:t>
            </w:r>
            <w:r>
              <w:rPr>
                <w:color w:val="000000" w:themeColor="text1"/>
              </w:rPr>
              <w:t xml:space="preserve">, </w:t>
            </w:r>
            <w:r w:rsidRPr="00C2448F">
              <w:t>note that Placebo, -</w:t>
            </w:r>
            <w:proofErr w:type="spellStart"/>
            <w:r w:rsidRPr="00C2448F">
              <w:t>ve</w:t>
            </w:r>
            <w:proofErr w:type="spellEnd"/>
            <w:r w:rsidR="00AF353A">
              <w:t xml:space="preserve">, </w:t>
            </w:r>
            <w:r w:rsidRPr="00C2448F">
              <w:t>control and TS only are also part of the list.</w:t>
            </w:r>
          </w:p>
        </w:tc>
      </w:tr>
      <w:tr w:rsidR="007F2D8E" w:rsidRPr="00C2448F" w14:paraId="247AA02B" w14:textId="77777777" w:rsidTr="00C95C0C">
        <w:trPr>
          <w:trHeight w:val="288"/>
        </w:trPr>
        <w:tc>
          <w:tcPr>
            <w:tcW w:w="2520" w:type="dxa"/>
            <w:shd w:val="clear" w:color="auto" w:fill="auto"/>
            <w:noWrap/>
          </w:tcPr>
          <w:p w14:paraId="3758E796" w14:textId="31265A73" w:rsidR="007F2D8E" w:rsidRPr="00C2448F" w:rsidRDefault="007F2D8E" w:rsidP="00641AD5">
            <w:pPr>
              <w:spacing w:after="0"/>
            </w:pPr>
            <w:r w:rsidRPr="00C2448F">
              <w:t>TS</w:t>
            </w:r>
          </w:p>
        </w:tc>
        <w:tc>
          <w:tcPr>
            <w:tcW w:w="6948" w:type="dxa"/>
            <w:shd w:val="clear" w:color="auto" w:fill="auto"/>
          </w:tcPr>
          <w:p w14:paraId="68B936DD" w14:textId="2768C00D" w:rsidR="007F2D8E" w:rsidRPr="00C2448F" w:rsidRDefault="007F2D8E" w:rsidP="00641AD5">
            <w:pPr>
              <w:spacing w:after="0"/>
              <w:rPr>
                <w:b/>
                <w:bCs/>
                <w:color w:val="0000FF"/>
              </w:rPr>
            </w:pPr>
            <w:r w:rsidRPr="00C2448F">
              <w:rPr>
                <w:b/>
                <w:bCs/>
                <w:color w:val="0000FF"/>
              </w:rPr>
              <w:t xml:space="preserve">Entries: </w:t>
            </w:r>
            <w:r w:rsidRPr="00C2448F">
              <w:t xml:space="preserve">tick box if TS was used in combination with Ab </w:t>
            </w:r>
          </w:p>
        </w:tc>
      </w:tr>
      <w:tr w:rsidR="007F2D8E" w:rsidRPr="00C2448F" w14:paraId="4D2361F3" w14:textId="77777777" w:rsidTr="00C95C0C">
        <w:trPr>
          <w:trHeight w:val="288"/>
        </w:trPr>
        <w:tc>
          <w:tcPr>
            <w:tcW w:w="2520" w:type="dxa"/>
            <w:shd w:val="clear" w:color="auto" w:fill="000000" w:themeFill="text1"/>
            <w:noWrap/>
          </w:tcPr>
          <w:p w14:paraId="4F3A9125" w14:textId="33ACF1A4" w:rsidR="007F2D8E" w:rsidRPr="00C2448F" w:rsidRDefault="007F2D8E" w:rsidP="00641AD5">
            <w:pPr>
              <w:spacing w:after="0"/>
            </w:pPr>
            <w:r w:rsidRPr="00C2448F">
              <w:t>Ab info</w:t>
            </w:r>
          </w:p>
        </w:tc>
        <w:tc>
          <w:tcPr>
            <w:tcW w:w="6948" w:type="dxa"/>
            <w:shd w:val="clear" w:color="auto" w:fill="000000" w:themeFill="text1"/>
          </w:tcPr>
          <w:p w14:paraId="14DF1488" w14:textId="77777777" w:rsidR="007F2D8E" w:rsidRPr="00C2448F" w:rsidRDefault="007F2D8E" w:rsidP="00641AD5">
            <w:pPr>
              <w:spacing w:after="0"/>
            </w:pPr>
          </w:p>
        </w:tc>
      </w:tr>
      <w:tr w:rsidR="007F2D8E" w:rsidRPr="00C2448F" w14:paraId="61BD31FD" w14:textId="77777777" w:rsidTr="00C95C0C">
        <w:trPr>
          <w:trHeight w:val="288"/>
        </w:trPr>
        <w:tc>
          <w:tcPr>
            <w:tcW w:w="2520" w:type="dxa"/>
            <w:shd w:val="clear" w:color="auto" w:fill="auto"/>
            <w:noWrap/>
          </w:tcPr>
          <w:p w14:paraId="16D68587" w14:textId="224092AC" w:rsidR="007F2D8E" w:rsidRPr="00C2448F" w:rsidRDefault="007F2D8E" w:rsidP="00641AD5">
            <w:pPr>
              <w:spacing w:after="0"/>
            </w:pPr>
            <w:r w:rsidRPr="00C2448F">
              <w:t>Concentration per dose</w:t>
            </w:r>
          </w:p>
        </w:tc>
        <w:tc>
          <w:tcPr>
            <w:tcW w:w="6948" w:type="dxa"/>
            <w:shd w:val="clear" w:color="auto" w:fill="auto"/>
          </w:tcPr>
          <w:p w14:paraId="2247A47B" w14:textId="77777777" w:rsidR="007F2D8E" w:rsidRPr="00C2448F" w:rsidRDefault="007F2D8E" w:rsidP="00641AD5">
            <w:pPr>
              <w:spacing w:after="0"/>
              <w:rPr>
                <w:color w:val="000000" w:themeColor="text1"/>
              </w:rPr>
            </w:pPr>
            <w:r w:rsidRPr="00C2448F">
              <w:t xml:space="preserve">Entries: </w:t>
            </w:r>
            <w:r w:rsidRPr="00C2448F">
              <w:rPr>
                <w:color w:val="000000" w:themeColor="text1"/>
              </w:rPr>
              <w:t>##</w:t>
            </w:r>
          </w:p>
          <w:p w14:paraId="3ECD36D4" w14:textId="07ADF3CB" w:rsidR="007F2D8E" w:rsidRPr="00C2448F" w:rsidRDefault="007F2D8E" w:rsidP="00641AD5">
            <w:pPr>
              <w:spacing w:after="0"/>
              <w:rPr>
                <w:b/>
                <w:bCs/>
                <w:color w:val="0000FF"/>
              </w:rPr>
            </w:pPr>
            <w:r w:rsidRPr="00C2448F">
              <w:rPr>
                <w:b/>
                <w:bCs/>
                <w:color w:val="0000FF"/>
              </w:rPr>
              <w:t>Explanation</w:t>
            </w:r>
            <w:r w:rsidRPr="00C2448F">
              <w:rPr>
                <w:b/>
                <w:bCs/>
              </w:rPr>
              <w:t>:</w:t>
            </w:r>
            <w:r w:rsidRPr="00C2448F">
              <w:t xml:space="preserve"> concentration of AB per infusion or per injection. Note for combination of AB e.g. </w:t>
            </w:r>
            <w:proofErr w:type="spellStart"/>
            <w:r w:rsidRPr="00C2448F">
              <w:t>Naficillin+Pen+Strept</w:t>
            </w:r>
            <w:proofErr w:type="spellEnd"/>
            <w:r w:rsidRPr="00C2448F">
              <w:t xml:space="preserve"> or </w:t>
            </w:r>
            <w:proofErr w:type="spellStart"/>
            <w:r w:rsidRPr="00C2448F">
              <w:t>Framycetin+Penethamate</w:t>
            </w:r>
            <w:proofErr w:type="spellEnd"/>
            <w:r w:rsidRPr="00C2448F">
              <w:t xml:space="preserve"> </w:t>
            </w:r>
            <w:proofErr w:type="spellStart"/>
            <w:r w:rsidRPr="00C2448F">
              <w:t>hydroiodide+penicillin</w:t>
            </w:r>
            <w:proofErr w:type="spellEnd"/>
            <w:r w:rsidRPr="00C2448F">
              <w:t xml:space="preserve"> the concentration for the 3 ingredients can be captured in the textbox e.g. “IMM tubes containing 110-mg sodium nafcillin, 300-mg procaine benzylpenicillin and 125-mg dihydrostreptomycin (</w:t>
            </w:r>
            <w:proofErr w:type="spellStart"/>
            <w:r w:rsidRPr="00C2448F">
              <w:t>Vetipen</w:t>
            </w:r>
            <w:proofErr w:type="spellEnd"/>
            <w:r w:rsidRPr="00C2448F">
              <w:t xml:space="preserve"> DC; </w:t>
            </w:r>
            <w:proofErr w:type="spellStart"/>
            <w:r w:rsidRPr="00C2448F">
              <w:t>Vetimex</w:t>
            </w:r>
            <w:proofErr w:type="spellEnd"/>
            <w:r w:rsidRPr="00C2448F">
              <w:t xml:space="preserve"> B.V., </w:t>
            </w:r>
            <w:proofErr w:type="spellStart"/>
            <w:r w:rsidRPr="00C2448F">
              <w:t>Bladel</w:t>
            </w:r>
            <w:proofErr w:type="spellEnd"/>
            <w:r w:rsidRPr="00C2448F">
              <w:t>, the Netherlands) administered to all quarters once”</w:t>
            </w:r>
          </w:p>
        </w:tc>
      </w:tr>
      <w:tr w:rsidR="007F2D8E" w:rsidRPr="00C2448F" w14:paraId="4E5F8BA2" w14:textId="77777777" w:rsidTr="00C95C0C">
        <w:trPr>
          <w:trHeight w:val="288"/>
        </w:trPr>
        <w:tc>
          <w:tcPr>
            <w:tcW w:w="2520" w:type="dxa"/>
            <w:shd w:val="clear" w:color="auto" w:fill="auto"/>
            <w:noWrap/>
          </w:tcPr>
          <w:p w14:paraId="39C0969D" w14:textId="7F832729" w:rsidR="007F2D8E" w:rsidRPr="00C2448F" w:rsidRDefault="007F2D8E" w:rsidP="00641AD5">
            <w:pPr>
              <w:spacing w:after="0"/>
            </w:pPr>
            <w:r w:rsidRPr="00C2448F">
              <w:t>Administration regime</w:t>
            </w:r>
          </w:p>
        </w:tc>
        <w:tc>
          <w:tcPr>
            <w:tcW w:w="6948" w:type="dxa"/>
            <w:shd w:val="clear" w:color="auto" w:fill="auto"/>
          </w:tcPr>
          <w:p w14:paraId="65823DD0" w14:textId="60EC4AAA" w:rsidR="007F2D8E" w:rsidRPr="00C2448F" w:rsidRDefault="007F2D8E" w:rsidP="00641AD5">
            <w:pPr>
              <w:spacing w:after="0"/>
            </w:pPr>
            <w:r w:rsidRPr="00C2448F">
              <w:rPr>
                <w:b/>
                <w:bCs/>
                <w:color w:val="0000FF"/>
              </w:rPr>
              <w:t xml:space="preserve">Entries: </w:t>
            </w:r>
            <w:r w:rsidRPr="00C2448F">
              <w:t xml:space="preserve">Selective/Blanket </w:t>
            </w:r>
          </w:p>
          <w:p w14:paraId="68A404ED" w14:textId="77777777" w:rsidR="007F2D8E" w:rsidRPr="00C2448F" w:rsidRDefault="007F2D8E" w:rsidP="00641AD5">
            <w:pPr>
              <w:spacing w:after="0"/>
              <w:rPr>
                <w:color w:val="000000"/>
              </w:rPr>
            </w:pPr>
            <w:r w:rsidRPr="00C2448F">
              <w:t>Explanation</w:t>
            </w:r>
            <w:r w:rsidRPr="00C2448F">
              <w:rPr>
                <w:color w:val="000000"/>
              </w:rPr>
              <w:t xml:space="preserve">: </w:t>
            </w:r>
          </w:p>
          <w:p w14:paraId="6A532F86" w14:textId="2E6F2401" w:rsidR="007F2D8E" w:rsidRPr="00C2448F" w:rsidRDefault="007F2D8E" w:rsidP="00641AD5">
            <w:pPr>
              <w:spacing w:after="0"/>
            </w:pPr>
            <w:r w:rsidRPr="00C2448F">
              <w:rPr>
                <w:b/>
                <w:bCs/>
              </w:rPr>
              <w:t>Selective</w:t>
            </w:r>
            <w:r w:rsidRPr="00C2448F">
              <w:t>&gt;&gt;&gt; cows were treated based on some selection criteria</w:t>
            </w:r>
          </w:p>
          <w:p w14:paraId="2C5EDD61" w14:textId="2ED16FEF" w:rsidR="007F2D8E" w:rsidRPr="00C2448F" w:rsidRDefault="007F2D8E" w:rsidP="00641AD5">
            <w:pPr>
              <w:spacing w:after="0"/>
            </w:pPr>
            <w:r w:rsidRPr="00C2448F">
              <w:rPr>
                <w:b/>
                <w:bCs/>
              </w:rPr>
              <w:t>Blanket</w:t>
            </w:r>
            <w:r w:rsidRPr="00C2448F">
              <w:t xml:space="preserve"> &gt;&gt;&gt; all quarter of all cows</w:t>
            </w:r>
          </w:p>
        </w:tc>
      </w:tr>
      <w:tr w:rsidR="007F2D8E" w:rsidRPr="00C2448F" w14:paraId="7F204E01" w14:textId="5EA13027" w:rsidTr="00C95C0C">
        <w:trPr>
          <w:trHeight w:val="288"/>
        </w:trPr>
        <w:tc>
          <w:tcPr>
            <w:tcW w:w="2520" w:type="dxa"/>
            <w:shd w:val="clear" w:color="auto" w:fill="auto"/>
            <w:noWrap/>
            <w:hideMark/>
          </w:tcPr>
          <w:p w14:paraId="68CF98A8" w14:textId="4D28622F" w:rsidR="007F2D8E" w:rsidRPr="00F3124A" w:rsidRDefault="007F2D8E" w:rsidP="00641AD5">
            <w:pPr>
              <w:spacing w:after="0"/>
            </w:pPr>
            <w:r w:rsidRPr="00C2448F">
              <w:t xml:space="preserve">Selection criteria (if the Ab was administered on selective basis) </w:t>
            </w:r>
          </w:p>
        </w:tc>
        <w:tc>
          <w:tcPr>
            <w:tcW w:w="6948" w:type="dxa"/>
            <w:shd w:val="clear" w:color="auto" w:fill="auto"/>
          </w:tcPr>
          <w:p w14:paraId="497A10DB" w14:textId="192F8BDA" w:rsidR="007F2D8E" w:rsidRPr="00C2448F" w:rsidRDefault="007F2D8E" w:rsidP="00641AD5">
            <w:pPr>
              <w:spacing w:after="0"/>
            </w:pPr>
            <w:r w:rsidRPr="00C2448F">
              <w:rPr>
                <w:b/>
                <w:bCs/>
                <w:color w:val="0000FF"/>
              </w:rPr>
              <w:t xml:space="preserve">Entries: </w:t>
            </w:r>
            <w:r w:rsidRPr="00C2448F">
              <w:t xml:space="preserve">Petrifilm/ Lab. culture/ SCC/ CMT/ Previous mastitis history/ </w:t>
            </w:r>
            <w:proofErr w:type="spellStart"/>
            <w:r w:rsidRPr="00C2448F">
              <w:t>NAGase</w:t>
            </w:r>
            <w:proofErr w:type="spellEnd"/>
            <w:r w:rsidRPr="00C2448F">
              <w:t xml:space="preserve">/ More than one </w:t>
            </w:r>
            <w:proofErr w:type="gramStart"/>
            <w:r w:rsidRPr="00C2448F">
              <w:t>criteria</w:t>
            </w:r>
            <w:proofErr w:type="gramEnd"/>
          </w:p>
          <w:p w14:paraId="68C14033" w14:textId="5A31F524" w:rsidR="007F2D8E" w:rsidRPr="00C2448F" w:rsidRDefault="007F2D8E" w:rsidP="00641AD5">
            <w:pPr>
              <w:spacing w:after="0"/>
              <w:rPr>
                <w:color w:val="000000"/>
              </w:rPr>
            </w:pPr>
            <w:r w:rsidRPr="00C2448F">
              <w:t>Explanation</w:t>
            </w:r>
            <w:r w:rsidRPr="00C2448F">
              <w:rPr>
                <w:color w:val="000000"/>
              </w:rPr>
              <w:t>: -</w:t>
            </w:r>
          </w:p>
        </w:tc>
      </w:tr>
      <w:tr w:rsidR="007F2D8E" w:rsidRPr="00C2448F" w14:paraId="01352E1D" w14:textId="77777777" w:rsidTr="00C95C0C">
        <w:trPr>
          <w:trHeight w:val="288"/>
        </w:trPr>
        <w:tc>
          <w:tcPr>
            <w:tcW w:w="2520" w:type="dxa"/>
            <w:shd w:val="clear" w:color="auto" w:fill="auto"/>
            <w:noWrap/>
          </w:tcPr>
          <w:p w14:paraId="403C01FD" w14:textId="402C5C5F" w:rsidR="007F2D8E" w:rsidRPr="00C2448F" w:rsidRDefault="007F2D8E" w:rsidP="00641AD5">
            <w:pPr>
              <w:spacing w:after="0"/>
            </w:pPr>
            <w:r w:rsidRPr="00F3124A">
              <w:t>AB</w:t>
            </w:r>
            <w:r w:rsidRPr="00C2448F">
              <w:t xml:space="preserve"> </w:t>
            </w:r>
            <w:r w:rsidRPr="00F3124A">
              <w:t>preparation</w:t>
            </w:r>
          </w:p>
        </w:tc>
        <w:tc>
          <w:tcPr>
            <w:tcW w:w="6948" w:type="dxa"/>
            <w:shd w:val="clear" w:color="auto" w:fill="auto"/>
          </w:tcPr>
          <w:p w14:paraId="00E088A6" w14:textId="2E91593B" w:rsidR="007F2D8E" w:rsidRPr="00C2448F" w:rsidRDefault="007F2D8E" w:rsidP="00641AD5">
            <w:pPr>
              <w:spacing w:after="0"/>
            </w:pPr>
            <w:r w:rsidRPr="00C2448F">
              <w:rPr>
                <w:b/>
                <w:bCs/>
                <w:color w:val="0000FF"/>
              </w:rPr>
              <w:t xml:space="preserve">Entries: </w:t>
            </w:r>
            <w:r w:rsidRPr="00C2448F">
              <w:t>Commercial/Experimental</w:t>
            </w:r>
          </w:p>
          <w:p w14:paraId="59252625" w14:textId="184F0F6A" w:rsidR="007F2D8E" w:rsidRPr="00C2448F" w:rsidRDefault="007F2D8E" w:rsidP="00641AD5">
            <w:pPr>
              <w:spacing w:after="0"/>
              <w:rPr>
                <w:color w:val="000000"/>
              </w:rPr>
            </w:pPr>
            <w:r w:rsidRPr="00C2448F">
              <w:t>Explanation</w:t>
            </w:r>
            <w:r w:rsidRPr="00C2448F">
              <w:rPr>
                <w:color w:val="000000"/>
              </w:rPr>
              <w:t>: -</w:t>
            </w:r>
          </w:p>
        </w:tc>
      </w:tr>
      <w:tr w:rsidR="007F2D8E" w:rsidRPr="00C2448F" w14:paraId="3B811AE1" w14:textId="45793C27" w:rsidTr="00C95C0C">
        <w:trPr>
          <w:trHeight w:val="288"/>
        </w:trPr>
        <w:tc>
          <w:tcPr>
            <w:tcW w:w="2520" w:type="dxa"/>
            <w:shd w:val="clear" w:color="auto" w:fill="auto"/>
            <w:noWrap/>
            <w:hideMark/>
          </w:tcPr>
          <w:p w14:paraId="155D6890" w14:textId="3B9B9F9C" w:rsidR="007F2D8E" w:rsidRPr="00F3124A" w:rsidRDefault="007F2D8E" w:rsidP="00641AD5">
            <w:pPr>
              <w:spacing w:after="0"/>
            </w:pPr>
            <w:r w:rsidRPr="00F3124A">
              <w:t>AB</w:t>
            </w:r>
            <w:r w:rsidRPr="00C2448F">
              <w:t xml:space="preserve"> </w:t>
            </w:r>
            <w:r w:rsidRPr="00F3124A">
              <w:t>trade</w:t>
            </w:r>
            <w:r w:rsidRPr="00C2448F">
              <w:t xml:space="preserve"> </w:t>
            </w:r>
            <w:r w:rsidRPr="00F3124A">
              <w:t>name</w:t>
            </w:r>
            <w:r w:rsidRPr="00C2448F">
              <w:t xml:space="preserve"> (if it was </w:t>
            </w:r>
            <w:r w:rsidRPr="00C2448F">
              <w:rPr>
                <w:b/>
                <w:bCs/>
              </w:rPr>
              <w:t>commercial</w:t>
            </w:r>
            <w:r w:rsidRPr="00C2448F">
              <w:t>)</w:t>
            </w:r>
          </w:p>
        </w:tc>
        <w:tc>
          <w:tcPr>
            <w:tcW w:w="6948" w:type="dxa"/>
            <w:shd w:val="clear" w:color="auto" w:fill="auto"/>
          </w:tcPr>
          <w:p w14:paraId="58E1A1C9" w14:textId="77777777" w:rsidR="007F2D8E" w:rsidRPr="00C2448F" w:rsidRDefault="007F2D8E" w:rsidP="00641AD5">
            <w:pPr>
              <w:spacing w:after="0"/>
            </w:pPr>
            <w:r w:rsidRPr="00C2448F">
              <w:rPr>
                <w:b/>
                <w:bCs/>
                <w:color w:val="0000FF"/>
              </w:rPr>
              <w:t xml:space="preserve">Entries: </w:t>
            </w:r>
            <w:r w:rsidRPr="00C2448F">
              <w:t xml:space="preserve">Copy and paste the Trade name e.g. </w:t>
            </w:r>
            <w:proofErr w:type="spellStart"/>
            <w:r w:rsidRPr="00C2448F">
              <w:t>Orbenin</w:t>
            </w:r>
            <w:proofErr w:type="spellEnd"/>
            <w:r w:rsidRPr="00C2448F">
              <w:t xml:space="preserve"> D.C., </w:t>
            </w:r>
            <w:proofErr w:type="spellStart"/>
            <w:r w:rsidRPr="00C2448F">
              <w:t>Nafpenzal</w:t>
            </w:r>
            <w:proofErr w:type="spellEnd"/>
            <w:r w:rsidRPr="00C2448F">
              <w:t xml:space="preserve"> D.C., </w:t>
            </w:r>
            <w:proofErr w:type="spellStart"/>
            <w:r w:rsidRPr="00C2448F">
              <w:t>Cepravin</w:t>
            </w:r>
            <w:proofErr w:type="spellEnd"/>
            <w:r w:rsidRPr="00C2448F">
              <w:t xml:space="preserve"> D.C., </w:t>
            </w:r>
            <w:proofErr w:type="spellStart"/>
            <w:r w:rsidRPr="00C2448F">
              <w:t>DryClox</w:t>
            </w:r>
            <w:proofErr w:type="spellEnd"/>
            <w:r w:rsidRPr="00C2448F">
              <w:t xml:space="preserve"> DC </w:t>
            </w:r>
            <w:proofErr w:type="spellStart"/>
            <w:r w:rsidRPr="00C2448F">
              <w:t>Xtra</w:t>
            </w:r>
            <w:proofErr w:type="spellEnd"/>
            <w:r w:rsidRPr="00C2448F">
              <w:t xml:space="preserve">, </w:t>
            </w:r>
            <w:proofErr w:type="spellStart"/>
            <w:r w:rsidRPr="00C2448F">
              <w:t>Vetipen</w:t>
            </w:r>
            <w:proofErr w:type="spellEnd"/>
            <w:r w:rsidRPr="00C2448F">
              <w:t xml:space="preserve"> DC</w:t>
            </w:r>
          </w:p>
          <w:p w14:paraId="570578B0" w14:textId="63086FA3" w:rsidR="007F2D8E" w:rsidRPr="00C2448F" w:rsidRDefault="007F2D8E" w:rsidP="00641AD5">
            <w:pPr>
              <w:spacing w:after="0"/>
              <w:rPr>
                <w:color w:val="000000"/>
              </w:rPr>
            </w:pPr>
            <w:r w:rsidRPr="00C2448F">
              <w:t>Explanation</w:t>
            </w:r>
            <w:r w:rsidRPr="00C2448F">
              <w:rPr>
                <w:color w:val="000000"/>
              </w:rPr>
              <w:t>: -</w:t>
            </w:r>
          </w:p>
        </w:tc>
      </w:tr>
      <w:tr w:rsidR="007F2D8E" w:rsidRPr="00C2448F" w14:paraId="513D4C4B" w14:textId="08FA8681" w:rsidTr="00C95C0C">
        <w:trPr>
          <w:trHeight w:val="288"/>
        </w:trPr>
        <w:tc>
          <w:tcPr>
            <w:tcW w:w="2520" w:type="dxa"/>
            <w:shd w:val="clear" w:color="auto" w:fill="auto"/>
            <w:noWrap/>
            <w:hideMark/>
          </w:tcPr>
          <w:p w14:paraId="62F0F6EA" w14:textId="33D3AE6D" w:rsidR="007F2D8E" w:rsidRPr="00F3124A" w:rsidRDefault="007F2D8E" w:rsidP="00641AD5">
            <w:pPr>
              <w:spacing w:after="0"/>
            </w:pPr>
            <w:r w:rsidRPr="00F3124A">
              <w:t>Frequency</w:t>
            </w:r>
            <w:r w:rsidRPr="00C2448F">
              <w:t xml:space="preserve"> </w:t>
            </w:r>
            <w:r w:rsidRPr="00F3124A">
              <w:t>of</w:t>
            </w:r>
            <w:r w:rsidRPr="00C2448F">
              <w:t xml:space="preserve"> </w:t>
            </w:r>
            <w:r w:rsidRPr="00F3124A">
              <w:t>administration</w:t>
            </w:r>
          </w:p>
        </w:tc>
        <w:tc>
          <w:tcPr>
            <w:tcW w:w="6948" w:type="dxa"/>
            <w:shd w:val="clear" w:color="auto" w:fill="auto"/>
          </w:tcPr>
          <w:p w14:paraId="178B2985" w14:textId="795C417F" w:rsidR="007F2D8E" w:rsidRPr="00C2448F" w:rsidRDefault="007F2D8E" w:rsidP="00641AD5">
            <w:pPr>
              <w:spacing w:after="0"/>
              <w:rPr>
                <w:color w:val="000000"/>
              </w:rPr>
            </w:pPr>
            <w:r w:rsidRPr="00C2448F">
              <w:t xml:space="preserve">Entries: </w:t>
            </w:r>
            <w:r w:rsidRPr="00C2448F">
              <w:rPr>
                <w:color w:val="000000"/>
              </w:rPr>
              <w:t>##</w:t>
            </w:r>
          </w:p>
          <w:p w14:paraId="0E06AB8D" w14:textId="0CCCD51B" w:rsidR="007F2D8E" w:rsidRPr="00C2448F" w:rsidRDefault="007F2D8E" w:rsidP="00641AD5">
            <w:pPr>
              <w:spacing w:after="0"/>
            </w:pPr>
            <w:r w:rsidRPr="00C2448F">
              <w:rPr>
                <w:b/>
                <w:bCs/>
                <w:color w:val="0000FF"/>
              </w:rPr>
              <w:t>Explanation</w:t>
            </w:r>
            <w:r w:rsidRPr="00C2448F">
              <w:rPr>
                <w:b/>
                <w:bCs/>
              </w:rPr>
              <w:t>:</w:t>
            </w:r>
            <w:r w:rsidRPr="00C2448F">
              <w:t xml:space="preserve"> some preparation administered at once at drying-off so the frequency would be 1, others may be administered twice, or more, </w:t>
            </w:r>
            <w:r w:rsidRPr="00C2448F">
              <w:lastRenderedPageBreak/>
              <w:t>so the frequency would be 2,3,4…</w:t>
            </w:r>
          </w:p>
        </w:tc>
      </w:tr>
      <w:tr w:rsidR="007F2D8E" w:rsidRPr="00C2448F" w14:paraId="4548FB39" w14:textId="14170506" w:rsidTr="00C95C0C">
        <w:trPr>
          <w:trHeight w:val="288"/>
        </w:trPr>
        <w:tc>
          <w:tcPr>
            <w:tcW w:w="2520" w:type="dxa"/>
            <w:shd w:val="clear" w:color="auto" w:fill="auto"/>
            <w:noWrap/>
            <w:hideMark/>
          </w:tcPr>
          <w:p w14:paraId="37A4B88E" w14:textId="6AF31622" w:rsidR="007F2D8E" w:rsidRPr="00F3124A" w:rsidRDefault="007F2D8E" w:rsidP="00641AD5">
            <w:pPr>
              <w:spacing w:after="0"/>
            </w:pPr>
            <w:r w:rsidRPr="00C2448F">
              <w:lastRenderedPageBreak/>
              <w:t>Interval (days)</w:t>
            </w:r>
          </w:p>
        </w:tc>
        <w:tc>
          <w:tcPr>
            <w:tcW w:w="6948" w:type="dxa"/>
            <w:shd w:val="clear" w:color="auto" w:fill="auto"/>
          </w:tcPr>
          <w:p w14:paraId="5DC77749" w14:textId="14AD176B" w:rsidR="007F2D8E" w:rsidRPr="00C2448F" w:rsidRDefault="007F2D8E" w:rsidP="00641AD5">
            <w:pPr>
              <w:spacing w:after="0"/>
              <w:rPr>
                <w:color w:val="000000"/>
              </w:rPr>
            </w:pPr>
            <w:r w:rsidRPr="00C2448F">
              <w:t xml:space="preserve">Entries: </w:t>
            </w:r>
            <w:r w:rsidRPr="00C2448F">
              <w:rPr>
                <w:color w:val="000000"/>
              </w:rPr>
              <w:t>##</w:t>
            </w:r>
          </w:p>
          <w:p w14:paraId="52287080" w14:textId="7F58FC24" w:rsidR="007F2D8E" w:rsidRPr="00C2448F" w:rsidRDefault="007F2D8E" w:rsidP="00641AD5">
            <w:pPr>
              <w:spacing w:after="0"/>
              <w:rPr>
                <w:rFonts w:eastAsia="Times New Roman"/>
                <w:color w:val="000000"/>
              </w:rPr>
            </w:pPr>
            <w:r w:rsidRPr="00C2448F">
              <w:rPr>
                <w:rFonts w:eastAsia="Times New Roman"/>
                <w:b/>
                <w:bCs/>
                <w:color w:val="0000FF"/>
              </w:rPr>
              <w:t>Explanation</w:t>
            </w:r>
            <w:r w:rsidRPr="00C2448F">
              <w:rPr>
                <w:rFonts w:eastAsia="Times New Roman"/>
                <w:b/>
                <w:bCs/>
                <w:color w:val="000000"/>
              </w:rPr>
              <w:t>:</w:t>
            </w:r>
            <w:r w:rsidRPr="00C2448F">
              <w:rPr>
                <w:rFonts w:eastAsia="Times New Roman"/>
                <w:color w:val="000000"/>
              </w:rPr>
              <w:t xml:space="preserve"> </w:t>
            </w:r>
            <w:r w:rsidRPr="00C2448F">
              <w:t xml:space="preserve">days between infusions if the AB was administered more than once </w:t>
            </w:r>
          </w:p>
        </w:tc>
      </w:tr>
      <w:tr w:rsidR="007F2D8E" w:rsidRPr="00C2448F" w14:paraId="485506B9" w14:textId="77777777" w:rsidTr="00C95C0C">
        <w:trPr>
          <w:trHeight w:val="288"/>
        </w:trPr>
        <w:tc>
          <w:tcPr>
            <w:tcW w:w="2520" w:type="dxa"/>
            <w:shd w:val="clear" w:color="auto" w:fill="auto"/>
            <w:noWrap/>
          </w:tcPr>
          <w:p w14:paraId="4AA5277D" w14:textId="5755CD21" w:rsidR="007F2D8E" w:rsidRPr="00C2448F" w:rsidRDefault="007F2D8E" w:rsidP="00641AD5">
            <w:pPr>
              <w:spacing w:after="0"/>
            </w:pPr>
            <w:r w:rsidRPr="00F3124A">
              <w:t>Route</w:t>
            </w:r>
          </w:p>
        </w:tc>
        <w:tc>
          <w:tcPr>
            <w:tcW w:w="6948" w:type="dxa"/>
            <w:shd w:val="clear" w:color="auto" w:fill="auto"/>
          </w:tcPr>
          <w:p w14:paraId="11AB5457" w14:textId="77777777" w:rsidR="007F2D8E" w:rsidRPr="00C2448F" w:rsidRDefault="007F2D8E" w:rsidP="00641AD5">
            <w:pPr>
              <w:spacing w:after="0"/>
            </w:pPr>
            <w:r w:rsidRPr="00C2448F">
              <w:rPr>
                <w:b/>
                <w:bCs/>
                <w:color w:val="0000FF"/>
              </w:rPr>
              <w:t xml:space="preserve">Entries: </w:t>
            </w:r>
            <w:r w:rsidRPr="00C2448F">
              <w:t>Intra-mammary/ IM/ SC/ IV/ Topical/ Oral</w:t>
            </w:r>
          </w:p>
          <w:p w14:paraId="3CE8C186" w14:textId="74CF4FEA" w:rsidR="007F2D8E" w:rsidRPr="00C2448F" w:rsidRDefault="007F2D8E" w:rsidP="00641AD5">
            <w:pPr>
              <w:spacing w:after="0"/>
            </w:pPr>
            <w:r w:rsidRPr="00C2448F">
              <w:t>Explanation</w:t>
            </w:r>
            <w:r w:rsidRPr="00C2448F">
              <w:rPr>
                <w:color w:val="000000"/>
              </w:rPr>
              <w:t>: -</w:t>
            </w:r>
          </w:p>
        </w:tc>
      </w:tr>
      <w:tr w:rsidR="007F2D8E" w:rsidRPr="00C2448F" w14:paraId="4A9CBA10" w14:textId="77777777" w:rsidTr="00C95C0C">
        <w:trPr>
          <w:trHeight w:val="288"/>
        </w:trPr>
        <w:tc>
          <w:tcPr>
            <w:tcW w:w="2520" w:type="dxa"/>
            <w:shd w:val="clear" w:color="auto" w:fill="000000" w:themeFill="text1"/>
            <w:noWrap/>
          </w:tcPr>
          <w:p w14:paraId="59A5BDE7" w14:textId="4055D4F0" w:rsidR="007F2D8E" w:rsidRPr="00C2448F" w:rsidRDefault="007F2D8E" w:rsidP="00641AD5">
            <w:pPr>
              <w:spacing w:after="0"/>
            </w:pPr>
            <w:r w:rsidRPr="00C2448F">
              <w:t>TS info</w:t>
            </w:r>
          </w:p>
        </w:tc>
        <w:tc>
          <w:tcPr>
            <w:tcW w:w="6948" w:type="dxa"/>
            <w:shd w:val="clear" w:color="auto" w:fill="000000" w:themeFill="text1"/>
          </w:tcPr>
          <w:p w14:paraId="4673269A" w14:textId="77777777" w:rsidR="007F2D8E" w:rsidRPr="00C2448F" w:rsidRDefault="007F2D8E" w:rsidP="00641AD5">
            <w:pPr>
              <w:spacing w:after="0"/>
            </w:pPr>
          </w:p>
        </w:tc>
      </w:tr>
      <w:tr w:rsidR="007F2D8E" w:rsidRPr="00C2448F" w14:paraId="39735F68" w14:textId="77777777" w:rsidTr="00C95C0C">
        <w:trPr>
          <w:trHeight w:val="288"/>
        </w:trPr>
        <w:tc>
          <w:tcPr>
            <w:tcW w:w="2520" w:type="dxa"/>
            <w:shd w:val="clear" w:color="auto" w:fill="auto"/>
            <w:noWrap/>
          </w:tcPr>
          <w:p w14:paraId="28129C0D" w14:textId="620BAACA" w:rsidR="007F2D8E" w:rsidRPr="00C2448F" w:rsidRDefault="007F2D8E" w:rsidP="00641AD5">
            <w:pPr>
              <w:spacing w:after="0"/>
            </w:pPr>
            <w:r w:rsidRPr="00F3124A">
              <w:t>Ts</w:t>
            </w:r>
            <w:r w:rsidRPr="00C2448F">
              <w:t xml:space="preserve"> </w:t>
            </w:r>
            <w:r w:rsidRPr="00F3124A">
              <w:t>Conc</w:t>
            </w:r>
            <w:r w:rsidRPr="00C2448F">
              <w:t>.</w:t>
            </w:r>
          </w:p>
        </w:tc>
        <w:tc>
          <w:tcPr>
            <w:tcW w:w="6948" w:type="dxa"/>
            <w:shd w:val="clear" w:color="auto" w:fill="auto"/>
          </w:tcPr>
          <w:p w14:paraId="74A3DF45" w14:textId="7020D887" w:rsidR="007F2D8E" w:rsidRPr="00C2448F" w:rsidRDefault="007F2D8E" w:rsidP="00641AD5">
            <w:pPr>
              <w:spacing w:after="0"/>
              <w:rPr>
                <w:color w:val="000000"/>
              </w:rPr>
            </w:pPr>
            <w:r w:rsidRPr="00C2448F">
              <w:t xml:space="preserve">Entries: </w:t>
            </w:r>
            <w:r w:rsidRPr="00C2448F">
              <w:rPr>
                <w:color w:val="000000"/>
              </w:rPr>
              <w:t>##</w:t>
            </w:r>
          </w:p>
          <w:p w14:paraId="6CF977BC" w14:textId="7BD7D92C" w:rsidR="007F2D8E" w:rsidRPr="00C2448F" w:rsidRDefault="007F2D8E" w:rsidP="00641AD5">
            <w:pPr>
              <w:spacing w:after="0"/>
            </w:pPr>
            <w:r w:rsidRPr="00C2448F">
              <w:t>Explanation</w:t>
            </w:r>
            <w:r w:rsidRPr="00C2448F">
              <w:rPr>
                <w:color w:val="000000"/>
              </w:rPr>
              <w:t xml:space="preserve">: </w:t>
            </w:r>
            <w:r w:rsidR="00FD2624">
              <w:rPr>
                <w:color w:val="000000"/>
              </w:rPr>
              <w:t>-</w:t>
            </w:r>
          </w:p>
        </w:tc>
      </w:tr>
      <w:tr w:rsidR="007F2D8E" w:rsidRPr="00C2448F" w14:paraId="2CB98529" w14:textId="77777777" w:rsidTr="00C95C0C">
        <w:trPr>
          <w:trHeight w:val="288"/>
        </w:trPr>
        <w:tc>
          <w:tcPr>
            <w:tcW w:w="2520" w:type="dxa"/>
            <w:shd w:val="clear" w:color="auto" w:fill="auto"/>
            <w:noWrap/>
          </w:tcPr>
          <w:p w14:paraId="74791393" w14:textId="75BC6DA4" w:rsidR="007F2D8E" w:rsidRPr="00C2448F" w:rsidRDefault="007F2D8E" w:rsidP="00641AD5">
            <w:pPr>
              <w:spacing w:after="0"/>
            </w:pPr>
            <w:r w:rsidRPr="00F3124A">
              <w:t>TS</w:t>
            </w:r>
            <w:r w:rsidRPr="00C2448F">
              <w:t xml:space="preserve"> preparation</w:t>
            </w:r>
          </w:p>
        </w:tc>
        <w:tc>
          <w:tcPr>
            <w:tcW w:w="6948" w:type="dxa"/>
            <w:shd w:val="clear" w:color="auto" w:fill="auto"/>
          </w:tcPr>
          <w:p w14:paraId="58C71FD1" w14:textId="77777777" w:rsidR="007F2D8E" w:rsidRPr="00C2448F" w:rsidRDefault="007F2D8E" w:rsidP="00641AD5">
            <w:pPr>
              <w:spacing w:after="0"/>
            </w:pPr>
            <w:r w:rsidRPr="00C2448F">
              <w:rPr>
                <w:b/>
                <w:bCs/>
                <w:color w:val="0000FF"/>
              </w:rPr>
              <w:t xml:space="preserve">Entries: </w:t>
            </w:r>
            <w:r w:rsidRPr="00C2448F">
              <w:t>Commercial/Experimental</w:t>
            </w:r>
          </w:p>
          <w:p w14:paraId="63F0ECCE" w14:textId="61EE8E8F" w:rsidR="007F2D8E" w:rsidRPr="00C2448F" w:rsidRDefault="007F2D8E" w:rsidP="00641AD5">
            <w:pPr>
              <w:spacing w:after="0"/>
            </w:pPr>
            <w:r w:rsidRPr="00C2448F">
              <w:t>Explanation</w:t>
            </w:r>
            <w:r w:rsidRPr="00C2448F">
              <w:rPr>
                <w:color w:val="000000"/>
              </w:rPr>
              <w:t>: -</w:t>
            </w:r>
          </w:p>
        </w:tc>
      </w:tr>
      <w:tr w:rsidR="007F2D8E" w:rsidRPr="00C2448F" w14:paraId="17C330AC" w14:textId="77777777" w:rsidTr="00C95C0C">
        <w:trPr>
          <w:trHeight w:val="288"/>
        </w:trPr>
        <w:tc>
          <w:tcPr>
            <w:tcW w:w="2520" w:type="dxa"/>
            <w:shd w:val="clear" w:color="auto" w:fill="auto"/>
            <w:noWrap/>
          </w:tcPr>
          <w:p w14:paraId="3375C799" w14:textId="0644272B" w:rsidR="007F2D8E" w:rsidRPr="00F3124A" w:rsidRDefault="007F2D8E" w:rsidP="00641AD5">
            <w:pPr>
              <w:spacing w:after="0"/>
            </w:pPr>
            <w:r w:rsidRPr="00F3124A">
              <w:t>TS</w:t>
            </w:r>
            <w:r w:rsidRPr="00C2448F">
              <w:t xml:space="preserve"> </w:t>
            </w:r>
            <w:r w:rsidRPr="00F3124A">
              <w:t>active</w:t>
            </w:r>
            <w:r w:rsidRPr="00C2448F">
              <w:t xml:space="preserve"> </w:t>
            </w:r>
            <w:r w:rsidRPr="00F3124A">
              <w:t>ingredient</w:t>
            </w:r>
          </w:p>
        </w:tc>
        <w:tc>
          <w:tcPr>
            <w:tcW w:w="6948" w:type="dxa"/>
            <w:shd w:val="clear" w:color="auto" w:fill="auto"/>
            <w:noWrap/>
          </w:tcPr>
          <w:p w14:paraId="7F9F4980" w14:textId="7FDA0C0F" w:rsidR="007F2D8E" w:rsidRPr="00C2448F" w:rsidRDefault="007F2D8E" w:rsidP="00641AD5">
            <w:pPr>
              <w:spacing w:after="0"/>
            </w:pPr>
            <w:r w:rsidRPr="00C2448F">
              <w:rPr>
                <w:b/>
                <w:bCs/>
                <w:color w:val="0000FF"/>
              </w:rPr>
              <w:t xml:space="preserve">Entries: </w:t>
            </w:r>
            <w:r w:rsidRPr="00C2448F">
              <w:t>Pick from the list</w:t>
            </w:r>
          </w:p>
          <w:p w14:paraId="4876FC8B" w14:textId="6417FA54" w:rsidR="007F2D8E" w:rsidRPr="00F3124A" w:rsidRDefault="007F2D8E" w:rsidP="00641AD5">
            <w:pPr>
              <w:spacing w:after="0"/>
              <w:rPr>
                <w:color w:val="000000"/>
              </w:rPr>
            </w:pPr>
            <w:r w:rsidRPr="00C2448F">
              <w:t>Explanation</w:t>
            </w:r>
            <w:r w:rsidRPr="00C2448F">
              <w:rPr>
                <w:color w:val="000000"/>
              </w:rPr>
              <w:t>: -</w:t>
            </w:r>
          </w:p>
        </w:tc>
      </w:tr>
      <w:tr w:rsidR="007F2D8E" w:rsidRPr="00C2448F" w14:paraId="6E82C6B7" w14:textId="49A3813F" w:rsidTr="00C95C0C">
        <w:trPr>
          <w:trHeight w:val="288"/>
        </w:trPr>
        <w:tc>
          <w:tcPr>
            <w:tcW w:w="2520" w:type="dxa"/>
            <w:shd w:val="clear" w:color="auto" w:fill="auto"/>
            <w:noWrap/>
          </w:tcPr>
          <w:p w14:paraId="3CDC67B1" w14:textId="2296ED65" w:rsidR="007F2D8E" w:rsidRPr="00F3124A" w:rsidRDefault="007F2D8E" w:rsidP="00641AD5">
            <w:pPr>
              <w:spacing w:after="0"/>
            </w:pPr>
            <w:r w:rsidRPr="00F3124A">
              <w:t>Ts</w:t>
            </w:r>
            <w:r w:rsidRPr="00C2448F">
              <w:t xml:space="preserve"> </w:t>
            </w:r>
            <w:r w:rsidRPr="00F3124A">
              <w:t>trade</w:t>
            </w:r>
            <w:r w:rsidRPr="00C2448F">
              <w:t xml:space="preserve"> </w:t>
            </w:r>
            <w:r w:rsidRPr="00F3124A">
              <w:t>Name</w:t>
            </w:r>
          </w:p>
        </w:tc>
        <w:tc>
          <w:tcPr>
            <w:tcW w:w="6948" w:type="dxa"/>
            <w:shd w:val="clear" w:color="auto" w:fill="auto"/>
          </w:tcPr>
          <w:p w14:paraId="131E0799" w14:textId="77777777" w:rsidR="007F2D8E" w:rsidRPr="00C2448F" w:rsidRDefault="007F2D8E" w:rsidP="00641AD5">
            <w:pPr>
              <w:spacing w:after="0"/>
            </w:pPr>
            <w:r w:rsidRPr="00C2448F">
              <w:rPr>
                <w:b/>
                <w:bCs/>
                <w:color w:val="0000FF"/>
              </w:rPr>
              <w:t xml:space="preserve">Entries: </w:t>
            </w:r>
            <w:r w:rsidRPr="00C2448F">
              <w:t xml:space="preserve">Copy and paste the Trade name in the same way as we did in AB </w:t>
            </w:r>
          </w:p>
          <w:p w14:paraId="20A225A1" w14:textId="02162C23" w:rsidR="007F2D8E" w:rsidRPr="00C2448F" w:rsidRDefault="007F2D8E" w:rsidP="00641AD5">
            <w:pPr>
              <w:spacing w:after="0"/>
              <w:rPr>
                <w:color w:val="000000"/>
              </w:rPr>
            </w:pPr>
            <w:r w:rsidRPr="00C2448F">
              <w:t>Explanation</w:t>
            </w:r>
            <w:r w:rsidRPr="00C2448F">
              <w:rPr>
                <w:color w:val="000000"/>
              </w:rPr>
              <w:t>: -</w:t>
            </w:r>
          </w:p>
        </w:tc>
      </w:tr>
      <w:tr w:rsidR="007F2D8E" w:rsidRPr="00C2448F" w14:paraId="7960356E" w14:textId="77777777" w:rsidTr="00C95C0C">
        <w:trPr>
          <w:trHeight w:val="288"/>
        </w:trPr>
        <w:tc>
          <w:tcPr>
            <w:tcW w:w="2520" w:type="dxa"/>
            <w:shd w:val="clear" w:color="auto" w:fill="auto"/>
            <w:noWrap/>
            <w:hideMark/>
          </w:tcPr>
          <w:p w14:paraId="5496EA62" w14:textId="05F9A720" w:rsidR="007F2D8E" w:rsidRPr="00F3124A" w:rsidRDefault="007F2D8E" w:rsidP="00641AD5">
            <w:pPr>
              <w:spacing w:after="0"/>
            </w:pPr>
            <w:r w:rsidRPr="00C2448F">
              <w:t>More drug info. (copy/paste)</w:t>
            </w:r>
          </w:p>
        </w:tc>
        <w:tc>
          <w:tcPr>
            <w:tcW w:w="6948" w:type="dxa"/>
            <w:shd w:val="clear" w:color="auto" w:fill="auto"/>
            <w:noWrap/>
            <w:hideMark/>
          </w:tcPr>
          <w:p w14:paraId="60DC8069" w14:textId="77777777" w:rsidR="007F2D8E" w:rsidRDefault="007F2D8E" w:rsidP="00641AD5">
            <w:pPr>
              <w:spacing w:after="0"/>
            </w:pPr>
            <w:r w:rsidRPr="00C2448F">
              <w:rPr>
                <w:b/>
                <w:bCs/>
                <w:color w:val="0000FF"/>
              </w:rPr>
              <w:t>Entries:</w:t>
            </w:r>
            <w:r w:rsidR="0052568C" w:rsidRPr="00C2448F">
              <w:t xml:space="preserve"> copy and paste </w:t>
            </w:r>
            <w:r w:rsidR="0052568C">
              <w:t>active ingredient</w:t>
            </w:r>
            <w:r w:rsidR="0052568C" w:rsidRPr="00C2448F">
              <w:t xml:space="preserve"> characteristics e.g.</w:t>
            </w:r>
            <w:r w:rsidR="0052568C">
              <w:t xml:space="preserve">” </w:t>
            </w:r>
            <w:r w:rsidR="0052568C" w:rsidRPr="0052568C">
              <w:t xml:space="preserve">(AB; 250 mg of </w:t>
            </w:r>
            <w:proofErr w:type="spellStart"/>
            <w:r w:rsidR="0052568C" w:rsidRPr="0052568C">
              <w:t>cephalonium</w:t>
            </w:r>
            <w:proofErr w:type="spellEnd"/>
            <w:r w:rsidR="0052568C" w:rsidRPr="0052568C">
              <w:t>,</w:t>
            </w:r>
            <w:r w:rsidR="0052568C">
              <w:t xml:space="preserve"> </w:t>
            </w:r>
            <w:proofErr w:type="spellStart"/>
            <w:r w:rsidR="0052568C" w:rsidRPr="0052568C">
              <w:t>Cepravin</w:t>
            </w:r>
            <w:proofErr w:type="spellEnd"/>
            <w:r w:rsidR="0052568C" w:rsidRPr="0052568C">
              <w:t xml:space="preserve"> Dry Cow, </w:t>
            </w:r>
            <w:proofErr w:type="spellStart"/>
            <w:r w:rsidR="0052568C" w:rsidRPr="0052568C">
              <w:t>Intervet</w:t>
            </w:r>
            <w:proofErr w:type="spellEnd"/>
            <w:r w:rsidR="0052568C" w:rsidRPr="0052568C">
              <w:t xml:space="preserve"> Schering-Plough Animal</w:t>
            </w:r>
            <w:r w:rsidR="0052568C">
              <w:t xml:space="preserve"> </w:t>
            </w:r>
            <w:r w:rsidR="0052568C" w:rsidRPr="0052568C">
              <w:t>Health, Milton Keynes, UK)</w:t>
            </w:r>
            <w:r w:rsidR="0052568C">
              <w:t>”</w:t>
            </w:r>
          </w:p>
          <w:p w14:paraId="3CAAA3F1" w14:textId="063724AC" w:rsidR="00525F2D" w:rsidRPr="00F3124A" w:rsidRDefault="00525F2D" w:rsidP="00641AD5">
            <w:pPr>
              <w:spacing w:after="0"/>
              <w:rPr>
                <w:color w:val="000000"/>
              </w:rPr>
            </w:pPr>
            <w:r w:rsidRPr="00C2448F">
              <w:t>Explanation</w:t>
            </w:r>
            <w:r w:rsidRPr="00C2448F">
              <w:rPr>
                <w:color w:val="000000"/>
              </w:rPr>
              <w:t>: -</w:t>
            </w:r>
          </w:p>
        </w:tc>
      </w:tr>
      <w:tr w:rsidR="007F2D8E" w:rsidRPr="00C2448F" w14:paraId="69DE127D" w14:textId="77777777" w:rsidTr="00C95C0C">
        <w:trPr>
          <w:trHeight w:val="288"/>
        </w:trPr>
        <w:tc>
          <w:tcPr>
            <w:tcW w:w="2520" w:type="dxa"/>
            <w:shd w:val="clear" w:color="auto" w:fill="000000" w:themeFill="text1"/>
            <w:noWrap/>
          </w:tcPr>
          <w:p w14:paraId="0348C524" w14:textId="00099DC4" w:rsidR="007F2D8E" w:rsidRPr="00C2448F" w:rsidRDefault="007F2D8E" w:rsidP="00641AD5">
            <w:pPr>
              <w:spacing w:after="0"/>
            </w:pPr>
            <w:r w:rsidRPr="0044580D">
              <w:t xml:space="preserve"> Role in PICO</w:t>
            </w:r>
          </w:p>
        </w:tc>
        <w:tc>
          <w:tcPr>
            <w:tcW w:w="6948" w:type="dxa"/>
            <w:shd w:val="clear" w:color="auto" w:fill="000000" w:themeFill="text1"/>
            <w:noWrap/>
          </w:tcPr>
          <w:p w14:paraId="19BFB060" w14:textId="77777777" w:rsidR="007F2D8E" w:rsidRPr="00C2448F" w:rsidRDefault="007F2D8E" w:rsidP="00641AD5">
            <w:pPr>
              <w:spacing w:after="0"/>
            </w:pPr>
          </w:p>
        </w:tc>
      </w:tr>
      <w:tr w:rsidR="007F2D8E" w:rsidRPr="00C2448F" w14:paraId="7BBDB6AF" w14:textId="77777777" w:rsidTr="00C95C0C">
        <w:trPr>
          <w:trHeight w:val="288"/>
        </w:trPr>
        <w:tc>
          <w:tcPr>
            <w:tcW w:w="2520" w:type="dxa"/>
            <w:shd w:val="clear" w:color="auto" w:fill="auto"/>
            <w:noWrap/>
            <w:hideMark/>
          </w:tcPr>
          <w:p w14:paraId="7AEEB7D7" w14:textId="2134C194" w:rsidR="007F2D8E" w:rsidRPr="00F3124A" w:rsidRDefault="007F2D8E" w:rsidP="00641AD5">
            <w:pPr>
              <w:spacing w:after="0"/>
            </w:pPr>
            <w:r w:rsidRPr="00F3124A">
              <w:t>PICO1</w:t>
            </w:r>
            <w:r w:rsidRPr="00C2448F">
              <w:t>-</w:t>
            </w:r>
            <w:r w:rsidRPr="00F3124A">
              <w:t>2</w:t>
            </w:r>
          </w:p>
        </w:tc>
        <w:tc>
          <w:tcPr>
            <w:tcW w:w="6948" w:type="dxa"/>
            <w:vMerge w:val="restart"/>
            <w:shd w:val="clear" w:color="auto" w:fill="auto"/>
            <w:noWrap/>
            <w:hideMark/>
          </w:tcPr>
          <w:p w14:paraId="46F81316" w14:textId="2E600FAE" w:rsidR="007F2D8E" w:rsidRPr="00C2448F" w:rsidRDefault="007F2D8E" w:rsidP="00641AD5">
            <w:pPr>
              <w:spacing w:after="0"/>
            </w:pPr>
            <w:r w:rsidRPr="00C2448F">
              <w:t xml:space="preserve">Illustrative example for using PICO questions </w:t>
            </w:r>
          </w:p>
          <w:tbl>
            <w:tblPr>
              <w:tblStyle w:val="TableGrid"/>
              <w:tblW w:w="6484" w:type="dxa"/>
              <w:tblLook w:val="04A0" w:firstRow="1" w:lastRow="0" w:firstColumn="1" w:lastColumn="0" w:noHBand="0" w:noVBand="1"/>
            </w:tblPr>
            <w:tblGrid>
              <w:gridCol w:w="454"/>
              <w:gridCol w:w="2323"/>
              <w:gridCol w:w="1337"/>
              <w:gridCol w:w="1267"/>
              <w:gridCol w:w="1103"/>
            </w:tblGrid>
            <w:tr w:rsidR="007F2D8E" w:rsidRPr="00C2448F" w14:paraId="0513D37B" w14:textId="77777777" w:rsidTr="004138F6">
              <w:trPr>
                <w:trHeight w:val="276"/>
              </w:trPr>
              <w:tc>
                <w:tcPr>
                  <w:tcW w:w="455" w:type="dxa"/>
                  <w:vAlign w:val="center"/>
                </w:tcPr>
                <w:p w14:paraId="360113E0" w14:textId="77777777" w:rsidR="007F2D8E" w:rsidRPr="00C2448F" w:rsidRDefault="007F2D8E" w:rsidP="00641AD5">
                  <w:r w:rsidRPr="00C2448F">
                    <w:t>#</w:t>
                  </w:r>
                </w:p>
              </w:tc>
              <w:tc>
                <w:tcPr>
                  <w:tcW w:w="2323" w:type="dxa"/>
                  <w:vAlign w:val="center"/>
                </w:tcPr>
                <w:p w14:paraId="62644CE4" w14:textId="77777777" w:rsidR="007F2D8E" w:rsidRPr="00C2448F" w:rsidRDefault="007F2D8E" w:rsidP="00641AD5">
                  <w:r w:rsidRPr="00C2448F">
                    <w:t>Group</w:t>
                  </w:r>
                </w:p>
              </w:tc>
              <w:tc>
                <w:tcPr>
                  <w:tcW w:w="0" w:type="auto"/>
                  <w:vAlign w:val="center"/>
                </w:tcPr>
                <w:p w14:paraId="3CE6C2D6" w14:textId="77777777" w:rsidR="007F2D8E" w:rsidRPr="00C2448F" w:rsidRDefault="007F2D8E" w:rsidP="00641AD5">
                  <w:r w:rsidRPr="00C2448F">
                    <w:t>PICO 1-2</w:t>
                  </w:r>
                </w:p>
              </w:tc>
              <w:tc>
                <w:tcPr>
                  <w:tcW w:w="0" w:type="auto"/>
                  <w:vAlign w:val="center"/>
                </w:tcPr>
                <w:p w14:paraId="7BCD56D1" w14:textId="77777777" w:rsidR="007F2D8E" w:rsidRPr="00C2448F" w:rsidRDefault="007F2D8E" w:rsidP="00641AD5">
                  <w:r w:rsidRPr="00C2448F">
                    <w:t>PICO3-4</w:t>
                  </w:r>
                </w:p>
              </w:tc>
              <w:tc>
                <w:tcPr>
                  <w:tcW w:w="0" w:type="auto"/>
                  <w:vAlign w:val="center"/>
                </w:tcPr>
                <w:p w14:paraId="0F889048" w14:textId="77777777" w:rsidR="007F2D8E" w:rsidRPr="00C2448F" w:rsidRDefault="007F2D8E" w:rsidP="00641AD5">
                  <w:r w:rsidRPr="00C2448F">
                    <w:t>PICO 5</w:t>
                  </w:r>
                </w:p>
              </w:tc>
            </w:tr>
            <w:tr w:rsidR="007F2D8E" w:rsidRPr="00C2448F" w14:paraId="2F55290F" w14:textId="77777777" w:rsidTr="004138F6">
              <w:trPr>
                <w:trHeight w:val="276"/>
              </w:trPr>
              <w:tc>
                <w:tcPr>
                  <w:tcW w:w="455" w:type="dxa"/>
                  <w:vAlign w:val="center"/>
                </w:tcPr>
                <w:p w14:paraId="64A4C76F" w14:textId="77777777" w:rsidR="007F2D8E" w:rsidRPr="00C2448F" w:rsidRDefault="007F2D8E" w:rsidP="00641AD5">
                  <w:r w:rsidRPr="00C2448F">
                    <w:t>1</w:t>
                  </w:r>
                </w:p>
              </w:tc>
              <w:tc>
                <w:tcPr>
                  <w:tcW w:w="2323" w:type="dxa"/>
                  <w:vAlign w:val="center"/>
                </w:tcPr>
                <w:p w14:paraId="2083DE8B" w14:textId="77777777" w:rsidR="007F2D8E" w:rsidRPr="00C2448F" w:rsidRDefault="007F2D8E" w:rsidP="00641AD5">
                  <w:r w:rsidRPr="00C2448F">
                    <w:t>Control</w:t>
                  </w:r>
                </w:p>
              </w:tc>
              <w:tc>
                <w:tcPr>
                  <w:tcW w:w="0" w:type="auto"/>
                  <w:vAlign w:val="center"/>
                </w:tcPr>
                <w:p w14:paraId="7DFD3F94" w14:textId="77777777" w:rsidR="007F2D8E" w:rsidRPr="00C2448F" w:rsidRDefault="007F2D8E" w:rsidP="00641AD5">
                  <w:r w:rsidRPr="00C2448F">
                    <w:t>0</w:t>
                  </w:r>
                </w:p>
              </w:tc>
              <w:tc>
                <w:tcPr>
                  <w:tcW w:w="0" w:type="auto"/>
                  <w:vAlign w:val="center"/>
                </w:tcPr>
                <w:p w14:paraId="777CFCBC" w14:textId="77777777" w:rsidR="007F2D8E" w:rsidRPr="00C2448F" w:rsidRDefault="007F2D8E" w:rsidP="00641AD5">
                  <w:r w:rsidRPr="00C2448F">
                    <w:t>-</w:t>
                  </w:r>
                </w:p>
              </w:tc>
              <w:tc>
                <w:tcPr>
                  <w:tcW w:w="0" w:type="auto"/>
                  <w:vAlign w:val="center"/>
                </w:tcPr>
                <w:p w14:paraId="10F8AEC3" w14:textId="77777777" w:rsidR="007F2D8E" w:rsidRPr="00C2448F" w:rsidRDefault="007F2D8E" w:rsidP="00641AD5">
                  <w:r w:rsidRPr="00C2448F">
                    <w:t>-</w:t>
                  </w:r>
                </w:p>
              </w:tc>
            </w:tr>
            <w:tr w:rsidR="007F2D8E" w:rsidRPr="00C2448F" w14:paraId="1FB22744" w14:textId="77777777" w:rsidTr="004138F6">
              <w:trPr>
                <w:trHeight w:val="276"/>
              </w:trPr>
              <w:tc>
                <w:tcPr>
                  <w:tcW w:w="455" w:type="dxa"/>
                  <w:vAlign w:val="center"/>
                </w:tcPr>
                <w:p w14:paraId="71150375" w14:textId="77777777" w:rsidR="007F2D8E" w:rsidRPr="00C2448F" w:rsidRDefault="007F2D8E" w:rsidP="00641AD5">
                  <w:r w:rsidRPr="00C2448F">
                    <w:t>2</w:t>
                  </w:r>
                </w:p>
              </w:tc>
              <w:tc>
                <w:tcPr>
                  <w:tcW w:w="2323" w:type="dxa"/>
                  <w:vAlign w:val="center"/>
                </w:tcPr>
                <w:p w14:paraId="4E3285A1" w14:textId="77777777" w:rsidR="007F2D8E" w:rsidRPr="00C2448F" w:rsidRDefault="007F2D8E" w:rsidP="00641AD5">
                  <w:proofErr w:type="spellStart"/>
                  <w:r w:rsidRPr="00C2448F">
                    <w:t>Clox+TS</w:t>
                  </w:r>
                  <w:proofErr w:type="spellEnd"/>
                  <w:r w:rsidRPr="00C2448F">
                    <w:t xml:space="preserve"> (blanket)</w:t>
                  </w:r>
                </w:p>
              </w:tc>
              <w:tc>
                <w:tcPr>
                  <w:tcW w:w="0" w:type="auto"/>
                  <w:vAlign w:val="center"/>
                </w:tcPr>
                <w:p w14:paraId="033D6183" w14:textId="77777777" w:rsidR="007F2D8E" w:rsidRPr="00C2448F" w:rsidRDefault="007F2D8E" w:rsidP="00641AD5">
                  <w:r w:rsidRPr="00C2448F">
                    <w:t>1</w:t>
                  </w:r>
                </w:p>
              </w:tc>
              <w:tc>
                <w:tcPr>
                  <w:tcW w:w="0" w:type="auto"/>
                  <w:vAlign w:val="center"/>
                </w:tcPr>
                <w:p w14:paraId="64D280E8" w14:textId="77777777" w:rsidR="007F2D8E" w:rsidRPr="00C2448F" w:rsidRDefault="007F2D8E" w:rsidP="00641AD5">
                  <w:r w:rsidRPr="00C2448F">
                    <w:t>0</w:t>
                  </w:r>
                </w:p>
              </w:tc>
              <w:tc>
                <w:tcPr>
                  <w:tcW w:w="0" w:type="auto"/>
                  <w:vAlign w:val="center"/>
                </w:tcPr>
                <w:p w14:paraId="7AA82576" w14:textId="77777777" w:rsidR="007F2D8E" w:rsidRPr="00C2448F" w:rsidRDefault="007F2D8E" w:rsidP="00641AD5">
                  <w:r w:rsidRPr="00C2448F">
                    <w:t>1</w:t>
                  </w:r>
                </w:p>
              </w:tc>
            </w:tr>
            <w:tr w:rsidR="007F2D8E" w:rsidRPr="00C2448F" w14:paraId="6FCF1BBC" w14:textId="77777777" w:rsidTr="004138F6">
              <w:trPr>
                <w:trHeight w:val="276"/>
              </w:trPr>
              <w:tc>
                <w:tcPr>
                  <w:tcW w:w="455" w:type="dxa"/>
                  <w:vAlign w:val="center"/>
                </w:tcPr>
                <w:p w14:paraId="109917E0" w14:textId="77777777" w:rsidR="007F2D8E" w:rsidRPr="00C2448F" w:rsidRDefault="007F2D8E" w:rsidP="00641AD5">
                  <w:r w:rsidRPr="00C2448F">
                    <w:t>3</w:t>
                  </w:r>
                </w:p>
              </w:tc>
              <w:tc>
                <w:tcPr>
                  <w:tcW w:w="2323" w:type="dxa"/>
                  <w:vAlign w:val="center"/>
                </w:tcPr>
                <w:p w14:paraId="5C359A61" w14:textId="77777777" w:rsidR="007F2D8E" w:rsidRPr="00C2448F" w:rsidRDefault="007F2D8E" w:rsidP="00641AD5">
                  <w:proofErr w:type="spellStart"/>
                  <w:r w:rsidRPr="00C2448F">
                    <w:t>Clox</w:t>
                  </w:r>
                  <w:proofErr w:type="spellEnd"/>
                  <w:r w:rsidRPr="00C2448F">
                    <w:t xml:space="preserve"> (blanket)</w:t>
                  </w:r>
                </w:p>
              </w:tc>
              <w:tc>
                <w:tcPr>
                  <w:tcW w:w="0" w:type="auto"/>
                  <w:vAlign w:val="center"/>
                </w:tcPr>
                <w:p w14:paraId="0F706950" w14:textId="77777777" w:rsidR="007F2D8E" w:rsidRPr="00C2448F" w:rsidRDefault="007F2D8E" w:rsidP="00641AD5">
                  <w:r w:rsidRPr="00C2448F">
                    <w:t>1</w:t>
                  </w:r>
                </w:p>
              </w:tc>
              <w:tc>
                <w:tcPr>
                  <w:tcW w:w="0" w:type="auto"/>
                  <w:vAlign w:val="center"/>
                </w:tcPr>
                <w:p w14:paraId="6684CF04" w14:textId="77777777" w:rsidR="007F2D8E" w:rsidRPr="00C2448F" w:rsidRDefault="007F2D8E" w:rsidP="00641AD5">
                  <w:r w:rsidRPr="00C2448F">
                    <w:t>-</w:t>
                  </w:r>
                </w:p>
              </w:tc>
              <w:tc>
                <w:tcPr>
                  <w:tcW w:w="0" w:type="auto"/>
                  <w:vAlign w:val="center"/>
                </w:tcPr>
                <w:p w14:paraId="1006CC0F" w14:textId="77777777" w:rsidR="007F2D8E" w:rsidRPr="00C2448F" w:rsidRDefault="007F2D8E" w:rsidP="00641AD5">
                  <w:r w:rsidRPr="00C2448F">
                    <w:t>0</w:t>
                  </w:r>
                </w:p>
              </w:tc>
            </w:tr>
            <w:tr w:rsidR="007F2D8E" w:rsidRPr="00C2448F" w14:paraId="31168F60" w14:textId="77777777" w:rsidTr="004138F6">
              <w:trPr>
                <w:trHeight w:val="276"/>
              </w:trPr>
              <w:tc>
                <w:tcPr>
                  <w:tcW w:w="455" w:type="dxa"/>
                  <w:vAlign w:val="center"/>
                </w:tcPr>
                <w:p w14:paraId="7767F5A7" w14:textId="77777777" w:rsidR="007F2D8E" w:rsidRPr="00C2448F" w:rsidRDefault="007F2D8E" w:rsidP="00641AD5">
                  <w:r w:rsidRPr="00C2448F">
                    <w:t>4</w:t>
                  </w:r>
                </w:p>
              </w:tc>
              <w:tc>
                <w:tcPr>
                  <w:tcW w:w="2323" w:type="dxa"/>
                  <w:vAlign w:val="center"/>
                </w:tcPr>
                <w:p w14:paraId="6A47F955" w14:textId="77777777" w:rsidR="007F2D8E" w:rsidRPr="00C2448F" w:rsidRDefault="007F2D8E" w:rsidP="00641AD5">
                  <w:proofErr w:type="spellStart"/>
                  <w:r w:rsidRPr="00C2448F">
                    <w:t>Nova+TS</w:t>
                  </w:r>
                  <w:proofErr w:type="spellEnd"/>
                  <w:r w:rsidRPr="00C2448F">
                    <w:t xml:space="preserve"> (blanket)</w:t>
                  </w:r>
                </w:p>
              </w:tc>
              <w:tc>
                <w:tcPr>
                  <w:tcW w:w="0" w:type="auto"/>
                  <w:vAlign w:val="center"/>
                </w:tcPr>
                <w:p w14:paraId="663520D8" w14:textId="77777777" w:rsidR="007F2D8E" w:rsidRPr="00C2448F" w:rsidRDefault="007F2D8E" w:rsidP="00641AD5">
                  <w:r w:rsidRPr="00C2448F">
                    <w:t>1</w:t>
                  </w:r>
                </w:p>
              </w:tc>
              <w:tc>
                <w:tcPr>
                  <w:tcW w:w="0" w:type="auto"/>
                  <w:vAlign w:val="center"/>
                </w:tcPr>
                <w:p w14:paraId="1F39FF0C" w14:textId="77777777" w:rsidR="007F2D8E" w:rsidRPr="00C2448F" w:rsidRDefault="007F2D8E" w:rsidP="00641AD5">
                  <w:r w:rsidRPr="00C2448F">
                    <w:t>-</w:t>
                  </w:r>
                </w:p>
              </w:tc>
              <w:tc>
                <w:tcPr>
                  <w:tcW w:w="0" w:type="auto"/>
                  <w:vAlign w:val="center"/>
                </w:tcPr>
                <w:p w14:paraId="0EFA3D83" w14:textId="77777777" w:rsidR="007F2D8E" w:rsidRPr="00C2448F" w:rsidRDefault="007F2D8E" w:rsidP="00641AD5">
                  <w:r w:rsidRPr="00C2448F">
                    <w:t>1</w:t>
                  </w:r>
                </w:p>
              </w:tc>
            </w:tr>
            <w:tr w:rsidR="007F2D8E" w:rsidRPr="00C2448F" w14:paraId="58018B96" w14:textId="77777777" w:rsidTr="004138F6">
              <w:trPr>
                <w:trHeight w:val="276"/>
              </w:trPr>
              <w:tc>
                <w:tcPr>
                  <w:tcW w:w="455" w:type="dxa"/>
                  <w:vAlign w:val="center"/>
                </w:tcPr>
                <w:p w14:paraId="498725F9" w14:textId="77777777" w:rsidR="007F2D8E" w:rsidRPr="00C2448F" w:rsidRDefault="007F2D8E" w:rsidP="00641AD5">
                  <w:r w:rsidRPr="00C2448F">
                    <w:t>5</w:t>
                  </w:r>
                </w:p>
              </w:tc>
              <w:tc>
                <w:tcPr>
                  <w:tcW w:w="2323" w:type="dxa"/>
                  <w:vAlign w:val="center"/>
                </w:tcPr>
                <w:p w14:paraId="60C8A1F7" w14:textId="77777777" w:rsidR="007F2D8E" w:rsidRPr="00C2448F" w:rsidRDefault="007F2D8E" w:rsidP="00641AD5">
                  <w:r w:rsidRPr="00C2448F">
                    <w:t>Nova (blanket)</w:t>
                  </w:r>
                </w:p>
              </w:tc>
              <w:tc>
                <w:tcPr>
                  <w:tcW w:w="0" w:type="auto"/>
                  <w:vAlign w:val="center"/>
                </w:tcPr>
                <w:p w14:paraId="0BFA58C6" w14:textId="77777777" w:rsidR="007F2D8E" w:rsidRPr="00C2448F" w:rsidRDefault="007F2D8E" w:rsidP="00641AD5">
                  <w:r w:rsidRPr="00C2448F">
                    <w:t>1</w:t>
                  </w:r>
                </w:p>
              </w:tc>
              <w:tc>
                <w:tcPr>
                  <w:tcW w:w="0" w:type="auto"/>
                  <w:vAlign w:val="center"/>
                </w:tcPr>
                <w:p w14:paraId="1E2C67D1" w14:textId="77777777" w:rsidR="007F2D8E" w:rsidRPr="00C2448F" w:rsidRDefault="007F2D8E" w:rsidP="00641AD5">
                  <w:r w:rsidRPr="00C2448F">
                    <w:t>0</w:t>
                  </w:r>
                </w:p>
              </w:tc>
              <w:tc>
                <w:tcPr>
                  <w:tcW w:w="0" w:type="auto"/>
                  <w:vAlign w:val="center"/>
                </w:tcPr>
                <w:p w14:paraId="28978622" w14:textId="77777777" w:rsidR="007F2D8E" w:rsidRPr="00C2448F" w:rsidRDefault="007F2D8E" w:rsidP="00641AD5">
                  <w:r w:rsidRPr="00C2448F">
                    <w:t>0</w:t>
                  </w:r>
                </w:p>
              </w:tc>
            </w:tr>
            <w:tr w:rsidR="007F2D8E" w:rsidRPr="00C2448F" w14:paraId="244E128F" w14:textId="77777777" w:rsidTr="004138F6">
              <w:trPr>
                <w:trHeight w:val="276"/>
              </w:trPr>
              <w:tc>
                <w:tcPr>
                  <w:tcW w:w="455" w:type="dxa"/>
                  <w:vAlign w:val="center"/>
                </w:tcPr>
                <w:p w14:paraId="4E54CD09" w14:textId="77777777" w:rsidR="007F2D8E" w:rsidRPr="00C2448F" w:rsidRDefault="007F2D8E" w:rsidP="00641AD5">
                  <w:r w:rsidRPr="00C2448F">
                    <w:t>6</w:t>
                  </w:r>
                </w:p>
              </w:tc>
              <w:tc>
                <w:tcPr>
                  <w:tcW w:w="2323" w:type="dxa"/>
                  <w:vAlign w:val="center"/>
                </w:tcPr>
                <w:p w14:paraId="264AC06A" w14:textId="77777777" w:rsidR="007F2D8E" w:rsidRPr="00C2448F" w:rsidRDefault="007F2D8E" w:rsidP="00641AD5">
                  <w:proofErr w:type="spellStart"/>
                  <w:r w:rsidRPr="00C2448F">
                    <w:t>Clox+TS</w:t>
                  </w:r>
                  <w:proofErr w:type="spellEnd"/>
                  <w:r w:rsidRPr="00C2448F">
                    <w:t xml:space="preserve"> (selective)</w:t>
                  </w:r>
                </w:p>
              </w:tc>
              <w:tc>
                <w:tcPr>
                  <w:tcW w:w="0" w:type="auto"/>
                  <w:vAlign w:val="center"/>
                </w:tcPr>
                <w:p w14:paraId="1CC47CCD" w14:textId="77777777" w:rsidR="007F2D8E" w:rsidRPr="00C2448F" w:rsidRDefault="007F2D8E" w:rsidP="00641AD5">
                  <w:r w:rsidRPr="00C2448F">
                    <w:t>-</w:t>
                  </w:r>
                </w:p>
              </w:tc>
              <w:tc>
                <w:tcPr>
                  <w:tcW w:w="0" w:type="auto"/>
                  <w:vAlign w:val="center"/>
                </w:tcPr>
                <w:p w14:paraId="38F4733B" w14:textId="77777777" w:rsidR="007F2D8E" w:rsidRPr="00C2448F" w:rsidRDefault="007F2D8E" w:rsidP="00641AD5">
                  <w:r w:rsidRPr="00C2448F">
                    <w:t>1</w:t>
                  </w:r>
                </w:p>
              </w:tc>
              <w:tc>
                <w:tcPr>
                  <w:tcW w:w="0" w:type="auto"/>
                  <w:vAlign w:val="center"/>
                </w:tcPr>
                <w:p w14:paraId="14F55F1A" w14:textId="77777777" w:rsidR="007F2D8E" w:rsidRPr="00C2448F" w:rsidRDefault="007F2D8E" w:rsidP="00641AD5">
                  <w:r w:rsidRPr="00C2448F">
                    <w:t>-</w:t>
                  </w:r>
                </w:p>
              </w:tc>
            </w:tr>
            <w:tr w:rsidR="007F2D8E" w:rsidRPr="00C2448F" w14:paraId="269DAEFD" w14:textId="77777777" w:rsidTr="004138F6">
              <w:trPr>
                <w:trHeight w:val="276"/>
              </w:trPr>
              <w:tc>
                <w:tcPr>
                  <w:tcW w:w="455" w:type="dxa"/>
                  <w:vAlign w:val="center"/>
                </w:tcPr>
                <w:p w14:paraId="622AAE92" w14:textId="77777777" w:rsidR="007F2D8E" w:rsidRPr="00C2448F" w:rsidRDefault="007F2D8E" w:rsidP="00641AD5">
                  <w:r w:rsidRPr="00C2448F">
                    <w:t>7</w:t>
                  </w:r>
                </w:p>
              </w:tc>
              <w:tc>
                <w:tcPr>
                  <w:tcW w:w="2323" w:type="dxa"/>
                  <w:vAlign w:val="center"/>
                </w:tcPr>
                <w:p w14:paraId="1A7800D7" w14:textId="77777777" w:rsidR="007F2D8E" w:rsidRPr="00C2448F" w:rsidRDefault="007F2D8E" w:rsidP="00641AD5">
                  <w:r w:rsidRPr="00C2448F">
                    <w:t>Nova (selective)</w:t>
                  </w:r>
                </w:p>
              </w:tc>
              <w:tc>
                <w:tcPr>
                  <w:tcW w:w="0" w:type="auto"/>
                  <w:vAlign w:val="center"/>
                </w:tcPr>
                <w:p w14:paraId="08C4FDDE" w14:textId="77777777" w:rsidR="007F2D8E" w:rsidRPr="00C2448F" w:rsidRDefault="007F2D8E" w:rsidP="00641AD5">
                  <w:r w:rsidRPr="00C2448F">
                    <w:t>-</w:t>
                  </w:r>
                </w:p>
              </w:tc>
              <w:tc>
                <w:tcPr>
                  <w:tcW w:w="0" w:type="auto"/>
                  <w:vAlign w:val="center"/>
                </w:tcPr>
                <w:p w14:paraId="084BE540" w14:textId="77777777" w:rsidR="007F2D8E" w:rsidRPr="00C2448F" w:rsidRDefault="007F2D8E" w:rsidP="00641AD5">
                  <w:r w:rsidRPr="00C2448F">
                    <w:t>1</w:t>
                  </w:r>
                </w:p>
              </w:tc>
              <w:tc>
                <w:tcPr>
                  <w:tcW w:w="0" w:type="auto"/>
                  <w:vAlign w:val="center"/>
                </w:tcPr>
                <w:p w14:paraId="62A6732F" w14:textId="77777777" w:rsidR="007F2D8E" w:rsidRPr="00C2448F" w:rsidRDefault="007F2D8E" w:rsidP="00641AD5">
                  <w:r w:rsidRPr="00C2448F">
                    <w:t>-</w:t>
                  </w:r>
                </w:p>
              </w:tc>
            </w:tr>
          </w:tbl>
          <w:p w14:paraId="330FAF1D" w14:textId="4A9E96B3" w:rsidR="0020285C" w:rsidRPr="00F3124A" w:rsidRDefault="007F2D8E" w:rsidP="00321117">
            <w:pPr>
              <w:spacing w:after="0"/>
            </w:pPr>
            <w:r w:rsidRPr="00C2448F">
              <w:t>0 = control, 1 =treatment, and - = not used for that PICO</w:t>
            </w:r>
          </w:p>
        </w:tc>
      </w:tr>
      <w:tr w:rsidR="007F2D8E" w:rsidRPr="00C2448F" w14:paraId="2ACD6E7A" w14:textId="77777777" w:rsidTr="00C95C0C">
        <w:trPr>
          <w:trHeight w:val="288"/>
        </w:trPr>
        <w:tc>
          <w:tcPr>
            <w:tcW w:w="2520" w:type="dxa"/>
            <w:shd w:val="clear" w:color="auto" w:fill="auto"/>
            <w:noWrap/>
            <w:hideMark/>
          </w:tcPr>
          <w:p w14:paraId="38165EE5" w14:textId="7FF30881" w:rsidR="007F2D8E" w:rsidRPr="00F3124A" w:rsidRDefault="007F2D8E" w:rsidP="00641AD5">
            <w:pPr>
              <w:spacing w:after="0"/>
            </w:pPr>
            <w:r w:rsidRPr="00F3124A">
              <w:t>PICO3</w:t>
            </w:r>
            <w:r w:rsidRPr="00C2448F">
              <w:t>-</w:t>
            </w:r>
            <w:r w:rsidRPr="00F3124A">
              <w:t>4</w:t>
            </w:r>
          </w:p>
        </w:tc>
        <w:tc>
          <w:tcPr>
            <w:tcW w:w="6948" w:type="dxa"/>
            <w:vMerge/>
            <w:shd w:val="clear" w:color="auto" w:fill="auto"/>
            <w:noWrap/>
            <w:hideMark/>
          </w:tcPr>
          <w:p w14:paraId="4D4352D4" w14:textId="77777777" w:rsidR="007F2D8E" w:rsidRPr="00F3124A" w:rsidRDefault="007F2D8E" w:rsidP="00641AD5">
            <w:pPr>
              <w:spacing w:after="0"/>
            </w:pPr>
          </w:p>
        </w:tc>
      </w:tr>
      <w:tr w:rsidR="007F2D8E" w:rsidRPr="00C2448F" w14:paraId="4DF7DF16" w14:textId="77777777" w:rsidTr="00C95C0C">
        <w:trPr>
          <w:trHeight w:val="2330"/>
        </w:trPr>
        <w:tc>
          <w:tcPr>
            <w:tcW w:w="2520" w:type="dxa"/>
            <w:shd w:val="clear" w:color="auto" w:fill="auto"/>
            <w:noWrap/>
            <w:hideMark/>
          </w:tcPr>
          <w:p w14:paraId="26140188" w14:textId="77777777" w:rsidR="007F2D8E" w:rsidRPr="00F3124A" w:rsidRDefault="007F2D8E" w:rsidP="00641AD5">
            <w:pPr>
              <w:spacing w:after="0"/>
            </w:pPr>
            <w:r w:rsidRPr="00F3124A">
              <w:t>PICO5</w:t>
            </w:r>
          </w:p>
        </w:tc>
        <w:tc>
          <w:tcPr>
            <w:tcW w:w="6948" w:type="dxa"/>
            <w:vMerge/>
            <w:shd w:val="clear" w:color="auto" w:fill="auto"/>
            <w:noWrap/>
            <w:hideMark/>
          </w:tcPr>
          <w:p w14:paraId="688B959F" w14:textId="77777777" w:rsidR="007F2D8E" w:rsidRPr="00F3124A" w:rsidRDefault="007F2D8E" w:rsidP="00641AD5">
            <w:pPr>
              <w:spacing w:after="0"/>
            </w:pPr>
          </w:p>
        </w:tc>
      </w:tr>
      <w:tr w:rsidR="007F2D8E" w:rsidRPr="00C2448F" w14:paraId="22C799D5" w14:textId="77777777" w:rsidTr="00235024">
        <w:trPr>
          <w:trHeight w:val="251"/>
        </w:trPr>
        <w:tc>
          <w:tcPr>
            <w:tcW w:w="9468" w:type="dxa"/>
            <w:gridSpan w:val="2"/>
            <w:shd w:val="clear" w:color="auto" w:fill="000000" w:themeFill="text1"/>
            <w:noWrap/>
          </w:tcPr>
          <w:p w14:paraId="3F791280" w14:textId="275D6C9F" w:rsidR="007F2D8E" w:rsidRPr="0044580D" w:rsidRDefault="007F2D8E" w:rsidP="00641AD5">
            <w:pPr>
              <w:spacing w:after="0"/>
            </w:pPr>
            <w:r w:rsidRPr="0044580D">
              <w:t>Quality of administration technique</w:t>
            </w:r>
          </w:p>
        </w:tc>
      </w:tr>
      <w:tr w:rsidR="007F2D8E" w:rsidRPr="00C2448F" w14:paraId="6C5675BB" w14:textId="47C7BB27" w:rsidTr="00C95C0C">
        <w:trPr>
          <w:trHeight w:val="288"/>
        </w:trPr>
        <w:tc>
          <w:tcPr>
            <w:tcW w:w="2520" w:type="dxa"/>
            <w:shd w:val="clear" w:color="auto" w:fill="auto"/>
            <w:noWrap/>
            <w:hideMark/>
          </w:tcPr>
          <w:p w14:paraId="39361F2B" w14:textId="3EBB0DFB" w:rsidR="007F2D8E" w:rsidRPr="00F3124A" w:rsidRDefault="007F2D8E" w:rsidP="00641AD5">
            <w:pPr>
              <w:spacing w:after="0"/>
            </w:pPr>
            <w:r w:rsidRPr="00F3124A">
              <w:t>Teat</w:t>
            </w:r>
            <w:r w:rsidRPr="00C2448F">
              <w:t xml:space="preserve"> </w:t>
            </w:r>
            <w:r w:rsidRPr="00F3124A">
              <w:t>preparation</w:t>
            </w:r>
            <w:r w:rsidRPr="00C2448F">
              <w:t xml:space="preserve"> </w:t>
            </w:r>
            <w:r w:rsidRPr="00F3124A">
              <w:t>before</w:t>
            </w:r>
            <w:r w:rsidRPr="00C2448F">
              <w:t xml:space="preserve"> </w:t>
            </w:r>
            <w:r w:rsidRPr="00F3124A">
              <w:t>DCT</w:t>
            </w:r>
            <w:r w:rsidRPr="00C2448F">
              <w:t xml:space="preserve"> </w:t>
            </w:r>
            <w:r w:rsidRPr="00F3124A">
              <w:t>infusion</w:t>
            </w:r>
          </w:p>
        </w:tc>
        <w:tc>
          <w:tcPr>
            <w:tcW w:w="6948" w:type="dxa"/>
            <w:shd w:val="clear" w:color="auto" w:fill="auto"/>
          </w:tcPr>
          <w:p w14:paraId="7434C6B2" w14:textId="2D19A936" w:rsidR="007F2D8E" w:rsidRPr="00C2448F" w:rsidRDefault="007F2D8E" w:rsidP="00641AD5">
            <w:pPr>
              <w:spacing w:after="0"/>
            </w:pPr>
            <w:r w:rsidRPr="00C2448F">
              <w:rPr>
                <w:b/>
                <w:bCs/>
                <w:color w:val="0000FF"/>
              </w:rPr>
              <w:t xml:space="preserve">Entries: </w:t>
            </w:r>
            <w:r w:rsidRPr="00C2448F">
              <w:t>Yes/ No/ Not-reported</w:t>
            </w:r>
          </w:p>
          <w:p w14:paraId="324A200E" w14:textId="77777777" w:rsidR="007F2D8E" w:rsidRPr="00C2448F" w:rsidRDefault="007F2D8E" w:rsidP="00641AD5">
            <w:pPr>
              <w:spacing w:after="0"/>
              <w:rPr>
                <w:color w:val="000000"/>
              </w:rPr>
            </w:pPr>
            <w:r w:rsidRPr="00C2448F">
              <w:t>Explanation</w:t>
            </w:r>
            <w:r w:rsidRPr="00C2448F">
              <w:rPr>
                <w:color w:val="000000"/>
              </w:rPr>
              <w:t xml:space="preserve">: </w:t>
            </w:r>
          </w:p>
          <w:p w14:paraId="3FA69B43" w14:textId="241B44BE" w:rsidR="007F2D8E" w:rsidRPr="003F56A9" w:rsidRDefault="007F2D8E" w:rsidP="00641AD5">
            <w:pPr>
              <w:pStyle w:val="ListParagraph"/>
              <w:numPr>
                <w:ilvl w:val="0"/>
                <w:numId w:val="20"/>
              </w:numPr>
              <w:spacing w:after="0"/>
              <w:rPr>
                <w:rFonts w:eastAsia="Times New Roman"/>
                <w:color w:val="000000"/>
              </w:rPr>
            </w:pPr>
            <w:r w:rsidRPr="003F56A9">
              <w:rPr>
                <w:rFonts w:eastAsia="Times New Roman"/>
                <w:b/>
                <w:bCs/>
                <w:color w:val="000000"/>
              </w:rPr>
              <w:t>Yes</w:t>
            </w:r>
            <w:r w:rsidRPr="003F56A9">
              <w:rPr>
                <w:rFonts w:eastAsia="Times New Roman"/>
                <w:color w:val="000000"/>
              </w:rPr>
              <w:t xml:space="preserve"> </w:t>
            </w:r>
            <w:r w:rsidRPr="003F56A9">
              <w:t>&gt;&gt;&gt; wipes the udder with alcohol-moistened wipes or towels</w:t>
            </w:r>
          </w:p>
          <w:p w14:paraId="1CED0F44" w14:textId="33AC328B" w:rsidR="007F2D8E" w:rsidRPr="003F56A9" w:rsidRDefault="007F2D8E" w:rsidP="00641AD5">
            <w:pPr>
              <w:pStyle w:val="ListParagraph"/>
              <w:numPr>
                <w:ilvl w:val="0"/>
                <w:numId w:val="20"/>
              </w:numPr>
              <w:spacing w:after="0"/>
              <w:rPr>
                <w:rFonts w:eastAsia="Times New Roman"/>
                <w:color w:val="000000"/>
              </w:rPr>
            </w:pPr>
            <w:r w:rsidRPr="003F56A9">
              <w:rPr>
                <w:rFonts w:eastAsia="Times New Roman"/>
                <w:b/>
                <w:bCs/>
                <w:color w:val="000000"/>
              </w:rPr>
              <w:t>No</w:t>
            </w:r>
            <w:r w:rsidRPr="003F56A9">
              <w:rPr>
                <w:rFonts w:eastAsia="Times New Roman"/>
                <w:color w:val="000000"/>
              </w:rPr>
              <w:t xml:space="preserve"> </w:t>
            </w:r>
            <w:r w:rsidRPr="003F56A9">
              <w:t>&gt;&gt;&gt; No</w:t>
            </w:r>
          </w:p>
          <w:p w14:paraId="54639910" w14:textId="5D94EF32" w:rsidR="007F2D8E" w:rsidRPr="003F56A9" w:rsidRDefault="007F2D8E" w:rsidP="00641AD5">
            <w:pPr>
              <w:pStyle w:val="ListParagraph"/>
              <w:numPr>
                <w:ilvl w:val="0"/>
                <w:numId w:val="20"/>
              </w:numPr>
              <w:spacing w:after="0"/>
            </w:pPr>
            <w:r w:rsidRPr="003F56A9">
              <w:t>Not-reported&gt;&gt;&gt; if neither were reported.</w:t>
            </w:r>
          </w:p>
        </w:tc>
      </w:tr>
      <w:tr w:rsidR="007F2D8E" w:rsidRPr="00C2448F" w14:paraId="3E3D059B" w14:textId="1ED9C7C7" w:rsidTr="001565FC">
        <w:trPr>
          <w:trHeight w:val="170"/>
        </w:trPr>
        <w:tc>
          <w:tcPr>
            <w:tcW w:w="2520" w:type="dxa"/>
            <w:shd w:val="clear" w:color="auto" w:fill="auto"/>
            <w:noWrap/>
            <w:hideMark/>
          </w:tcPr>
          <w:p w14:paraId="4BEF8137" w14:textId="097E0E3A" w:rsidR="007F2D8E" w:rsidRPr="00F3124A" w:rsidRDefault="007F2D8E" w:rsidP="00641AD5">
            <w:pPr>
              <w:spacing w:after="0"/>
            </w:pPr>
            <w:r w:rsidRPr="00F3124A">
              <w:t>Depth</w:t>
            </w:r>
            <w:r w:rsidRPr="00C2448F">
              <w:t xml:space="preserve"> </w:t>
            </w:r>
            <w:r w:rsidRPr="00F3124A">
              <w:t>of</w:t>
            </w:r>
            <w:r w:rsidRPr="00C2448F">
              <w:t xml:space="preserve"> </w:t>
            </w:r>
            <w:r w:rsidRPr="00F3124A">
              <w:t>insertion</w:t>
            </w:r>
            <w:r w:rsidRPr="00C2448F">
              <w:t xml:space="preserve"> </w:t>
            </w:r>
            <w:r w:rsidRPr="00F3124A">
              <w:t>of</w:t>
            </w:r>
            <w:r w:rsidRPr="00C2448F">
              <w:t xml:space="preserve"> </w:t>
            </w:r>
            <w:r w:rsidRPr="00F3124A">
              <w:t>DCT</w:t>
            </w:r>
            <w:r w:rsidRPr="00C2448F">
              <w:t xml:space="preserve"> </w:t>
            </w:r>
            <w:r w:rsidRPr="00F3124A">
              <w:t>syringe</w:t>
            </w:r>
            <w:r w:rsidRPr="00C2448F">
              <w:t xml:space="preserve"> </w:t>
            </w:r>
            <w:r w:rsidRPr="00F3124A">
              <w:t>cannula</w:t>
            </w:r>
          </w:p>
        </w:tc>
        <w:tc>
          <w:tcPr>
            <w:tcW w:w="6948" w:type="dxa"/>
            <w:shd w:val="clear" w:color="auto" w:fill="auto"/>
          </w:tcPr>
          <w:p w14:paraId="00F5A95E" w14:textId="77777777" w:rsidR="007F2D8E" w:rsidRPr="00C2448F" w:rsidRDefault="007F2D8E" w:rsidP="00641AD5">
            <w:pPr>
              <w:spacing w:after="0"/>
            </w:pPr>
            <w:r w:rsidRPr="00C2448F">
              <w:rPr>
                <w:b/>
                <w:bCs/>
                <w:color w:val="0000FF"/>
              </w:rPr>
              <w:t xml:space="preserve">Entries: </w:t>
            </w:r>
            <w:r w:rsidRPr="00C2448F">
              <w:t>Full/ Partial/ Not-reported</w:t>
            </w:r>
          </w:p>
          <w:p w14:paraId="20B78528" w14:textId="0E91CDFB" w:rsidR="007F2D8E" w:rsidRDefault="007F2D8E" w:rsidP="00641AD5">
            <w:pPr>
              <w:spacing w:after="0"/>
              <w:rPr>
                <w:color w:val="000000"/>
              </w:rPr>
            </w:pPr>
            <w:r w:rsidRPr="00C2448F">
              <w:t>Explanation</w:t>
            </w:r>
            <w:r w:rsidRPr="00C2448F">
              <w:rPr>
                <w:color w:val="000000"/>
              </w:rPr>
              <w:t xml:space="preserve">: </w:t>
            </w:r>
          </w:p>
          <w:p w14:paraId="0A97CE3C" w14:textId="4FC0A62E" w:rsidR="007F2D8E" w:rsidRPr="00C2448F" w:rsidRDefault="007F2D8E" w:rsidP="00641AD5">
            <w:pPr>
              <w:spacing w:after="0"/>
            </w:pPr>
            <w:r>
              <w:lastRenderedPageBreak/>
              <w:t xml:space="preserve">Sometimes the depth of insertion is reported clearly in the article e.g. </w:t>
            </w:r>
            <w:r w:rsidRPr="00DA0865">
              <w:t>“The dry cow treatments were infused using a partial insertion technique”.</w:t>
            </w:r>
            <w:r>
              <w:t xml:space="preserve"> Or in the basis of the length of insertion</w:t>
            </w:r>
            <w:r w:rsidRPr="00DA0865">
              <w:t xml:space="preserve"> e.g. “About 3 mm of the cannula was inserted into the teat canal”</w:t>
            </w:r>
            <w:r>
              <w:t>.</w:t>
            </w:r>
            <w:r w:rsidRPr="00DA0865">
              <w:t xml:space="preserve"> </w:t>
            </w:r>
          </w:p>
          <w:p w14:paraId="3348BBE4" w14:textId="77777777" w:rsidR="007F2D8E" w:rsidRDefault="007F2D8E" w:rsidP="00641AD5">
            <w:pPr>
              <w:pStyle w:val="ListParagraph"/>
              <w:numPr>
                <w:ilvl w:val="0"/>
                <w:numId w:val="18"/>
              </w:numPr>
              <w:spacing w:after="0"/>
            </w:pPr>
            <w:r w:rsidRPr="00C2448F">
              <w:rPr>
                <w:rFonts w:eastAsia="Times New Roman"/>
                <w:b/>
                <w:bCs/>
                <w:color w:val="000000"/>
              </w:rPr>
              <w:t>Partial</w:t>
            </w:r>
            <w:r w:rsidRPr="00C2448F">
              <w:rPr>
                <w:rFonts w:eastAsia="Times New Roman"/>
                <w:color w:val="000000"/>
              </w:rPr>
              <w:t xml:space="preserve"> </w:t>
            </w:r>
            <w:r w:rsidRPr="00C2448F">
              <w:t>&gt;&gt;&gt; Partial insertion of the treatment syringe cannula only 3 mm (1/8 inch)</w:t>
            </w:r>
          </w:p>
          <w:p w14:paraId="28A034AC" w14:textId="4C389F6B" w:rsidR="007F2D8E" w:rsidRPr="0054609E" w:rsidRDefault="007F2D8E" w:rsidP="00641AD5">
            <w:pPr>
              <w:pStyle w:val="ListParagraph"/>
              <w:numPr>
                <w:ilvl w:val="0"/>
                <w:numId w:val="18"/>
              </w:numPr>
              <w:spacing w:after="0"/>
            </w:pPr>
            <w:r w:rsidRPr="0054609E">
              <w:rPr>
                <w:rFonts w:eastAsia="Times New Roman"/>
                <w:b/>
                <w:bCs/>
                <w:color w:val="000000"/>
              </w:rPr>
              <w:t>Full</w:t>
            </w:r>
            <w:r w:rsidRPr="0054609E">
              <w:t xml:space="preserve"> &gt;&gt;&gt; full insertion when it goes beyond that limit, other phrases indicate full insertions  e.g. DCT was infused into the teat sinus, into  the teat cistern of each quarter</w:t>
            </w:r>
          </w:p>
          <w:p w14:paraId="67A92912" w14:textId="77777777" w:rsidR="007F2D8E" w:rsidRPr="00C2448F" w:rsidRDefault="007F2D8E" w:rsidP="00641AD5">
            <w:pPr>
              <w:pStyle w:val="ListParagraph"/>
              <w:numPr>
                <w:ilvl w:val="0"/>
                <w:numId w:val="18"/>
              </w:numPr>
              <w:spacing w:after="0"/>
            </w:pPr>
            <w:r w:rsidRPr="00C2448F">
              <w:rPr>
                <w:rFonts w:eastAsia="Times New Roman"/>
                <w:b/>
                <w:bCs/>
                <w:color w:val="000000"/>
              </w:rPr>
              <w:t xml:space="preserve">Not-reported </w:t>
            </w:r>
            <w:r w:rsidRPr="00C2448F">
              <w:t>&gt;&gt;&gt; if neither were reported.</w:t>
            </w:r>
          </w:p>
          <w:p w14:paraId="23D1D112" w14:textId="5935CF7F" w:rsidR="007F2D8E" w:rsidRPr="00C2448F" w:rsidRDefault="007F2D8E" w:rsidP="00641AD5">
            <w:pPr>
              <w:pStyle w:val="ListParagraph"/>
              <w:spacing w:after="0"/>
            </w:pPr>
            <w:r w:rsidRPr="00C2448F">
              <w:t xml:space="preserve">For more details about insertion techniques pls review: </w:t>
            </w:r>
            <w:hyperlink r:id="rId35" w:history="1">
              <w:r w:rsidRPr="00C2448F">
                <w:rPr>
                  <w:rStyle w:val="Hyperlink"/>
                </w:rPr>
                <w:t>https://www.medvet.umontreal.ca/rcrmb/en/page.php?p=79&amp;tm=i</w:t>
              </w:r>
            </w:hyperlink>
          </w:p>
        </w:tc>
      </w:tr>
      <w:tr w:rsidR="007F2D8E" w:rsidRPr="00C2448F" w14:paraId="74BA7743" w14:textId="2869F303" w:rsidTr="00C95C0C">
        <w:trPr>
          <w:trHeight w:val="288"/>
        </w:trPr>
        <w:tc>
          <w:tcPr>
            <w:tcW w:w="2520" w:type="dxa"/>
            <w:shd w:val="clear" w:color="auto" w:fill="auto"/>
            <w:noWrap/>
            <w:hideMark/>
          </w:tcPr>
          <w:p w14:paraId="460CD0FE" w14:textId="6F0E78BF" w:rsidR="007F2D8E" w:rsidRPr="00F3124A" w:rsidRDefault="007F2D8E" w:rsidP="00641AD5">
            <w:pPr>
              <w:spacing w:after="0"/>
            </w:pPr>
            <w:r w:rsidRPr="00F3124A">
              <w:lastRenderedPageBreak/>
              <w:t>Teats</w:t>
            </w:r>
            <w:r w:rsidRPr="00C2448F">
              <w:t xml:space="preserve"> </w:t>
            </w:r>
            <w:r w:rsidRPr="00F3124A">
              <w:t>pray</w:t>
            </w:r>
            <w:r w:rsidRPr="00C2448F">
              <w:t xml:space="preserve"> </w:t>
            </w:r>
            <w:r w:rsidRPr="00F3124A">
              <w:t>or</w:t>
            </w:r>
            <w:r w:rsidRPr="00C2448F">
              <w:t xml:space="preserve"> </w:t>
            </w:r>
            <w:r w:rsidRPr="00F3124A">
              <w:t>dipping</w:t>
            </w:r>
            <w:r w:rsidRPr="00C2448F">
              <w:t xml:space="preserve"> </w:t>
            </w:r>
            <w:r w:rsidRPr="00F3124A">
              <w:t>after</w:t>
            </w:r>
            <w:r w:rsidRPr="00C2448F">
              <w:t xml:space="preserve"> </w:t>
            </w:r>
            <w:r w:rsidRPr="00F3124A">
              <w:t>DCT</w:t>
            </w:r>
            <w:r w:rsidRPr="00C2448F">
              <w:t xml:space="preserve"> </w:t>
            </w:r>
            <w:r w:rsidRPr="00F3124A">
              <w:t>infusion</w:t>
            </w:r>
          </w:p>
        </w:tc>
        <w:tc>
          <w:tcPr>
            <w:tcW w:w="6948" w:type="dxa"/>
            <w:shd w:val="clear" w:color="auto" w:fill="auto"/>
          </w:tcPr>
          <w:p w14:paraId="7E0C51EF" w14:textId="321BFAC3" w:rsidR="007F2D8E" w:rsidRPr="00C2448F" w:rsidRDefault="007F2D8E" w:rsidP="00641AD5">
            <w:pPr>
              <w:spacing w:after="0"/>
            </w:pPr>
            <w:r w:rsidRPr="00C2448F">
              <w:rPr>
                <w:b/>
                <w:bCs/>
                <w:color w:val="0000FF"/>
              </w:rPr>
              <w:t xml:space="preserve">Entries: </w:t>
            </w:r>
            <w:r w:rsidRPr="00C2448F">
              <w:t>Yes/No/Not-reported</w:t>
            </w:r>
          </w:p>
          <w:p w14:paraId="039C7C1B" w14:textId="3E71BB44" w:rsidR="007F2D8E" w:rsidRPr="00C2448F" w:rsidRDefault="007F2D8E" w:rsidP="00641AD5">
            <w:pPr>
              <w:spacing w:after="0"/>
            </w:pPr>
            <w:r w:rsidRPr="00C2448F">
              <w:rPr>
                <w:b/>
                <w:bCs/>
                <w:color w:val="0000FF"/>
              </w:rPr>
              <w:t>Explanation</w:t>
            </w:r>
            <w:r w:rsidRPr="00C2448F">
              <w:rPr>
                <w:b/>
                <w:bCs/>
              </w:rPr>
              <w:t>:</w:t>
            </w:r>
            <w:r w:rsidRPr="00C2448F">
              <w:t xml:space="preserve"> For example, “After dry cow therapy was administered, teats were </w:t>
            </w:r>
            <w:proofErr w:type="spellStart"/>
            <w:r w:rsidRPr="00C2448F">
              <w:t>postdipped</w:t>
            </w:r>
            <w:proofErr w:type="spellEnd"/>
            <w:r w:rsidRPr="00C2448F">
              <w:t xml:space="preserve"> with 1.0% iodine with 10% emollient (Della Barrier, </w:t>
            </w:r>
            <w:proofErr w:type="spellStart"/>
            <w:r w:rsidRPr="00C2448F">
              <w:t>DeLaval</w:t>
            </w:r>
            <w:proofErr w:type="spellEnd"/>
            <w:r w:rsidRPr="00C2448F">
              <w:t>, Kansas City, MO)”</w:t>
            </w:r>
          </w:p>
        </w:tc>
      </w:tr>
    </w:tbl>
    <w:p w14:paraId="17D87291" w14:textId="5D961655" w:rsidR="00BB5D95" w:rsidRDefault="00BB5D95" w:rsidP="0080657B"/>
    <w:p w14:paraId="61E3A20E" w14:textId="74CCD17E" w:rsidR="00921752" w:rsidRDefault="00921752" w:rsidP="0080657B"/>
    <w:p w14:paraId="708DC9E1" w14:textId="0A86A75D" w:rsidR="00921752" w:rsidRDefault="00921752" w:rsidP="0080657B"/>
    <w:p w14:paraId="6ACF608B" w14:textId="30B79275" w:rsidR="00921752" w:rsidRDefault="00921752" w:rsidP="0080657B"/>
    <w:p w14:paraId="0D7A63F4" w14:textId="2B594C20" w:rsidR="00921752" w:rsidRDefault="00921752" w:rsidP="0080657B"/>
    <w:p w14:paraId="1BCA4237" w14:textId="395B029C" w:rsidR="00921752" w:rsidRDefault="00921752" w:rsidP="0080657B"/>
    <w:p w14:paraId="737FF136" w14:textId="0E559CF5" w:rsidR="00921752" w:rsidRDefault="00921752" w:rsidP="0080657B"/>
    <w:p w14:paraId="05730BB2" w14:textId="299450FB" w:rsidR="00921752" w:rsidRDefault="00921752" w:rsidP="0080657B"/>
    <w:p w14:paraId="39F37231" w14:textId="4B70A6CE" w:rsidR="00921752" w:rsidRDefault="00921752" w:rsidP="0080657B"/>
    <w:p w14:paraId="3BBC00FB" w14:textId="367E7659" w:rsidR="00921752" w:rsidRDefault="00921752" w:rsidP="0080657B"/>
    <w:p w14:paraId="2C8F1404" w14:textId="07FFB593" w:rsidR="00921752" w:rsidRDefault="00921752" w:rsidP="0080657B"/>
    <w:p w14:paraId="77E56CE4" w14:textId="378F5247" w:rsidR="00921752" w:rsidRDefault="00921752" w:rsidP="0080657B"/>
    <w:p w14:paraId="1054338E" w14:textId="094A8630" w:rsidR="00921752" w:rsidRDefault="00921752" w:rsidP="0080657B"/>
    <w:p w14:paraId="0B0A8A60" w14:textId="2E6B3B6D" w:rsidR="00921752" w:rsidRDefault="00921752" w:rsidP="0080657B"/>
    <w:p w14:paraId="5D13AABE" w14:textId="77777777" w:rsidR="00003D3D" w:rsidRDefault="00003D3D" w:rsidP="0080657B">
      <w:pPr>
        <w:sectPr w:rsidR="00003D3D">
          <w:pgSz w:w="12240" w:h="15840"/>
          <w:pgMar w:top="1440" w:right="1440" w:bottom="1440" w:left="1440" w:header="720" w:footer="720" w:gutter="0"/>
          <w:cols w:space="720"/>
          <w:docGrid w:linePitch="360"/>
        </w:sectPr>
      </w:pPr>
    </w:p>
    <w:p w14:paraId="2DD8E812" w14:textId="5F3B999F" w:rsidR="00865B65" w:rsidRDefault="00F94EC3" w:rsidP="0080657B">
      <w:r w:rsidRPr="00BA2A23">
        <w:rPr>
          <w:noProof/>
        </w:rPr>
        <w:lastRenderedPageBreak/>
        <mc:AlternateContent>
          <mc:Choice Requires="wps">
            <w:drawing>
              <wp:anchor distT="0" distB="0" distL="114300" distR="114300" simplePos="0" relativeHeight="251582976" behindDoc="0" locked="0" layoutInCell="1" allowOverlap="1" wp14:anchorId="6AB1F42B" wp14:editId="73B2196F">
                <wp:simplePos x="0" y="0"/>
                <wp:positionH relativeFrom="column">
                  <wp:posOffset>850605</wp:posOffset>
                </wp:positionH>
                <wp:positionV relativeFrom="paragraph">
                  <wp:posOffset>19051</wp:posOffset>
                </wp:positionV>
                <wp:extent cx="1041488" cy="87276"/>
                <wp:effectExtent l="38100" t="38100" r="6350" b="103505"/>
                <wp:wrapNone/>
                <wp:docPr id="37"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1041488" cy="87276"/>
                        </a:xfrm>
                        <a:prstGeom prst="straightConnector1">
                          <a:avLst/>
                        </a:prstGeom>
                        <a:ln w="28575">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103B67" id="Straight Arrow Connector 11" o:spid="_x0000_s1026" type="#_x0000_t32" style="position:absolute;margin-left:67pt;margin-top:1.5pt;width:82pt;height:6.85pt;flip:x;z-index:251582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" strokecolor="blue" strokeweight="2.25pt">
                <v:stroke endarrow="block"/>
                <o:lock v:ext="edit" shapetype="f"/>
              </v:shape>
            </w:pict>
          </mc:Fallback>
        </mc:AlternateContent>
      </w:r>
      <w:r w:rsidR="00BA2A23" w:rsidRPr="00BA2A23">
        <w:rPr>
          <w:noProof/>
        </w:rPr>
        <mc:AlternateContent>
          <mc:Choice Requires="wps">
            <w:drawing>
              <wp:anchor distT="0" distB="0" distL="114300" distR="114300" simplePos="0" relativeHeight="251579904" behindDoc="0" locked="0" layoutInCell="1" allowOverlap="1" wp14:anchorId="16787EDB" wp14:editId="12869A28">
                <wp:simplePos x="0" y="0"/>
                <wp:positionH relativeFrom="column">
                  <wp:posOffset>1890380</wp:posOffset>
                </wp:positionH>
                <wp:positionV relativeFrom="paragraph">
                  <wp:posOffset>-331824</wp:posOffset>
                </wp:positionV>
                <wp:extent cx="363722" cy="480680"/>
                <wp:effectExtent l="19050" t="19050" r="17780" b="15240"/>
                <wp:wrapNone/>
                <wp:docPr id="36" name="Oval 2"/>
                <wp:cNvGraphicFramePr/>
                <a:graphic xmlns:a="http://schemas.openxmlformats.org/drawingml/2006/main">
                  <a:graphicData uri="http://schemas.microsoft.com/office/word/2010/wordprocessingShape">
                    <wps:wsp>
                      <wps:cNvSpPr/>
                      <wps:spPr>
                        <a:xfrm>
                          <a:off x="0" y="0"/>
                          <a:ext cx="363722" cy="480680"/>
                        </a:xfrm>
                        <a:prstGeom prst="ellipse">
                          <a:avLst/>
                        </a:prstGeom>
                        <a:noFill/>
                        <a:ln w="28575" cap="flat" cmpd="sng" algn="ctr">
                          <a:solidFill>
                            <a:srgbClr val="0000FF"/>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oval w14:anchorId="679A1353" id="Oval 2" o:spid="_x0000_s1026" style="position:absolute;margin-left:148.85pt;margin-top:-26.15pt;width:28.65pt;height:37.85pt;z-index:25157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" filled="f" strokecolor="blue" strokeweight="2.25pt">
                <v:stroke joinstyle="miter"/>
              </v:oval>
            </w:pict>
          </mc:Fallback>
        </mc:AlternateContent>
      </w:r>
      <w:r w:rsidR="00BA2A23" w:rsidRPr="00BA2A23">
        <w:rPr>
          <w:noProof/>
        </w:rPr>
        <mc:AlternateContent>
          <mc:Choice Requires="wps">
            <w:drawing>
              <wp:anchor distT="0" distB="0" distL="114300" distR="114300" simplePos="0" relativeHeight="251581952" behindDoc="0" locked="0" layoutInCell="1" allowOverlap="1" wp14:anchorId="550A417A" wp14:editId="50D4BA7C">
                <wp:simplePos x="0" y="0"/>
                <wp:positionH relativeFrom="column">
                  <wp:posOffset>446567</wp:posOffset>
                </wp:positionH>
                <wp:positionV relativeFrom="paragraph">
                  <wp:posOffset>-55379</wp:posOffset>
                </wp:positionV>
                <wp:extent cx="3261080" cy="2554029"/>
                <wp:effectExtent l="38100" t="19050" r="15875" b="55880"/>
                <wp:wrapNone/>
                <wp:docPr id="35"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3261080" cy="2554029"/>
                        </a:xfrm>
                        <a:prstGeom prst="straightConnector1">
                          <a:avLst/>
                        </a:prstGeom>
                        <a:ln w="28575">
                          <a:solidFill>
                            <a:srgbClr val="0000FF"/>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9CED81A" id="Straight Arrow Connector 11" o:spid="_x0000_s1026" type="#_x0000_t32" style="position:absolute;margin-left:35.15pt;margin-top:-4.35pt;width:256.8pt;height:201.1pt;flip:x;z-index:25158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" strokecolor="blue" strokeweight="2.25pt">
                <v:stroke endarrow="block"/>
                <o:lock v:ext="edit" shapetype="f"/>
              </v:shape>
            </w:pict>
          </mc:Fallback>
        </mc:AlternateContent>
      </w:r>
      <w:r w:rsidR="00BA2A23" w:rsidRPr="00BA2A23">
        <w:rPr>
          <w:noProof/>
        </w:rPr>
        <mc:AlternateContent>
          <mc:Choice Requires="wps">
            <w:drawing>
              <wp:anchor distT="0" distB="0" distL="114300" distR="114300" simplePos="0" relativeHeight="251580928" behindDoc="0" locked="0" layoutInCell="1" allowOverlap="1" wp14:anchorId="31AE8FAF" wp14:editId="0C030B9B">
                <wp:simplePos x="0" y="0"/>
                <wp:positionH relativeFrom="column">
                  <wp:posOffset>3740150</wp:posOffset>
                </wp:positionH>
                <wp:positionV relativeFrom="paragraph">
                  <wp:posOffset>-213550</wp:posOffset>
                </wp:positionV>
                <wp:extent cx="272349" cy="204973"/>
                <wp:effectExtent l="19050" t="19050" r="13970" b="24130"/>
                <wp:wrapNone/>
                <wp:docPr id="34" name="Oval 2"/>
                <wp:cNvGraphicFramePr/>
                <a:graphic xmlns:a="http://schemas.openxmlformats.org/drawingml/2006/main">
                  <a:graphicData uri="http://schemas.microsoft.com/office/word/2010/wordprocessingShape">
                    <wps:wsp>
                      <wps:cNvSpPr/>
                      <wps:spPr>
                        <a:xfrm>
                          <a:off x="0" y="0"/>
                          <a:ext cx="272349" cy="204973"/>
                        </a:xfrm>
                        <a:prstGeom prst="ellipse">
                          <a:avLst/>
                        </a:prstGeom>
                        <a:noFill/>
                        <a:ln w="28575" cap="flat" cmpd="sng" algn="ctr">
                          <a:solidFill>
                            <a:srgbClr val="0000FF"/>
                          </a:solidFill>
                          <a:prstDash val="solid"/>
                          <a:miter lim="800000"/>
                        </a:ln>
                        <a:effectLst/>
                      </wps:spPr>
                      <wps:bodyPr rtlCol="0" anchor="ctr"/>
                    </wps:wsp>
                  </a:graphicData>
                </a:graphic>
                <wp14:sizeRelH relativeFrom="margin">
                  <wp14:pctWidth>0</wp14:pctWidth>
                </wp14:sizeRelH>
                <wp14:sizeRelV relativeFrom="margin">
                  <wp14:pctHeight>0</wp14:pctHeight>
                </wp14:sizeRelV>
              </wp:anchor>
            </w:drawing>
          </mc:Choice>
          <mc:Fallback>
            <w:pict>
              <v:oval w14:anchorId="24DAF8A1" id="Oval 2" o:spid="_x0000_s1026" style="position:absolute;margin-left:294.5pt;margin-top:-16.8pt;width:21.45pt;height:16.15pt;z-index:25158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" filled="f" strokecolor="blue" strokeweight="2.25pt">
                <v:stroke joinstyle="miter"/>
              </v:oval>
            </w:pict>
          </mc:Fallback>
        </mc:AlternateContent>
      </w:r>
      <w:r w:rsidR="00BA2A23">
        <w:rPr>
          <w:noProof/>
        </w:rPr>
        <w:drawing>
          <wp:anchor distT="0" distB="0" distL="114300" distR="114300" simplePos="0" relativeHeight="251567616" behindDoc="0" locked="0" layoutInCell="1" allowOverlap="1" wp14:anchorId="6EA4723B" wp14:editId="6BE0E3A4">
            <wp:simplePos x="0" y="0"/>
            <wp:positionH relativeFrom="column">
              <wp:posOffset>957713</wp:posOffset>
            </wp:positionH>
            <wp:positionV relativeFrom="paragraph">
              <wp:posOffset>-434643</wp:posOffset>
            </wp:positionV>
            <wp:extent cx="5225932" cy="7110249"/>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25932" cy="7110249"/>
                    </a:xfrm>
                    <a:prstGeom prst="rect">
                      <a:avLst/>
                    </a:prstGeom>
                    <a:noFill/>
                  </pic:spPr>
                </pic:pic>
              </a:graphicData>
            </a:graphic>
            <wp14:sizeRelH relativeFrom="margin">
              <wp14:pctWidth>0</wp14:pctWidth>
            </wp14:sizeRelH>
            <wp14:sizeRelV relativeFrom="margin">
              <wp14:pctHeight>0</wp14:pctHeight>
            </wp14:sizeRelV>
          </wp:anchor>
        </w:drawing>
      </w:r>
      <w:r w:rsidR="00BA2A23">
        <w:rPr>
          <w:noProof/>
        </w:rPr>
        <mc:AlternateContent>
          <mc:Choice Requires="wps">
            <w:drawing>
              <wp:anchor distT="0" distB="0" distL="114300" distR="114300" simplePos="0" relativeHeight="251568640" behindDoc="0" locked="0" layoutInCell="1" allowOverlap="1" wp14:anchorId="4E488017" wp14:editId="2D89FC78">
                <wp:simplePos x="0" y="0"/>
                <wp:positionH relativeFrom="column">
                  <wp:posOffset>-914400</wp:posOffset>
                </wp:positionH>
                <wp:positionV relativeFrom="paragraph">
                  <wp:posOffset>-313899</wp:posOffset>
                </wp:positionV>
                <wp:extent cx="1746913" cy="1965278"/>
                <wp:effectExtent l="0" t="0" r="0" b="0"/>
                <wp:wrapNone/>
                <wp:docPr id="84" name="TextBox 83">
                  <a:extLst xmlns:a="http://schemas.openxmlformats.org/drawingml/2006/main">
                    <a:ext uri="{FF2B5EF4-FFF2-40B4-BE49-F238E27FC236}">
                      <a16:creationId xmlns:a16="http://schemas.microsoft.com/office/drawing/2014/main" id="{5BF3E790-4EEB-4671-8B31-C718FB25ED07}"/>
                    </a:ext>
                  </a:extLst>
                </wp:docPr>
                <wp:cNvGraphicFramePr/>
                <a:graphic xmlns:a="http://schemas.openxmlformats.org/drawingml/2006/main">
                  <a:graphicData uri="http://schemas.microsoft.com/office/word/2010/wordprocessingShape">
                    <wps:wsp>
                      <wps:cNvSpPr txBox="1"/>
                      <wps:spPr>
                        <a:xfrm>
                          <a:off x="0" y="0"/>
                          <a:ext cx="1746913" cy="1965278"/>
                        </a:xfrm>
                        <a:prstGeom prst="rect">
                          <a:avLst/>
                        </a:prstGeom>
                        <a:noFill/>
                      </wps:spPr>
                      <wps:txbx>
                        <w:txbxContent>
                          <w:p w14:paraId="77AC1FFD" w14:textId="3C1A02FF" w:rsidR="00B627C4" w:rsidRPr="002C34A5" w:rsidRDefault="00B627C4" w:rsidP="0080657B">
                            <w:r w:rsidRPr="002C34A5">
                              <w:rPr>
                                <w:b/>
                                <w:bCs/>
                                <w:highlight w:val="yellow"/>
                              </w:rPr>
                              <w:t>1-</w:t>
                            </w:r>
                            <w:r w:rsidRPr="002C34A5">
                              <w:rPr>
                                <w:b/>
                                <w:bCs/>
                              </w:rPr>
                              <w:t xml:space="preserve"> </w:t>
                            </w:r>
                            <w:r>
                              <w:t>Verify</w:t>
                            </w:r>
                            <w:r w:rsidRPr="002C34A5">
                              <w:t xml:space="preserve"> that you are entering group info for the designated trial in that specific study.</w:t>
                            </w:r>
                          </w:p>
                          <w:p w14:paraId="21543369" w14:textId="3DB10C2A" w:rsidR="00B627C4" w:rsidRPr="002C34A5" w:rsidRDefault="00B627C4" w:rsidP="0080657B">
                            <w:r w:rsidRPr="002C34A5">
                              <w:t xml:space="preserve">We don’t want to put groups that </w:t>
                            </w:r>
                            <w:r>
                              <w:t>are</w:t>
                            </w:r>
                            <w:r w:rsidRPr="002C34A5">
                              <w:t xml:space="preserve"> not exist</w:t>
                            </w:r>
                            <w:r>
                              <w:t>ing</w:t>
                            </w:r>
                            <w:r w:rsidRPr="002C34A5">
                              <w:t xml:space="preserve"> in </w:t>
                            </w:r>
                            <w:r>
                              <w:t>the</w:t>
                            </w:r>
                            <w:r w:rsidRPr="002C34A5">
                              <w:t xml:space="preserve"> study or trial </w:t>
                            </w:r>
                          </w:p>
                        </w:txbxContent>
                      </wps:txbx>
                      <wps:bodyPr wrap="square" rtlCol="0">
                        <a:noAutofit/>
                      </wps:bodyPr>
                    </wps:wsp>
                  </a:graphicData>
                </a:graphic>
                <wp14:sizeRelH relativeFrom="margin">
                  <wp14:pctWidth>0</wp14:pctWidth>
                </wp14:sizeRelH>
                <wp14:sizeRelV relativeFrom="margin">
                  <wp14:pctHeight>0</wp14:pctHeight>
                </wp14:sizeRelV>
              </wp:anchor>
            </w:drawing>
          </mc:Choice>
          <mc:Fallback>
            <w:pict>
              <v:shape w14:anchorId="4E488017" id="TextBox 83" o:spid="_x0000_s1032" type="#_x0000_t202" style="position:absolute;margin-left:-1in;margin-top:-24.7pt;width:137.55pt;height:154.75pt;z-index:25156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" filled="f" stroked="f">
                <v:textbox>
                  <w:txbxContent>
                    <w:p w14:paraId="77AC1FFD" w14:textId="3C1A02FF" w:rsidR="00B627C4" w:rsidRPr="002C34A5" w:rsidRDefault="00B627C4" w:rsidP="0080657B">
                      <w:r w:rsidRPr="002C34A5">
                        <w:rPr>
                          <w:b/>
                          <w:bCs/>
                          <w:highlight w:val="yellow"/>
                        </w:rPr>
                        <w:t>1-</w:t>
                      </w:r>
                      <w:r w:rsidRPr="002C34A5">
                        <w:rPr>
                          <w:b/>
                          <w:bCs/>
                        </w:rPr>
                        <w:t xml:space="preserve"> </w:t>
                      </w:r>
                      <w:r>
                        <w:t>Verify</w:t>
                      </w:r>
                      <w:r w:rsidRPr="002C34A5">
                        <w:t xml:space="preserve"> that you are entering group info for the designated trial in that specific study.</w:t>
                      </w:r>
                    </w:p>
                    <w:p w14:paraId="21543369" w14:textId="3DB10C2A" w:rsidR="00B627C4" w:rsidRPr="002C34A5" w:rsidRDefault="00B627C4" w:rsidP="0080657B">
                      <w:r w:rsidRPr="002C34A5">
                        <w:t xml:space="preserve">We don’t want to put groups that </w:t>
                      </w:r>
                      <w:r>
                        <w:t>are</w:t>
                      </w:r>
                      <w:r w:rsidRPr="002C34A5">
                        <w:t xml:space="preserve"> not exist</w:t>
                      </w:r>
                      <w:r>
                        <w:t>ing</w:t>
                      </w:r>
                      <w:r w:rsidRPr="002C34A5">
                        <w:t xml:space="preserve"> in </w:t>
                      </w:r>
                      <w:r>
                        <w:t>the</w:t>
                      </w:r>
                      <w:r w:rsidRPr="002C34A5">
                        <w:t xml:space="preserve"> study or trial </w:t>
                      </w:r>
                    </w:p>
                  </w:txbxContent>
                </v:textbox>
              </v:shape>
            </w:pict>
          </mc:Fallback>
        </mc:AlternateContent>
      </w:r>
    </w:p>
    <w:p w14:paraId="7661FE76" w14:textId="4394335A" w:rsidR="00865B65" w:rsidRDefault="00865B65" w:rsidP="0080657B"/>
    <w:p w14:paraId="51D077D6" w14:textId="260DD555" w:rsidR="00865B65" w:rsidRDefault="00865B65" w:rsidP="0080657B"/>
    <w:p w14:paraId="77FDF5C2" w14:textId="6DBF4EB6" w:rsidR="00AA3A43" w:rsidRDefault="00AA3A43" w:rsidP="0080657B"/>
    <w:p w14:paraId="33DE1483" w14:textId="0B3293FA" w:rsidR="00AA3A43" w:rsidRDefault="00AA3A43" w:rsidP="0080657B"/>
    <w:p w14:paraId="62285250" w14:textId="1A24780E" w:rsidR="00AA3A43" w:rsidRDefault="00AA3A43" w:rsidP="0080657B"/>
    <w:p w14:paraId="2961D61D" w14:textId="10DA027C" w:rsidR="00AA3A43" w:rsidRDefault="00BA2A23" w:rsidP="0080657B">
      <w:r w:rsidRPr="00196393">
        <w:rPr>
          <w:noProof/>
        </w:rPr>
        <mc:AlternateContent>
          <mc:Choice Requires="wps">
            <w:drawing>
              <wp:anchor distT="0" distB="0" distL="114300" distR="114300" simplePos="0" relativeHeight="251569664" behindDoc="0" locked="0" layoutInCell="1" allowOverlap="1" wp14:anchorId="35270B23" wp14:editId="21A76508">
                <wp:simplePos x="0" y="0"/>
                <wp:positionH relativeFrom="column">
                  <wp:posOffset>-941696</wp:posOffset>
                </wp:positionH>
                <wp:positionV relativeFrom="paragraph">
                  <wp:posOffset>212602</wp:posOffset>
                </wp:positionV>
                <wp:extent cx="1378424" cy="461665"/>
                <wp:effectExtent l="0" t="0" r="0" b="0"/>
                <wp:wrapNone/>
                <wp:docPr id="15" name="TextBox 14">
                  <a:extLst xmlns:a="http://schemas.openxmlformats.org/drawingml/2006/main">
                    <a:ext uri="{FF2B5EF4-FFF2-40B4-BE49-F238E27FC236}">
                      <a16:creationId xmlns:a16="http://schemas.microsoft.com/office/drawing/2014/main" id="{8B2CED02-2F8A-499D-81D0-7DB2524EE507}"/>
                    </a:ext>
                  </a:extLst>
                </wp:docPr>
                <wp:cNvGraphicFramePr/>
                <a:graphic xmlns:a="http://schemas.openxmlformats.org/drawingml/2006/main">
                  <a:graphicData uri="http://schemas.microsoft.com/office/word/2010/wordprocessingShape">
                    <wps:wsp>
                      <wps:cNvSpPr txBox="1"/>
                      <wps:spPr>
                        <a:xfrm>
                          <a:off x="0" y="0"/>
                          <a:ext cx="1378424" cy="461665"/>
                        </a:xfrm>
                        <a:prstGeom prst="rect">
                          <a:avLst/>
                        </a:prstGeom>
                        <a:noFill/>
                      </wps:spPr>
                      <wps:txbx>
                        <w:txbxContent>
                          <w:p w14:paraId="0C865CBE" w14:textId="77777777" w:rsidR="00B627C4" w:rsidRPr="00196393" w:rsidRDefault="00B627C4" w:rsidP="0080657B">
                            <w:r w:rsidRPr="00196393">
                              <w:rPr>
                                <w:b/>
                                <w:bCs/>
                                <w:highlight w:val="yellow"/>
                              </w:rPr>
                              <w:t>2-</w:t>
                            </w:r>
                            <w:r w:rsidRPr="00196393">
                              <w:t xml:space="preserve"> Start with filling in the form for the first group</w:t>
                            </w:r>
                          </w:p>
                        </w:txbxContent>
                      </wps:txbx>
                      <wps:bodyPr wrap="square" rtlCol="0">
                        <a:spAutoFit/>
                      </wps:bodyPr>
                    </wps:wsp>
                  </a:graphicData>
                </a:graphic>
                <wp14:sizeRelH relativeFrom="margin">
                  <wp14:pctWidth>0</wp14:pctWidth>
                </wp14:sizeRelH>
              </wp:anchor>
            </w:drawing>
          </mc:Choice>
          <mc:Fallback>
            <w:pict>
              <v:shape w14:anchorId="35270B23" id="TextBox 14" o:spid="_x0000_s1033" type="#_x0000_t202" style="position:absolute;margin-left:-74.15pt;margin-top:16.75pt;width:108.55pt;height:36.35pt;z-index:2515696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" filled="f" stroked="f">
                <v:textbox style="mso-fit-shape-to-text:t">
                  <w:txbxContent>
                    <w:p w14:paraId="0C865CBE" w14:textId="77777777" w:rsidR="00B627C4" w:rsidRPr="00196393" w:rsidRDefault="00B627C4" w:rsidP="0080657B">
                      <w:r w:rsidRPr="00196393">
                        <w:rPr>
                          <w:b/>
                          <w:bCs/>
                          <w:highlight w:val="yellow"/>
                        </w:rPr>
                        <w:t>2-</w:t>
                      </w:r>
                      <w:r w:rsidRPr="00196393">
                        <w:t xml:space="preserve"> Start with filling in the form for the first group</w:t>
                      </w:r>
                    </w:p>
                  </w:txbxContent>
                </v:textbox>
              </v:shape>
            </w:pict>
          </mc:Fallback>
        </mc:AlternateContent>
      </w:r>
    </w:p>
    <w:p w14:paraId="5F95900E" w14:textId="2635DEDD" w:rsidR="00AA3A43" w:rsidRDefault="00AA3A43" w:rsidP="0080657B"/>
    <w:p w14:paraId="12700B6F" w14:textId="408BC74F" w:rsidR="00AA3A43" w:rsidRDefault="00AA3A43" w:rsidP="0080657B"/>
    <w:p w14:paraId="3566BB35" w14:textId="59BA1207" w:rsidR="00AA3A43" w:rsidRDefault="00AA3A43" w:rsidP="0080657B"/>
    <w:p w14:paraId="518C46FF" w14:textId="27F8E52C" w:rsidR="00AA3A43" w:rsidRDefault="00AA3A43" w:rsidP="0080657B"/>
    <w:p w14:paraId="60B1ED71" w14:textId="5C70A74C" w:rsidR="00AA3A43" w:rsidRDefault="00AA3A43" w:rsidP="0080657B"/>
    <w:p w14:paraId="7C486EE4" w14:textId="50DEEEDF" w:rsidR="00AA3A43" w:rsidRDefault="00AA3A43" w:rsidP="0080657B"/>
    <w:p w14:paraId="1CAF75C2" w14:textId="4F50142D" w:rsidR="00AA3A43" w:rsidRDefault="00AA3A43" w:rsidP="0080657B"/>
    <w:p w14:paraId="0866744F" w14:textId="20B12060" w:rsidR="00AA3A43" w:rsidRDefault="00AA3A43" w:rsidP="0080657B"/>
    <w:p w14:paraId="5F55489B" w14:textId="7FADCA36" w:rsidR="00AA3A43" w:rsidRDefault="00AA3A43" w:rsidP="0080657B"/>
    <w:p w14:paraId="5B0C866C" w14:textId="43A1D434" w:rsidR="00AA3A43" w:rsidRDefault="00AA3A43" w:rsidP="0080657B"/>
    <w:p w14:paraId="1111AAFF" w14:textId="77777777" w:rsidR="00003D3D" w:rsidRDefault="00003D3D" w:rsidP="0080657B">
      <w:pPr>
        <w:sectPr w:rsidR="00003D3D" w:rsidSect="002732C5">
          <w:pgSz w:w="12240" w:h="15840"/>
          <w:pgMar w:top="1440" w:right="1440" w:bottom="1440" w:left="1440" w:header="720" w:footer="720" w:gutter="0"/>
          <w:cols w:space="720"/>
          <w:docGrid w:linePitch="360"/>
        </w:sectPr>
      </w:pPr>
    </w:p>
    <w:p w14:paraId="65DB5C2F" w14:textId="162EB12D" w:rsidR="00E43EF5" w:rsidRDefault="00362D0D" w:rsidP="009B67F1">
      <w:pPr>
        <w:pStyle w:val="Heading2"/>
      </w:pPr>
      <w:bookmarkStart w:id="18" w:name="_Toc31209228"/>
      <w:r>
        <w:lastRenderedPageBreak/>
        <w:t>Outcome</w:t>
      </w:r>
      <w:r w:rsidR="00921752">
        <w:t xml:space="preserve"> </w:t>
      </w:r>
      <w:r w:rsidR="003818AC">
        <w:t>sheets</w:t>
      </w:r>
      <w:bookmarkEnd w:id="18"/>
    </w:p>
    <w:p w14:paraId="6772CC5A" w14:textId="369468B5" w:rsidR="00E43EF5" w:rsidRPr="00E43EF5" w:rsidRDefault="00772DB9" w:rsidP="0080657B">
      <w:pPr>
        <w:pStyle w:val="ListParagraph"/>
        <w:numPr>
          <w:ilvl w:val="0"/>
          <w:numId w:val="21"/>
        </w:numPr>
      </w:pPr>
      <w:r>
        <w:t xml:space="preserve">We are extracting </w:t>
      </w:r>
      <w:r w:rsidR="006B6417">
        <w:t xml:space="preserve">data </w:t>
      </w:r>
      <w:r>
        <w:t xml:space="preserve">for three main outcomes: </w:t>
      </w:r>
      <w:r w:rsidR="006B6417">
        <w:t>p</w:t>
      </w:r>
      <w:r w:rsidR="00921752" w:rsidRPr="00E43EF5">
        <w:t>revalence, incidence and cure (PIC)</w:t>
      </w:r>
      <w:r w:rsidR="006B6417">
        <w:t xml:space="preserve"> at three independent forms, </w:t>
      </w:r>
      <w:r w:rsidR="00921752" w:rsidRPr="00E43EF5">
        <w:t xml:space="preserve"> </w:t>
      </w:r>
      <w:r w:rsidR="006B6417">
        <w:t xml:space="preserve">all the of the three forms </w:t>
      </w:r>
      <w:r w:rsidR="00921752" w:rsidRPr="00E43EF5">
        <w:t>have the same structure i.e. the same variables</w:t>
      </w:r>
      <w:r w:rsidR="00E43EF5" w:rsidRPr="00E43EF5">
        <w:t xml:space="preserve"> except for the title where each form has </w:t>
      </w:r>
      <w:r w:rsidR="006B6417" w:rsidRPr="00E43EF5">
        <w:t>it</w:t>
      </w:r>
      <w:r w:rsidR="006B6417">
        <w:t>s corresponding outcome.</w:t>
      </w:r>
    </w:p>
    <w:p w14:paraId="5CC716E7" w14:textId="0D079CB0" w:rsidR="00E43EF5" w:rsidRPr="00E43EF5" w:rsidRDefault="00424466" w:rsidP="0080657B">
      <w:pPr>
        <w:pStyle w:val="ListParagraph"/>
        <w:numPr>
          <w:ilvl w:val="0"/>
          <w:numId w:val="21"/>
        </w:numPr>
      </w:pPr>
      <w:r>
        <w:t xml:space="preserve">We are extracting </w:t>
      </w:r>
      <w:r w:rsidR="00E43EF5" w:rsidRPr="00E43EF5">
        <w:t xml:space="preserve">2 </w:t>
      </w:r>
      <w:r w:rsidR="003A42C4">
        <w:t xml:space="preserve">main </w:t>
      </w:r>
      <w:r>
        <w:t>kinds of data:</w:t>
      </w:r>
    </w:p>
    <w:p w14:paraId="5CC68AA9" w14:textId="69E6651D" w:rsidR="00E43EF5" w:rsidRPr="00E43EF5" w:rsidRDefault="00424466" w:rsidP="0080657B">
      <w:pPr>
        <w:pStyle w:val="ListParagraph"/>
        <w:numPr>
          <w:ilvl w:val="0"/>
          <w:numId w:val="22"/>
        </w:numPr>
        <w:rPr>
          <w:b/>
          <w:bCs/>
        </w:rPr>
      </w:pPr>
      <w:r>
        <w:t xml:space="preserve">Row data (counts/ frequencies) </w:t>
      </w:r>
      <w:r w:rsidRPr="00BF5486">
        <w:t>number of +Ve and total for each treatment group</w:t>
      </w:r>
      <w:r w:rsidRPr="00E43EF5">
        <w:rPr>
          <w:b/>
          <w:bCs/>
        </w:rPr>
        <w:t xml:space="preserve"> </w:t>
      </w:r>
      <w:r w:rsidR="00E43EF5" w:rsidRPr="00E43EF5">
        <w:rPr>
          <w:b/>
          <w:bCs/>
        </w:rPr>
        <w:t xml:space="preserve">(i.e. </w:t>
      </w:r>
      <w:r w:rsidRPr="00E43EF5">
        <w:rPr>
          <w:b/>
          <w:bCs/>
        </w:rPr>
        <w:t>Arm</w:t>
      </w:r>
      <w:r>
        <w:rPr>
          <w:b/>
          <w:bCs/>
        </w:rPr>
        <w:t>-based data)</w:t>
      </w:r>
    </w:p>
    <w:p w14:paraId="651586BB" w14:textId="5D3EBBB8" w:rsidR="003A42C4" w:rsidRDefault="00BF5486" w:rsidP="0080657B">
      <w:pPr>
        <w:pStyle w:val="ListParagraph"/>
        <w:numPr>
          <w:ilvl w:val="0"/>
          <w:numId w:val="22"/>
        </w:numPr>
        <w:rPr>
          <w:b/>
          <w:bCs/>
        </w:rPr>
      </w:pPr>
      <w:r w:rsidRPr="003A42C4">
        <w:t>A</w:t>
      </w:r>
      <w:r w:rsidR="00E43EF5" w:rsidRPr="003A42C4">
        <w:t xml:space="preserve">djusted estimates or coefficients </w:t>
      </w:r>
      <w:r w:rsidR="003A42C4" w:rsidRPr="003A42C4">
        <w:t>obtained from multivariable models</w:t>
      </w:r>
      <w:r w:rsidR="003A42C4">
        <w:rPr>
          <w:b/>
          <w:bCs/>
        </w:rPr>
        <w:t xml:space="preserve"> </w:t>
      </w:r>
      <w:r w:rsidR="003A42C4" w:rsidRPr="003A42C4">
        <w:t>(i.e. Contrast -based data)</w:t>
      </w:r>
    </w:p>
    <w:p w14:paraId="05AA8647" w14:textId="1E85036B" w:rsidR="003A42C4" w:rsidRPr="003A42C4" w:rsidRDefault="003A42C4" w:rsidP="0080657B">
      <w:pPr>
        <w:pStyle w:val="ListParagraph"/>
        <w:numPr>
          <w:ilvl w:val="0"/>
          <w:numId w:val="22"/>
        </w:numPr>
        <w:rPr>
          <w:b/>
          <w:bCs/>
        </w:rPr>
      </w:pPr>
      <w:r>
        <w:t>Note, when both row data and adjust</w:t>
      </w:r>
      <w:r w:rsidR="007B6158">
        <w:t xml:space="preserve">ed </w:t>
      </w:r>
      <w:r>
        <w:t xml:space="preserve">coefficient are present, we need </w:t>
      </w:r>
      <w:r w:rsidR="007B6158">
        <w:t xml:space="preserve">to </w:t>
      </w:r>
      <w:r>
        <w:t xml:space="preserve">extract </w:t>
      </w:r>
      <w:r w:rsidRPr="003A42C4">
        <w:t xml:space="preserve">both in </w:t>
      </w:r>
      <w:r w:rsidR="00424466" w:rsidRPr="003A42C4">
        <w:t>2 independent tables i.e. (Arm and Contrast)</w:t>
      </w:r>
      <w:r>
        <w:t>. If data obtained from univariable analysis and row data are available, the priority is for the row data.</w:t>
      </w:r>
    </w:p>
    <w:tbl>
      <w:tblPr>
        <w:tblW w:w="101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3"/>
        <w:gridCol w:w="7987"/>
      </w:tblGrid>
      <w:tr w:rsidR="00762C7B" w:rsidRPr="00C2448F" w14:paraId="29AF08D2" w14:textId="43A91BEE" w:rsidTr="00581DC9">
        <w:trPr>
          <w:trHeight w:val="288"/>
          <w:jc w:val="center"/>
        </w:trPr>
        <w:tc>
          <w:tcPr>
            <w:tcW w:w="0" w:type="auto"/>
            <w:shd w:val="clear" w:color="auto" w:fill="000000" w:themeFill="text1"/>
            <w:noWrap/>
            <w:vAlign w:val="bottom"/>
          </w:tcPr>
          <w:p w14:paraId="5100E070" w14:textId="60D1A1E7" w:rsidR="00762C7B" w:rsidRPr="000D250F" w:rsidRDefault="00762C7B" w:rsidP="009B67F1">
            <w:pPr>
              <w:spacing w:after="0"/>
            </w:pPr>
            <w:r w:rsidRPr="000D250F">
              <w:t>ID</w:t>
            </w:r>
          </w:p>
        </w:tc>
        <w:tc>
          <w:tcPr>
            <w:tcW w:w="7987" w:type="dxa"/>
            <w:shd w:val="clear" w:color="auto" w:fill="000000" w:themeFill="text1"/>
          </w:tcPr>
          <w:p w14:paraId="49A152ED" w14:textId="49695836" w:rsidR="00762C7B" w:rsidRPr="00762C7B" w:rsidRDefault="00762C7B" w:rsidP="009B67F1">
            <w:pPr>
              <w:spacing w:after="0"/>
            </w:pPr>
          </w:p>
        </w:tc>
      </w:tr>
      <w:tr w:rsidR="00762C7B" w:rsidRPr="00C2448F" w14:paraId="5D6DAF26" w14:textId="77777777" w:rsidTr="00581DC9">
        <w:trPr>
          <w:trHeight w:val="288"/>
          <w:jc w:val="center"/>
        </w:trPr>
        <w:tc>
          <w:tcPr>
            <w:tcW w:w="0" w:type="auto"/>
            <w:shd w:val="clear" w:color="auto" w:fill="A6A6A6" w:themeFill="background1" w:themeFillShade="A6"/>
            <w:noWrap/>
            <w:vAlign w:val="bottom"/>
          </w:tcPr>
          <w:p w14:paraId="2C3ED690" w14:textId="536E5BC7" w:rsidR="00762C7B" w:rsidRPr="00C2448F" w:rsidRDefault="00762C7B" w:rsidP="009B67F1">
            <w:pPr>
              <w:spacing w:after="0"/>
            </w:pPr>
            <w:r w:rsidRPr="00C2448F">
              <w:t>S</w:t>
            </w:r>
            <w:r w:rsidRPr="003C5A6B">
              <w:t>tudy</w:t>
            </w:r>
            <w:r w:rsidRPr="00C2448F">
              <w:t xml:space="preserve"> </w:t>
            </w:r>
            <w:r w:rsidRPr="003C5A6B">
              <w:t>id</w:t>
            </w:r>
            <w:r w:rsidRPr="00C2448F">
              <w:t xml:space="preserve"> </w:t>
            </w:r>
            <w:r w:rsidRPr="003C5A6B">
              <w:t>expo</w:t>
            </w:r>
          </w:p>
        </w:tc>
        <w:tc>
          <w:tcPr>
            <w:tcW w:w="7987" w:type="dxa"/>
            <w:shd w:val="clear" w:color="auto" w:fill="A6A6A6" w:themeFill="background1" w:themeFillShade="A6"/>
          </w:tcPr>
          <w:p w14:paraId="01BA26C3" w14:textId="4BC3CED6" w:rsidR="00762C7B" w:rsidRPr="00C2448F" w:rsidRDefault="00762C7B" w:rsidP="009B67F1">
            <w:pPr>
              <w:spacing w:after="0"/>
            </w:pPr>
            <w:r w:rsidRPr="00C2448F">
              <w:t xml:space="preserve">No enter, check variable to keep track of the study we are working on </w:t>
            </w:r>
          </w:p>
        </w:tc>
      </w:tr>
      <w:tr w:rsidR="00762C7B" w:rsidRPr="00C2448F" w14:paraId="79EEF2AF" w14:textId="4CF7234A" w:rsidTr="00581DC9">
        <w:trPr>
          <w:trHeight w:val="288"/>
          <w:jc w:val="center"/>
        </w:trPr>
        <w:tc>
          <w:tcPr>
            <w:tcW w:w="0" w:type="auto"/>
            <w:shd w:val="clear" w:color="auto" w:fill="A6A6A6" w:themeFill="background1" w:themeFillShade="A6"/>
            <w:noWrap/>
            <w:vAlign w:val="bottom"/>
            <w:hideMark/>
          </w:tcPr>
          <w:p w14:paraId="3AF23BDA" w14:textId="57E93006" w:rsidR="00762C7B" w:rsidRPr="003C5A6B" w:rsidRDefault="00762C7B" w:rsidP="009B67F1">
            <w:pPr>
              <w:spacing w:after="0"/>
            </w:pPr>
            <w:r w:rsidRPr="00C2448F">
              <w:t>T</w:t>
            </w:r>
            <w:r w:rsidRPr="003C5A6B">
              <w:t>rial</w:t>
            </w:r>
            <w:r w:rsidRPr="00C2448F">
              <w:t xml:space="preserve"> </w:t>
            </w:r>
            <w:r w:rsidRPr="003C5A6B">
              <w:t>expo</w:t>
            </w:r>
          </w:p>
        </w:tc>
        <w:tc>
          <w:tcPr>
            <w:tcW w:w="7987" w:type="dxa"/>
            <w:shd w:val="clear" w:color="auto" w:fill="A6A6A6" w:themeFill="background1" w:themeFillShade="A6"/>
          </w:tcPr>
          <w:p w14:paraId="4011BBE1" w14:textId="660391C2" w:rsidR="00762C7B" w:rsidRPr="00C2448F" w:rsidRDefault="00762C7B" w:rsidP="009B67F1">
            <w:pPr>
              <w:spacing w:after="0"/>
            </w:pPr>
            <w:r w:rsidRPr="00C2448F">
              <w:t xml:space="preserve">No enter, check variable to keep track of the </w:t>
            </w:r>
            <w:r>
              <w:t>trial</w:t>
            </w:r>
            <w:r w:rsidRPr="00C2448F">
              <w:t xml:space="preserve"> we are working on</w:t>
            </w:r>
          </w:p>
        </w:tc>
      </w:tr>
      <w:tr w:rsidR="00762C7B" w:rsidRPr="00C2448F" w14:paraId="78FF7674" w14:textId="77777777" w:rsidTr="00581DC9">
        <w:trPr>
          <w:trHeight w:val="288"/>
          <w:jc w:val="center"/>
        </w:trPr>
        <w:tc>
          <w:tcPr>
            <w:tcW w:w="0" w:type="auto"/>
            <w:shd w:val="clear" w:color="auto" w:fill="A6A6A6" w:themeFill="background1" w:themeFillShade="A6"/>
            <w:noWrap/>
            <w:vAlign w:val="bottom"/>
          </w:tcPr>
          <w:p w14:paraId="28153D42" w14:textId="0458E954" w:rsidR="00762C7B" w:rsidRPr="00C2448F" w:rsidRDefault="00762C7B" w:rsidP="009B67F1">
            <w:pPr>
              <w:spacing w:after="0"/>
            </w:pPr>
            <w:r>
              <w:t>Group expo</w:t>
            </w:r>
          </w:p>
        </w:tc>
        <w:tc>
          <w:tcPr>
            <w:tcW w:w="7987" w:type="dxa"/>
            <w:shd w:val="clear" w:color="auto" w:fill="A6A6A6" w:themeFill="background1" w:themeFillShade="A6"/>
          </w:tcPr>
          <w:p w14:paraId="51DBD176" w14:textId="0F7065F1" w:rsidR="00762C7B" w:rsidRPr="00C2448F" w:rsidRDefault="00762C7B" w:rsidP="009B67F1">
            <w:pPr>
              <w:spacing w:after="0"/>
            </w:pPr>
            <w:r w:rsidRPr="00C2448F">
              <w:t xml:space="preserve">No enter, check variable to keep track of the </w:t>
            </w:r>
            <w:r>
              <w:t>group</w:t>
            </w:r>
            <w:r w:rsidRPr="00C2448F">
              <w:t xml:space="preserve"> we are working on </w:t>
            </w:r>
          </w:p>
        </w:tc>
      </w:tr>
      <w:tr w:rsidR="00762C7B" w:rsidRPr="00C2448F" w14:paraId="0514BF7E" w14:textId="77777777" w:rsidTr="00581DC9">
        <w:trPr>
          <w:trHeight w:val="288"/>
          <w:jc w:val="center"/>
        </w:trPr>
        <w:tc>
          <w:tcPr>
            <w:tcW w:w="0" w:type="auto"/>
            <w:shd w:val="clear" w:color="auto" w:fill="000000" w:themeFill="text1"/>
            <w:noWrap/>
            <w:vAlign w:val="bottom"/>
          </w:tcPr>
          <w:p w14:paraId="51E44275" w14:textId="56943399" w:rsidR="00762C7B" w:rsidRPr="00C2448F" w:rsidRDefault="00762C7B" w:rsidP="009B67F1">
            <w:pPr>
              <w:spacing w:after="0"/>
            </w:pPr>
            <w:r w:rsidRPr="00C2448F">
              <w:t>Outcome _info</w:t>
            </w:r>
          </w:p>
        </w:tc>
        <w:tc>
          <w:tcPr>
            <w:tcW w:w="7987" w:type="dxa"/>
            <w:shd w:val="clear" w:color="auto" w:fill="000000" w:themeFill="text1"/>
          </w:tcPr>
          <w:p w14:paraId="3CD65201" w14:textId="77777777" w:rsidR="00762C7B" w:rsidRPr="00C2448F" w:rsidRDefault="00762C7B" w:rsidP="009B67F1">
            <w:pPr>
              <w:spacing w:after="0"/>
            </w:pPr>
          </w:p>
        </w:tc>
      </w:tr>
      <w:tr w:rsidR="00762C7B" w:rsidRPr="00C2448F" w14:paraId="106BBFB1" w14:textId="77777777" w:rsidTr="00581DC9">
        <w:trPr>
          <w:trHeight w:val="288"/>
          <w:jc w:val="center"/>
        </w:trPr>
        <w:tc>
          <w:tcPr>
            <w:tcW w:w="0" w:type="auto"/>
            <w:shd w:val="clear" w:color="auto" w:fill="auto"/>
            <w:noWrap/>
          </w:tcPr>
          <w:p w14:paraId="19A712D7" w14:textId="2FB099DC" w:rsidR="00762C7B" w:rsidRPr="0037178F" w:rsidRDefault="00762C7B" w:rsidP="009B67F1">
            <w:pPr>
              <w:spacing w:after="0"/>
            </w:pPr>
            <w:r w:rsidRPr="0037178F">
              <w:t>Def</w:t>
            </w:r>
          </w:p>
        </w:tc>
        <w:tc>
          <w:tcPr>
            <w:tcW w:w="7987" w:type="dxa"/>
            <w:shd w:val="clear" w:color="auto" w:fill="auto"/>
          </w:tcPr>
          <w:p w14:paraId="250B566E" w14:textId="58D94FA9" w:rsidR="00762C7B" w:rsidRPr="0037178F" w:rsidRDefault="00762C7B" w:rsidP="009B67F1">
            <w:pPr>
              <w:spacing w:after="0"/>
            </w:pPr>
            <w:r w:rsidRPr="0037178F">
              <w:rPr>
                <w:b/>
                <w:bCs/>
                <w:color w:val="0000FF"/>
              </w:rPr>
              <w:t xml:space="preserve">Entries: </w:t>
            </w:r>
            <w:r w:rsidRPr="0037178F">
              <w:t xml:space="preserve">Copy and paste the definition </w:t>
            </w:r>
          </w:p>
          <w:p w14:paraId="12DC13EF" w14:textId="77777777" w:rsidR="00762C7B" w:rsidRPr="0037178F" w:rsidRDefault="00762C7B" w:rsidP="009B67F1">
            <w:pPr>
              <w:spacing w:after="0"/>
            </w:pPr>
            <w:r w:rsidRPr="0037178F">
              <w:rPr>
                <w:b/>
                <w:bCs/>
                <w:color w:val="0000FF"/>
              </w:rPr>
              <w:t>Explanation</w:t>
            </w:r>
            <w:r w:rsidRPr="0037178F">
              <w:rPr>
                <w:b/>
                <w:bCs/>
              </w:rPr>
              <w:t>:</w:t>
            </w:r>
            <w:r w:rsidRPr="0037178F">
              <w:t xml:space="preserve"> For example, “IMI was considered cured when a previously identified pathogen was not cultured in any of the samples collected on the subsequent 3 sampling days (within 24 hours after calving and 15 and 30 days after calving).</w:t>
            </w:r>
            <w:r w:rsidR="005622BD" w:rsidRPr="0037178F">
              <w:t>”. Another example,</w:t>
            </w:r>
            <w:r w:rsidRPr="0037178F">
              <w:t xml:space="preserve"> </w:t>
            </w:r>
            <w:r w:rsidR="005622BD" w:rsidRPr="0037178F">
              <w:t>“</w:t>
            </w:r>
            <w:r w:rsidRPr="0037178F">
              <w:t>A mammary quarter was diagnosed as cured if: 1) at least 3 of 4 postpartum samples were cultured, 2) the fresh sample was not missed, and 3) the same pathogen isolated at dry-off was not cultured in any postpartum sample.”</w:t>
            </w:r>
            <w:r w:rsidR="005E1186" w:rsidRPr="0037178F">
              <w:t>.</w:t>
            </w:r>
          </w:p>
          <w:p w14:paraId="398A79B4" w14:textId="34F4028A" w:rsidR="00865B65" w:rsidRPr="004B663B" w:rsidRDefault="00521073" w:rsidP="009B67F1">
            <w:pPr>
              <w:spacing w:after="0"/>
              <w:rPr>
                <w:b/>
                <w:bCs/>
              </w:rPr>
            </w:pPr>
            <w:r w:rsidRPr="004B663B">
              <w:rPr>
                <w:b/>
                <w:bCs/>
              </w:rPr>
              <w:t>Note: w</w:t>
            </w:r>
            <w:r w:rsidR="00865B65" w:rsidRPr="004B663B">
              <w:rPr>
                <w:b/>
                <w:bCs/>
              </w:rPr>
              <w:t>e can only do that for the 1stly entered group, instead of keep doing that in each entered group.</w:t>
            </w:r>
          </w:p>
        </w:tc>
      </w:tr>
      <w:tr w:rsidR="00762C7B" w:rsidRPr="00C2448F" w14:paraId="7BD11CB2" w14:textId="77777777" w:rsidTr="00581DC9">
        <w:trPr>
          <w:trHeight w:val="288"/>
          <w:jc w:val="center"/>
        </w:trPr>
        <w:tc>
          <w:tcPr>
            <w:tcW w:w="0" w:type="auto"/>
            <w:shd w:val="clear" w:color="auto" w:fill="FFFFFF" w:themeFill="background1"/>
            <w:noWrap/>
          </w:tcPr>
          <w:p w14:paraId="041C81FC" w14:textId="4091CC74" w:rsidR="00762C7B" w:rsidRPr="003C5A6B" w:rsidRDefault="00762C7B" w:rsidP="009B67F1">
            <w:pPr>
              <w:spacing w:after="0"/>
            </w:pPr>
            <w:r w:rsidRPr="0037178F">
              <w:t>Detection Method</w:t>
            </w:r>
          </w:p>
        </w:tc>
        <w:tc>
          <w:tcPr>
            <w:tcW w:w="7987" w:type="dxa"/>
            <w:shd w:val="clear" w:color="auto" w:fill="FFFFFF" w:themeFill="background1"/>
          </w:tcPr>
          <w:p w14:paraId="345D653E" w14:textId="77777777" w:rsidR="00762C7B" w:rsidRPr="00C2448F" w:rsidRDefault="00762C7B" w:rsidP="009B67F1">
            <w:pPr>
              <w:spacing w:after="0"/>
            </w:pPr>
            <w:r w:rsidRPr="00C2448F">
              <w:rPr>
                <w:b/>
                <w:bCs/>
                <w:color w:val="0000FF"/>
              </w:rPr>
              <w:t xml:space="preserve">Entries: </w:t>
            </w:r>
            <w:r w:rsidRPr="002F0EE6">
              <w:t>Culture</w:t>
            </w:r>
            <w:r w:rsidRPr="00C2448F">
              <w:t>/</w:t>
            </w:r>
            <w:r>
              <w:t xml:space="preserve"> </w:t>
            </w:r>
            <w:r w:rsidRPr="002F0EE6">
              <w:t>SCC</w:t>
            </w:r>
            <w:r w:rsidRPr="00C2448F">
              <w:t>/</w:t>
            </w:r>
            <w:r>
              <w:t xml:space="preserve"> </w:t>
            </w:r>
            <w:r w:rsidRPr="002F0EE6">
              <w:t>PCR</w:t>
            </w:r>
          </w:p>
          <w:p w14:paraId="54B340FD" w14:textId="2529002E" w:rsidR="00762C7B" w:rsidRPr="00C2448F" w:rsidRDefault="00762C7B" w:rsidP="009B67F1">
            <w:pPr>
              <w:spacing w:after="0"/>
              <w:rPr>
                <w:b/>
                <w:bCs/>
                <w:color w:val="0000FF"/>
              </w:rPr>
            </w:pPr>
            <w:r w:rsidRPr="00C2448F">
              <w:rPr>
                <w:b/>
                <w:bCs/>
                <w:color w:val="0000FF"/>
              </w:rPr>
              <w:t>Explanation</w:t>
            </w:r>
            <w:r w:rsidRPr="00C2448F">
              <w:rPr>
                <w:b/>
                <w:bCs/>
              </w:rPr>
              <w:t>:</w:t>
            </w:r>
            <w:r w:rsidRPr="00C2448F">
              <w:t xml:space="preserve"> </w:t>
            </w:r>
            <w:r>
              <w:t>The method used for detecting IMI</w:t>
            </w:r>
          </w:p>
        </w:tc>
      </w:tr>
      <w:tr w:rsidR="00581DC9" w:rsidRPr="00C2448F" w14:paraId="690836D1" w14:textId="77777777" w:rsidTr="00581DC9">
        <w:trPr>
          <w:trHeight w:val="288"/>
          <w:jc w:val="center"/>
        </w:trPr>
        <w:tc>
          <w:tcPr>
            <w:tcW w:w="0" w:type="auto"/>
            <w:shd w:val="clear" w:color="auto" w:fill="FFFFFF" w:themeFill="background1"/>
            <w:noWrap/>
          </w:tcPr>
          <w:p w14:paraId="4C2A2DCB" w14:textId="484977EA" w:rsidR="00581DC9" w:rsidRPr="0037178F" w:rsidRDefault="00581DC9" w:rsidP="009B67F1">
            <w:pPr>
              <w:spacing w:after="0"/>
            </w:pPr>
            <w:r w:rsidRPr="003C5A6B">
              <w:t>COV</w:t>
            </w:r>
            <w:r>
              <w:t xml:space="preserve"> (1000cells/ml)</w:t>
            </w:r>
          </w:p>
        </w:tc>
        <w:tc>
          <w:tcPr>
            <w:tcW w:w="7987" w:type="dxa"/>
            <w:shd w:val="clear" w:color="auto" w:fill="FFFFFF" w:themeFill="background1"/>
          </w:tcPr>
          <w:p w14:paraId="458A1609" w14:textId="77777777" w:rsidR="00581DC9" w:rsidRPr="009B7E19" w:rsidRDefault="00581DC9" w:rsidP="009B67F1">
            <w:pPr>
              <w:spacing w:after="0"/>
            </w:pPr>
            <w:r w:rsidRPr="007523B3">
              <w:rPr>
                <w:rStyle w:val="Strong"/>
              </w:rPr>
              <w:t>Entries:</w:t>
            </w:r>
            <w:r w:rsidRPr="00C2448F">
              <w:t xml:space="preserve"> </w:t>
            </w:r>
            <w:r>
              <w:rPr>
                <w:color w:val="000000"/>
              </w:rPr>
              <w:t>###</w:t>
            </w:r>
          </w:p>
          <w:p w14:paraId="092B9BE4" w14:textId="5D7C42CA" w:rsidR="00581DC9" w:rsidRPr="00C2448F" w:rsidRDefault="00581DC9" w:rsidP="009B67F1">
            <w:pPr>
              <w:spacing w:after="0"/>
              <w:rPr>
                <w:b/>
                <w:bCs/>
                <w:color w:val="0000FF"/>
              </w:rPr>
            </w:pPr>
            <w:r w:rsidRPr="00C2448F">
              <w:rPr>
                <w:b/>
                <w:bCs/>
                <w:color w:val="0000FF"/>
              </w:rPr>
              <w:t>Explanation</w:t>
            </w:r>
            <w:r w:rsidRPr="00C2448F">
              <w:rPr>
                <w:b/>
                <w:bCs/>
              </w:rPr>
              <w:t>:</w:t>
            </w:r>
            <w:r w:rsidRPr="00C2448F">
              <w:t xml:space="preserve"> </w:t>
            </w:r>
            <w:r w:rsidRPr="009B7E19">
              <w:t>cut -off value that was used for defining cows/quarter with IMI</w:t>
            </w:r>
            <w:r>
              <w:t xml:space="preserve"> </w:t>
            </w:r>
            <w:r w:rsidRPr="00DD3795">
              <w:t>e.g. 200 or 150</w:t>
            </w:r>
            <w:r>
              <w:t xml:space="preserve"> for those</w:t>
            </w:r>
            <w:r w:rsidRPr="00C2448F">
              <w:t xml:space="preserve"> articles </w:t>
            </w:r>
            <w:r>
              <w:t>that define</w:t>
            </w:r>
            <w:r w:rsidRPr="00C2448F">
              <w:t xml:space="preserve"> </w:t>
            </w:r>
            <w:r>
              <w:t>IMI</w:t>
            </w:r>
            <w:r w:rsidRPr="00C2448F">
              <w:t xml:space="preserve"> </w:t>
            </w:r>
            <w:r>
              <w:t xml:space="preserve">on the  basis </w:t>
            </w:r>
            <w:r w:rsidRPr="00C2448F">
              <w:t xml:space="preserve">of SCC </w:t>
            </w:r>
            <w:r>
              <w:t>e.g. “</w:t>
            </w:r>
            <w:r w:rsidRPr="00C2448F">
              <w:t>&gt;150,000 cells/mL at the first post-calving herd test</w:t>
            </w:r>
            <w:r>
              <w:t xml:space="preserve">, so the </w:t>
            </w:r>
            <w:r w:rsidRPr="00C2448F">
              <w:t>COV</w:t>
            </w:r>
            <w:r>
              <w:t xml:space="preserve"> = 150”.</w:t>
            </w:r>
          </w:p>
        </w:tc>
      </w:tr>
      <w:tr w:rsidR="00581DC9" w:rsidRPr="00C2448F" w14:paraId="3FCC046C" w14:textId="77777777" w:rsidTr="00581DC9">
        <w:trPr>
          <w:trHeight w:val="288"/>
          <w:jc w:val="center"/>
        </w:trPr>
        <w:tc>
          <w:tcPr>
            <w:tcW w:w="0" w:type="auto"/>
            <w:shd w:val="clear" w:color="auto" w:fill="auto"/>
            <w:noWrap/>
          </w:tcPr>
          <w:p w14:paraId="0CE42A87" w14:textId="4257A1A3" w:rsidR="00581DC9" w:rsidRPr="003C5A6B" w:rsidRDefault="00581DC9" w:rsidP="009B67F1">
            <w:pPr>
              <w:spacing w:after="0"/>
            </w:pPr>
            <w:r>
              <w:t>S</w:t>
            </w:r>
            <w:r w:rsidRPr="00C2448F">
              <w:t>tratifying variable</w:t>
            </w:r>
          </w:p>
        </w:tc>
        <w:tc>
          <w:tcPr>
            <w:tcW w:w="7987" w:type="dxa"/>
          </w:tcPr>
          <w:p w14:paraId="183D1F50" w14:textId="297A0C19" w:rsidR="00581DC9" w:rsidRPr="00C2448F" w:rsidRDefault="00581DC9" w:rsidP="009B67F1">
            <w:pPr>
              <w:spacing w:after="0"/>
            </w:pPr>
            <w:r w:rsidRPr="00C2448F">
              <w:rPr>
                <w:b/>
                <w:bCs/>
                <w:color w:val="0000FF"/>
              </w:rPr>
              <w:t xml:space="preserve">Entries: </w:t>
            </w:r>
            <w:r w:rsidRPr="00200E82">
              <w:t>No-stratification (totals)</w:t>
            </w:r>
            <w:r>
              <w:t xml:space="preserve">/ </w:t>
            </w:r>
            <w:r w:rsidRPr="00200E82">
              <w:t>Parity</w:t>
            </w:r>
            <w:r>
              <w:t xml:space="preserve">/ </w:t>
            </w:r>
            <w:r w:rsidRPr="00200E82">
              <w:t>Breed</w:t>
            </w:r>
            <w:r>
              <w:t xml:space="preserve">/ </w:t>
            </w:r>
            <w:r w:rsidRPr="00200E82">
              <w:t>Length of the dry period</w:t>
            </w:r>
            <w:r>
              <w:t xml:space="preserve">/ </w:t>
            </w:r>
            <w:r w:rsidRPr="00200E82">
              <w:t>Others</w:t>
            </w:r>
          </w:p>
          <w:p w14:paraId="284024AF" w14:textId="43C99681" w:rsidR="00581DC9" w:rsidRPr="00C2448F" w:rsidRDefault="00581DC9" w:rsidP="009B67F1">
            <w:pPr>
              <w:spacing w:after="0"/>
              <w:rPr>
                <w:b/>
                <w:bCs/>
                <w:color w:val="0000FF"/>
              </w:rPr>
            </w:pPr>
            <w:r w:rsidRPr="00C2448F">
              <w:rPr>
                <w:b/>
                <w:bCs/>
                <w:color w:val="0000FF"/>
              </w:rPr>
              <w:t>Explanation</w:t>
            </w:r>
            <w:r w:rsidRPr="00C2448F">
              <w:rPr>
                <w:b/>
                <w:bCs/>
              </w:rPr>
              <w:t>:</w:t>
            </w:r>
            <w:r w:rsidRPr="00C2448F">
              <w:t xml:space="preserve"> </w:t>
            </w:r>
            <w:r>
              <w:t>If the results were reported as stratified by another variable, so we can select the stratifying variable from the list and fill in the different levels of the variable</w:t>
            </w:r>
            <w:r w:rsidRPr="00C2448F">
              <w:t xml:space="preserve"> </w:t>
            </w:r>
            <w:r>
              <w:t>in stratification levels (see below)</w:t>
            </w:r>
          </w:p>
        </w:tc>
      </w:tr>
      <w:tr w:rsidR="00581DC9" w:rsidRPr="00C2448F" w14:paraId="56519610" w14:textId="77777777" w:rsidTr="00581DC9">
        <w:trPr>
          <w:trHeight w:val="288"/>
          <w:jc w:val="center"/>
        </w:trPr>
        <w:tc>
          <w:tcPr>
            <w:tcW w:w="0" w:type="auto"/>
            <w:shd w:val="clear" w:color="auto" w:fill="000000" w:themeFill="text1"/>
            <w:noWrap/>
          </w:tcPr>
          <w:p w14:paraId="6E29D735" w14:textId="67935BAF" w:rsidR="00581DC9" w:rsidRPr="00E6038C" w:rsidRDefault="00581DC9" w:rsidP="009B67F1">
            <w:pPr>
              <w:spacing w:after="0"/>
            </w:pPr>
            <w:r w:rsidRPr="00E6038C">
              <w:lastRenderedPageBreak/>
              <w:t>Time info</w:t>
            </w:r>
          </w:p>
        </w:tc>
        <w:tc>
          <w:tcPr>
            <w:tcW w:w="7987" w:type="dxa"/>
            <w:shd w:val="clear" w:color="auto" w:fill="000000" w:themeFill="text1"/>
          </w:tcPr>
          <w:p w14:paraId="5631FA06" w14:textId="77777777" w:rsidR="00581DC9" w:rsidRPr="00E6038C" w:rsidRDefault="00581DC9" w:rsidP="009B67F1">
            <w:pPr>
              <w:spacing w:after="0"/>
            </w:pPr>
          </w:p>
        </w:tc>
      </w:tr>
      <w:tr w:rsidR="00581DC9" w:rsidRPr="00C2448F" w14:paraId="36EA048E" w14:textId="423950C2" w:rsidTr="00581DC9">
        <w:trPr>
          <w:trHeight w:val="80"/>
          <w:jc w:val="center"/>
        </w:trPr>
        <w:tc>
          <w:tcPr>
            <w:tcW w:w="0" w:type="auto"/>
            <w:shd w:val="clear" w:color="auto" w:fill="FFFFFF" w:themeFill="background1"/>
            <w:noWrap/>
            <w:hideMark/>
          </w:tcPr>
          <w:p w14:paraId="3A8C6420" w14:textId="28C337FF" w:rsidR="00581DC9" w:rsidRPr="003C5A6B" w:rsidRDefault="00581DC9" w:rsidP="009B67F1">
            <w:pPr>
              <w:spacing w:after="0"/>
            </w:pPr>
            <w:r w:rsidRPr="003C5A6B">
              <w:t>Time</w:t>
            </w:r>
            <w:r>
              <w:t xml:space="preserve"> order</w:t>
            </w:r>
          </w:p>
        </w:tc>
        <w:tc>
          <w:tcPr>
            <w:tcW w:w="7987" w:type="dxa"/>
            <w:shd w:val="clear" w:color="auto" w:fill="FFFFFF" w:themeFill="background1"/>
          </w:tcPr>
          <w:p w14:paraId="43D2487C" w14:textId="05FC4660" w:rsidR="00581DC9" w:rsidRPr="00C2448F" w:rsidRDefault="00581DC9" w:rsidP="009B67F1">
            <w:pPr>
              <w:spacing w:after="0"/>
              <w:rPr>
                <w:color w:val="000000"/>
              </w:rPr>
            </w:pPr>
            <w:r w:rsidRPr="007523B3">
              <w:rPr>
                <w:rStyle w:val="Strong"/>
              </w:rPr>
              <w:t>Entries:</w:t>
            </w:r>
            <w:r w:rsidRPr="00C2448F">
              <w:t xml:space="preserve"> </w:t>
            </w:r>
            <w:r>
              <w:rPr>
                <w:color w:val="000000"/>
              </w:rPr>
              <w:t>1</w:t>
            </w:r>
            <w:r w:rsidRPr="00C2448F">
              <w:rPr>
                <w:color w:val="000000"/>
              </w:rPr>
              <w:t>/</w:t>
            </w:r>
            <w:r>
              <w:rPr>
                <w:color w:val="000000"/>
              </w:rPr>
              <w:t>2</w:t>
            </w:r>
            <w:r w:rsidRPr="00C2448F">
              <w:rPr>
                <w:color w:val="000000"/>
              </w:rPr>
              <w:t>/</w:t>
            </w:r>
            <w:r>
              <w:rPr>
                <w:color w:val="000000"/>
              </w:rPr>
              <w:t>3….</w:t>
            </w:r>
          </w:p>
          <w:p w14:paraId="723C3BE2" w14:textId="7E11212A" w:rsidR="00581DC9" w:rsidRDefault="00581DC9" w:rsidP="009B67F1">
            <w:pPr>
              <w:spacing w:after="0"/>
            </w:pPr>
            <w:r w:rsidRPr="00C2448F">
              <w:rPr>
                <w:b/>
                <w:bCs/>
                <w:color w:val="0000FF"/>
              </w:rPr>
              <w:t>Explanation</w:t>
            </w:r>
            <w:r w:rsidRPr="00C2448F">
              <w:rPr>
                <w:b/>
                <w:bCs/>
              </w:rPr>
              <w:t>:</w:t>
            </w:r>
            <w:r w:rsidRPr="00C2448F">
              <w:t xml:space="preserve"> </w:t>
            </w:r>
            <w:r>
              <w:t>For entering results at different time points, e.g. bacteriological culture results obtained at 14-days and 20-days post calving in case they were reported separately. For time order, we need to follow the sequence by which the results were presented, so we need to enter the results for 14 days post calving first and then 20 days post-calving.</w:t>
            </w:r>
          </w:p>
          <w:p w14:paraId="2BDBF9FF" w14:textId="2D2FF20B" w:rsidR="00581DC9" w:rsidRPr="00C2448F" w:rsidRDefault="00581DC9" w:rsidP="009B67F1">
            <w:pPr>
              <w:spacing w:after="0"/>
            </w:pPr>
            <w:r>
              <w:t>The confusion may arise when, two post calving milk samples were taken and reported as one in a combined way using parallel or series interpretation.</w:t>
            </w:r>
          </w:p>
        </w:tc>
      </w:tr>
      <w:tr w:rsidR="00581DC9" w:rsidRPr="00C2448F" w14:paraId="64347E20" w14:textId="3112651C" w:rsidTr="00581DC9">
        <w:trPr>
          <w:trHeight w:val="288"/>
          <w:jc w:val="center"/>
        </w:trPr>
        <w:tc>
          <w:tcPr>
            <w:tcW w:w="0" w:type="auto"/>
            <w:shd w:val="clear" w:color="auto" w:fill="auto"/>
            <w:noWrap/>
            <w:hideMark/>
          </w:tcPr>
          <w:p w14:paraId="4ABD88C3" w14:textId="43F4C858" w:rsidR="00581DC9" w:rsidRPr="003C5A6B" w:rsidRDefault="00581DC9" w:rsidP="009B67F1">
            <w:pPr>
              <w:spacing w:after="0"/>
            </w:pPr>
            <w:r w:rsidRPr="00C2448F">
              <w:t>D</w:t>
            </w:r>
            <w:r w:rsidRPr="003C5A6B">
              <w:t>ays</w:t>
            </w:r>
            <w:r w:rsidRPr="00C2448F">
              <w:t xml:space="preserve"> </w:t>
            </w:r>
            <w:r w:rsidRPr="003C5A6B">
              <w:t>postcalving</w:t>
            </w:r>
          </w:p>
        </w:tc>
        <w:tc>
          <w:tcPr>
            <w:tcW w:w="7987" w:type="dxa"/>
            <w:vMerge w:val="restart"/>
          </w:tcPr>
          <w:p w14:paraId="2D506199" w14:textId="27A6F514" w:rsidR="00581DC9" w:rsidRPr="00C2448F" w:rsidRDefault="00581DC9" w:rsidP="009B67F1">
            <w:pPr>
              <w:spacing w:after="0"/>
              <w:rPr>
                <w:color w:val="000000"/>
              </w:rPr>
            </w:pPr>
            <w:r w:rsidRPr="00C2448F">
              <w:t xml:space="preserve">Entries: </w:t>
            </w:r>
            <w:r>
              <w:rPr>
                <w:color w:val="000000"/>
              </w:rPr>
              <w:t>##</w:t>
            </w:r>
          </w:p>
          <w:p w14:paraId="29BDA2DD" w14:textId="6B2F6FEF" w:rsidR="00581DC9" w:rsidRPr="00C2448F" w:rsidRDefault="00581DC9" w:rsidP="009B67F1">
            <w:pPr>
              <w:spacing w:after="0"/>
            </w:pPr>
            <w:r w:rsidRPr="00C2448F">
              <w:rPr>
                <w:b/>
                <w:bCs/>
                <w:color w:val="0000FF"/>
              </w:rPr>
              <w:t>Explanation</w:t>
            </w:r>
            <w:r w:rsidRPr="00C2448F">
              <w:rPr>
                <w:b/>
                <w:bCs/>
              </w:rPr>
              <w:t>:</w:t>
            </w:r>
            <w:r w:rsidRPr="00C2448F">
              <w:t xml:space="preserve"> </w:t>
            </w:r>
            <w:r>
              <w:t>when the post calving milk samples were taken, if they were taken for instance at calving this would be 0, if they were taken 10 days post calving it would 10, it they were taken on interval basis 10-15 days post calving so we need to pick the min (from) and max  (to)</w:t>
            </w:r>
          </w:p>
        </w:tc>
      </w:tr>
      <w:tr w:rsidR="00581DC9" w:rsidRPr="00C2448F" w14:paraId="00145C77" w14:textId="6B1DBAE5" w:rsidTr="00581DC9">
        <w:trPr>
          <w:trHeight w:val="288"/>
          <w:jc w:val="center"/>
        </w:trPr>
        <w:tc>
          <w:tcPr>
            <w:tcW w:w="0" w:type="auto"/>
            <w:shd w:val="clear" w:color="auto" w:fill="auto"/>
            <w:noWrap/>
            <w:hideMark/>
          </w:tcPr>
          <w:p w14:paraId="4CD770EF" w14:textId="5FC3A2DD" w:rsidR="00581DC9" w:rsidRPr="003C5A6B" w:rsidRDefault="00581DC9" w:rsidP="009B67F1">
            <w:pPr>
              <w:spacing w:after="0"/>
            </w:pPr>
            <w:r w:rsidRPr="003C5A6B">
              <w:t>from</w:t>
            </w:r>
          </w:p>
        </w:tc>
        <w:tc>
          <w:tcPr>
            <w:tcW w:w="7987" w:type="dxa"/>
            <w:vMerge/>
          </w:tcPr>
          <w:p w14:paraId="6E97CF63" w14:textId="3EBB8F75" w:rsidR="00581DC9" w:rsidRPr="00C2448F" w:rsidRDefault="00581DC9" w:rsidP="009B67F1">
            <w:pPr>
              <w:spacing w:after="0"/>
            </w:pPr>
          </w:p>
        </w:tc>
      </w:tr>
      <w:tr w:rsidR="00581DC9" w:rsidRPr="00C2448F" w14:paraId="3A2F2BBA" w14:textId="50FBEDE4" w:rsidTr="00581DC9">
        <w:trPr>
          <w:trHeight w:val="89"/>
          <w:jc w:val="center"/>
        </w:trPr>
        <w:tc>
          <w:tcPr>
            <w:tcW w:w="0" w:type="auto"/>
            <w:shd w:val="clear" w:color="auto" w:fill="auto"/>
            <w:noWrap/>
            <w:hideMark/>
          </w:tcPr>
          <w:p w14:paraId="282BFA54" w14:textId="556E3979" w:rsidR="00581DC9" w:rsidRPr="003C5A6B" w:rsidRDefault="00581DC9" w:rsidP="009B67F1">
            <w:pPr>
              <w:spacing w:after="0"/>
            </w:pPr>
            <w:r>
              <w:t>t</w:t>
            </w:r>
            <w:r w:rsidRPr="003C5A6B">
              <w:t>o</w:t>
            </w:r>
          </w:p>
        </w:tc>
        <w:tc>
          <w:tcPr>
            <w:tcW w:w="7987" w:type="dxa"/>
            <w:vMerge/>
          </w:tcPr>
          <w:p w14:paraId="6BE23771" w14:textId="3C7B5F02" w:rsidR="00581DC9" w:rsidRPr="00C2448F" w:rsidRDefault="00581DC9" w:rsidP="009B67F1">
            <w:pPr>
              <w:spacing w:after="0"/>
            </w:pPr>
          </w:p>
        </w:tc>
      </w:tr>
      <w:tr w:rsidR="00581DC9" w:rsidRPr="00C2448F" w14:paraId="2BFF0B76" w14:textId="7F47ED6E" w:rsidTr="00581DC9">
        <w:trPr>
          <w:trHeight w:val="288"/>
          <w:jc w:val="center"/>
        </w:trPr>
        <w:tc>
          <w:tcPr>
            <w:tcW w:w="0" w:type="auto"/>
            <w:shd w:val="clear" w:color="auto" w:fill="FFFFFF" w:themeFill="background1"/>
            <w:noWrap/>
          </w:tcPr>
          <w:p w14:paraId="5BFA4A3E" w14:textId="15367765" w:rsidR="00581DC9" w:rsidRPr="003C5A6B" w:rsidRDefault="00581DC9" w:rsidP="009B67F1">
            <w:pPr>
              <w:spacing w:after="0"/>
            </w:pPr>
          </w:p>
        </w:tc>
        <w:tc>
          <w:tcPr>
            <w:tcW w:w="7987" w:type="dxa"/>
            <w:shd w:val="clear" w:color="auto" w:fill="FFFFFF" w:themeFill="background1"/>
          </w:tcPr>
          <w:p w14:paraId="056C8F06" w14:textId="18BFE810" w:rsidR="00581DC9" w:rsidRPr="00C2448F" w:rsidRDefault="00581DC9" w:rsidP="009B67F1">
            <w:pPr>
              <w:spacing w:after="0"/>
            </w:pPr>
          </w:p>
        </w:tc>
      </w:tr>
      <w:tr w:rsidR="00581DC9" w:rsidRPr="00C2448F" w14:paraId="7A3FEB2F" w14:textId="77777777" w:rsidTr="00581DC9">
        <w:trPr>
          <w:trHeight w:val="288"/>
          <w:jc w:val="center"/>
        </w:trPr>
        <w:tc>
          <w:tcPr>
            <w:tcW w:w="0" w:type="auto"/>
            <w:shd w:val="clear" w:color="auto" w:fill="000000" w:themeFill="text1"/>
            <w:noWrap/>
          </w:tcPr>
          <w:p w14:paraId="5DC2FBBF" w14:textId="73F168DE" w:rsidR="00581DC9" w:rsidRPr="0037749D" w:rsidRDefault="00581DC9" w:rsidP="009B67F1">
            <w:pPr>
              <w:spacing w:after="0"/>
            </w:pPr>
            <w:r w:rsidRPr="0037749D">
              <w:t>Arm-data</w:t>
            </w:r>
          </w:p>
        </w:tc>
        <w:tc>
          <w:tcPr>
            <w:tcW w:w="7987" w:type="dxa"/>
            <w:shd w:val="clear" w:color="auto" w:fill="000000" w:themeFill="text1"/>
          </w:tcPr>
          <w:p w14:paraId="1C40BA83" w14:textId="77777777" w:rsidR="00581DC9" w:rsidRPr="0037749D" w:rsidRDefault="00581DC9" w:rsidP="009B67F1">
            <w:pPr>
              <w:spacing w:after="0"/>
            </w:pPr>
          </w:p>
        </w:tc>
      </w:tr>
      <w:tr w:rsidR="00581DC9" w:rsidRPr="00C2448F" w14:paraId="7594C924" w14:textId="5DDEDBA9" w:rsidTr="00581DC9">
        <w:trPr>
          <w:trHeight w:val="288"/>
          <w:jc w:val="center"/>
        </w:trPr>
        <w:tc>
          <w:tcPr>
            <w:tcW w:w="0" w:type="auto"/>
            <w:shd w:val="clear" w:color="auto" w:fill="auto"/>
            <w:noWrap/>
          </w:tcPr>
          <w:p w14:paraId="238D0F68" w14:textId="76078C8C" w:rsidR="00581DC9" w:rsidRPr="003C5A6B" w:rsidRDefault="00581DC9" w:rsidP="009B67F1">
            <w:pPr>
              <w:spacing w:after="0"/>
            </w:pPr>
            <w:r w:rsidRPr="00C2448F">
              <w:t>Stratification levels</w:t>
            </w:r>
          </w:p>
        </w:tc>
        <w:tc>
          <w:tcPr>
            <w:tcW w:w="7987" w:type="dxa"/>
          </w:tcPr>
          <w:p w14:paraId="1AA7CF46" w14:textId="203230F4" w:rsidR="00581DC9" w:rsidRPr="00C2448F" w:rsidRDefault="00581DC9" w:rsidP="009B67F1">
            <w:pPr>
              <w:spacing w:after="0"/>
            </w:pPr>
            <w:r w:rsidRPr="0087317C">
              <w:rPr>
                <w:b/>
                <w:bCs/>
                <w:color w:val="0000FF"/>
              </w:rPr>
              <w:t>Entries:</w:t>
            </w:r>
            <w:r w:rsidRPr="0087317C">
              <w:t xml:space="preserve"> leave it empty if no stratification </w:t>
            </w:r>
            <w:r>
              <w:t xml:space="preserve">variable </w:t>
            </w:r>
            <w:r w:rsidRPr="0087317C">
              <w:t xml:space="preserve">was selected </w:t>
            </w:r>
          </w:p>
          <w:p w14:paraId="499DBEC8" w14:textId="1D9EDF59" w:rsidR="00581DC9" w:rsidRPr="00C2448F" w:rsidRDefault="00581DC9" w:rsidP="009B67F1">
            <w:pPr>
              <w:spacing w:after="0"/>
            </w:pPr>
            <w:r w:rsidRPr="0087317C">
              <w:rPr>
                <w:b/>
                <w:bCs/>
                <w:color w:val="0000FF"/>
              </w:rPr>
              <w:t>Explanation:</w:t>
            </w:r>
            <w:r w:rsidRPr="00C2448F">
              <w:t xml:space="preserve"> </w:t>
            </w:r>
            <w:r>
              <w:t>put in the levels of the stratification variable if selected</w:t>
            </w:r>
          </w:p>
        </w:tc>
      </w:tr>
      <w:tr w:rsidR="00581DC9" w:rsidRPr="00C2448F" w14:paraId="0EB18A8C" w14:textId="77777777" w:rsidTr="00581DC9">
        <w:trPr>
          <w:trHeight w:val="288"/>
          <w:jc w:val="center"/>
        </w:trPr>
        <w:tc>
          <w:tcPr>
            <w:tcW w:w="0" w:type="auto"/>
            <w:shd w:val="clear" w:color="auto" w:fill="auto"/>
            <w:noWrap/>
          </w:tcPr>
          <w:p w14:paraId="6D47AFC4" w14:textId="25BB13AE" w:rsidR="00581DC9" w:rsidRPr="00C2448F" w:rsidRDefault="00581DC9" w:rsidP="009B67F1">
            <w:pPr>
              <w:spacing w:after="0"/>
            </w:pPr>
            <w:r w:rsidRPr="00C2448F">
              <w:t>Pathogens Spp.</w:t>
            </w:r>
          </w:p>
        </w:tc>
        <w:tc>
          <w:tcPr>
            <w:tcW w:w="7987" w:type="dxa"/>
            <w:shd w:val="clear" w:color="auto" w:fill="auto"/>
          </w:tcPr>
          <w:p w14:paraId="14EEC3B8" w14:textId="40EF9EFF" w:rsidR="00581DC9" w:rsidRPr="00C2448F" w:rsidRDefault="00581DC9" w:rsidP="009B67F1">
            <w:pPr>
              <w:spacing w:after="0"/>
            </w:pPr>
            <w:r w:rsidRPr="00C2448F">
              <w:rPr>
                <w:b/>
                <w:bCs/>
                <w:color w:val="0000FF"/>
              </w:rPr>
              <w:t xml:space="preserve">Entries: </w:t>
            </w:r>
            <w:r w:rsidRPr="00C2448F">
              <w:t xml:space="preserve">predefined list of </w:t>
            </w:r>
            <w:r>
              <w:t>pathogens</w:t>
            </w:r>
          </w:p>
          <w:p w14:paraId="26F1C1B2" w14:textId="767CC776" w:rsidR="00581DC9" w:rsidRDefault="00581DC9" w:rsidP="009B67F1">
            <w:pPr>
              <w:spacing w:after="0"/>
              <w:rPr>
                <w:color w:val="000000"/>
              </w:rPr>
            </w:pPr>
            <w:r w:rsidRPr="00C2448F">
              <w:t>Explanation</w:t>
            </w:r>
            <w:r w:rsidRPr="00C2448F">
              <w:rPr>
                <w:color w:val="000000"/>
              </w:rPr>
              <w:t>:</w:t>
            </w:r>
          </w:p>
          <w:tbl>
            <w:tblPr>
              <w:tblW w:w="74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564"/>
              <w:gridCol w:w="3871"/>
            </w:tblGrid>
            <w:tr w:rsidR="00581DC9" w:rsidRPr="00F8229A" w14:paraId="6AA5D8A3" w14:textId="77777777" w:rsidTr="001515A4">
              <w:trPr>
                <w:trHeight w:val="255"/>
                <w:jc w:val="center"/>
              </w:trPr>
              <w:tc>
                <w:tcPr>
                  <w:tcW w:w="3564" w:type="dxa"/>
                  <w:shd w:val="clear" w:color="auto" w:fill="auto"/>
                  <w:noWrap/>
                  <w:vAlign w:val="bottom"/>
                  <w:hideMark/>
                </w:tcPr>
                <w:p w14:paraId="0749FFDE" w14:textId="7A00251E" w:rsidR="00581DC9" w:rsidRPr="00E01540" w:rsidRDefault="00581DC9" w:rsidP="009B67F1">
                  <w:pPr>
                    <w:spacing w:after="0"/>
                  </w:pPr>
                  <w:r w:rsidRPr="00E01540">
                    <w:t>Definite</w:t>
                  </w:r>
                  <w:r>
                    <w:t xml:space="preserve"> </w:t>
                  </w:r>
                  <w:r w:rsidRPr="00E01540">
                    <w:t>categories</w:t>
                  </w:r>
                </w:p>
              </w:tc>
              <w:tc>
                <w:tcPr>
                  <w:tcW w:w="3871" w:type="dxa"/>
                  <w:shd w:val="clear" w:color="auto" w:fill="auto"/>
                  <w:noWrap/>
                  <w:vAlign w:val="bottom"/>
                  <w:hideMark/>
                </w:tcPr>
                <w:p w14:paraId="3CE9A684" w14:textId="77777777" w:rsidR="00581DC9" w:rsidRPr="00E01540" w:rsidRDefault="00581DC9" w:rsidP="009B67F1">
                  <w:pPr>
                    <w:spacing w:after="0"/>
                  </w:pPr>
                  <w:r w:rsidRPr="00E01540">
                    <w:t>Fuzzy  categories</w:t>
                  </w:r>
                </w:p>
              </w:tc>
            </w:tr>
            <w:tr w:rsidR="00581DC9" w:rsidRPr="00F8229A" w14:paraId="3BF5B3E9" w14:textId="77777777" w:rsidTr="001515A4">
              <w:trPr>
                <w:trHeight w:val="255"/>
                <w:jc w:val="center"/>
              </w:trPr>
              <w:tc>
                <w:tcPr>
                  <w:tcW w:w="3564" w:type="dxa"/>
                  <w:shd w:val="clear" w:color="auto" w:fill="auto"/>
                  <w:noWrap/>
                  <w:vAlign w:val="bottom"/>
                  <w:hideMark/>
                </w:tcPr>
                <w:p w14:paraId="7774D860" w14:textId="77777777" w:rsidR="00581DC9" w:rsidRPr="00E01540" w:rsidRDefault="00581DC9" w:rsidP="009B67F1">
                  <w:pPr>
                    <w:spacing w:after="0"/>
                  </w:pPr>
                  <w:r w:rsidRPr="00E01540">
                    <w:t>Acinetobacter spp.</w:t>
                  </w:r>
                </w:p>
              </w:tc>
              <w:tc>
                <w:tcPr>
                  <w:tcW w:w="3871" w:type="dxa"/>
                  <w:shd w:val="clear" w:color="auto" w:fill="auto"/>
                  <w:noWrap/>
                  <w:vAlign w:val="bottom"/>
                  <w:hideMark/>
                </w:tcPr>
                <w:p w14:paraId="589DE20B" w14:textId="77777777" w:rsidR="00581DC9" w:rsidRPr="00E01540" w:rsidRDefault="00581DC9" w:rsidP="009B67F1">
                  <w:pPr>
                    <w:spacing w:after="0"/>
                  </w:pPr>
                  <w:r w:rsidRPr="00E01540">
                    <w:t>Non-pathogen specific (total)</w:t>
                  </w:r>
                </w:p>
              </w:tc>
            </w:tr>
            <w:tr w:rsidR="00581DC9" w:rsidRPr="00F8229A" w14:paraId="31477358" w14:textId="77777777" w:rsidTr="001515A4">
              <w:trPr>
                <w:trHeight w:val="255"/>
                <w:jc w:val="center"/>
              </w:trPr>
              <w:tc>
                <w:tcPr>
                  <w:tcW w:w="3564" w:type="dxa"/>
                  <w:shd w:val="clear" w:color="auto" w:fill="auto"/>
                  <w:noWrap/>
                  <w:vAlign w:val="bottom"/>
                  <w:hideMark/>
                </w:tcPr>
                <w:p w14:paraId="5C03CB68" w14:textId="77777777" w:rsidR="00581DC9" w:rsidRPr="00E01540" w:rsidRDefault="00581DC9" w:rsidP="009B67F1">
                  <w:pPr>
                    <w:spacing w:after="0"/>
                  </w:pPr>
                  <w:proofErr w:type="spellStart"/>
                  <w:r w:rsidRPr="00E01540">
                    <w:t>Aerococcus</w:t>
                  </w:r>
                  <w:proofErr w:type="spellEnd"/>
                  <w:r w:rsidRPr="00E01540">
                    <w:t xml:space="preserve"> spp.</w:t>
                  </w:r>
                </w:p>
              </w:tc>
              <w:tc>
                <w:tcPr>
                  <w:tcW w:w="3871" w:type="dxa"/>
                  <w:shd w:val="clear" w:color="auto" w:fill="auto"/>
                  <w:noWrap/>
                  <w:vAlign w:val="bottom"/>
                  <w:hideMark/>
                </w:tcPr>
                <w:p w14:paraId="189F45DA" w14:textId="77777777" w:rsidR="00581DC9" w:rsidRPr="00E01540" w:rsidRDefault="00581DC9" w:rsidP="009B67F1">
                  <w:pPr>
                    <w:spacing w:after="0"/>
                  </w:pPr>
                  <w:r w:rsidRPr="00E01540">
                    <w:t>Contagious pathogens</w:t>
                  </w:r>
                </w:p>
              </w:tc>
            </w:tr>
            <w:tr w:rsidR="00581DC9" w:rsidRPr="00F8229A" w14:paraId="583023E5" w14:textId="77777777" w:rsidTr="001515A4">
              <w:trPr>
                <w:trHeight w:val="255"/>
                <w:jc w:val="center"/>
              </w:trPr>
              <w:tc>
                <w:tcPr>
                  <w:tcW w:w="3564" w:type="dxa"/>
                  <w:shd w:val="clear" w:color="auto" w:fill="auto"/>
                  <w:noWrap/>
                  <w:vAlign w:val="bottom"/>
                  <w:hideMark/>
                </w:tcPr>
                <w:p w14:paraId="1D20C4D2" w14:textId="77777777" w:rsidR="00581DC9" w:rsidRPr="00E01540" w:rsidRDefault="00581DC9" w:rsidP="009B67F1">
                  <w:pPr>
                    <w:spacing w:after="0"/>
                  </w:pPr>
                  <w:proofErr w:type="spellStart"/>
                  <w:r w:rsidRPr="00E01540">
                    <w:t>Arcanobacterium</w:t>
                  </w:r>
                  <w:proofErr w:type="spellEnd"/>
                  <w:r w:rsidRPr="00E01540">
                    <w:t xml:space="preserve"> pyogenes</w:t>
                  </w:r>
                </w:p>
              </w:tc>
              <w:tc>
                <w:tcPr>
                  <w:tcW w:w="3871" w:type="dxa"/>
                  <w:shd w:val="clear" w:color="auto" w:fill="auto"/>
                  <w:noWrap/>
                  <w:vAlign w:val="bottom"/>
                  <w:hideMark/>
                </w:tcPr>
                <w:p w14:paraId="0D2B7B91" w14:textId="77777777" w:rsidR="00581DC9" w:rsidRPr="00E01540" w:rsidRDefault="00581DC9" w:rsidP="009B67F1">
                  <w:pPr>
                    <w:spacing w:after="0"/>
                  </w:pPr>
                  <w:r w:rsidRPr="00E01540">
                    <w:t>Environmental pathogens</w:t>
                  </w:r>
                </w:p>
              </w:tc>
            </w:tr>
            <w:tr w:rsidR="00581DC9" w:rsidRPr="00F8229A" w14:paraId="29DD779D" w14:textId="77777777" w:rsidTr="001515A4">
              <w:trPr>
                <w:trHeight w:val="255"/>
                <w:jc w:val="center"/>
              </w:trPr>
              <w:tc>
                <w:tcPr>
                  <w:tcW w:w="3564" w:type="dxa"/>
                  <w:shd w:val="clear" w:color="auto" w:fill="auto"/>
                  <w:noWrap/>
                  <w:vAlign w:val="bottom"/>
                  <w:hideMark/>
                </w:tcPr>
                <w:p w14:paraId="49DDE733" w14:textId="77777777" w:rsidR="00581DC9" w:rsidRPr="00E01540" w:rsidRDefault="00581DC9" w:rsidP="009B67F1">
                  <w:pPr>
                    <w:spacing w:after="0"/>
                  </w:pPr>
                  <w:r w:rsidRPr="00E01540">
                    <w:t>Bacillus spp.</w:t>
                  </w:r>
                </w:p>
              </w:tc>
              <w:tc>
                <w:tcPr>
                  <w:tcW w:w="3871" w:type="dxa"/>
                  <w:shd w:val="clear" w:color="auto" w:fill="auto"/>
                  <w:noWrap/>
                  <w:vAlign w:val="bottom"/>
                  <w:hideMark/>
                </w:tcPr>
                <w:p w14:paraId="60FB75A7" w14:textId="77777777" w:rsidR="00581DC9" w:rsidRPr="00E01540" w:rsidRDefault="00581DC9" w:rsidP="009B67F1">
                  <w:pPr>
                    <w:spacing w:after="0"/>
                  </w:pPr>
                  <w:proofErr w:type="spellStart"/>
                  <w:r w:rsidRPr="00E01540">
                    <w:t>Gram+Ve</w:t>
                  </w:r>
                  <w:proofErr w:type="spellEnd"/>
                </w:p>
              </w:tc>
            </w:tr>
            <w:tr w:rsidR="00581DC9" w:rsidRPr="00F8229A" w14:paraId="5EC41EF4" w14:textId="77777777" w:rsidTr="001515A4">
              <w:trPr>
                <w:trHeight w:val="255"/>
                <w:jc w:val="center"/>
              </w:trPr>
              <w:tc>
                <w:tcPr>
                  <w:tcW w:w="3564" w:type="dxa"/>
                  <w:shd w:val="clear" w:color="auto" w:fill="auto"/>
                  <w:noWrap/>
                  <w:vAlign w:val="bottom"/>
                  <w:hideMark/>
                </w:tcPr>
                <w:p w14:paraId="304283C0" w14:textId="77777777" w:rsidR="00581DC9" w:rsidRPr="00E01540" w:rsidRDefault="00581DC9" w:rsidP="009B67F1">
                  <w:pPr>
                    <w:spacing w:after="0"/>
                  </w:pPr>
                  <w:r w:rsidRPr="00E01540">
                    <w:t>Citrobacter spp.</w:t>
                  </w:r>
                </w:p>
              </w:tc>
              <w:tc>
                <w:tcPr>
                  <w:tcW w:w="3871" w:type="dxa"/>
                  <w:shd w:val="clear" w:color="auto" w:fill="auto"/>
                  <w:noWrap/>
                  <w:vAlign w:val="bottom"/>
                  <w:hideMark/>
                </w:tcPr>
                <w:p w14:paraId="02C51BB2" w14:textId="77777777" w:rsidR="00581DC9" w:rsidRPr="00E01540" w:rsidRDefault="00581DC9" w:rsidP="009B67F1">
                  <w:pPr>
                    <w:spacing w:after="0"/>
                  </w:pPr>
                  <w:r w:rsidRPr="00E01540">
                    <w:t>Gram-Ve</w:t>
                  </w:r>
                </w:p>
              </w:tc>
            </w:tr>
            <w:tr w:rsidR="00581DC9" w:rsidRPr="00F8229A" w14:paraId="3A9113CE" w14:textId="77777777" w:rsidTr="001515A4">
              <w:trPr>
                <w:trHeight w:val="255"/>
                <w:jc w:val="center"/>
              </w:trPr>
              <w:tc>
                <w:tcPr>
                  <w:tcW w:w="3564" w:type="dxa"/>
                  <w:shd w:val="clear" w:color="auto" w:fill="auto"/>
                  <w:noWrap/>
                  <w:vAlign w:val="bottom"/>
                  <w:hideMark/>
                </w:tcPr>
                <w:p w14:paraId="24E465B0" w14:textId="77777777" w:rsidR="00581DC9" w:rsidRPr="00E01540" w:rsidRDefault="00581DC9" w:rsidP="009B67F1">
                  <w:pPr>
                    <w:spacing w:after="0"/>
                  </w:pPr>
                  <w:r w:rsidRPr="00E01540">
                    <w:t>Coagulase-negative staph (CNS)</w:t>
                  </w:r>
                </w:p>
              </w:tc>
              <w:tc>
                <w:tcPr>
                  <w:tcW w:w="3871" w:type="dxa"/>
                  <w:shd w:val="clear" w:color="auto" w:fill="auto"/>
                  <w:noWrap/>
                  <w:vAlign w:val="bottom"/>
                  <w:hideMark/>
                </w:tcPr>
                <w:p w14:paraId="691DE2C2" w14:textId="77777777" w:rsidR="00581DC9" w:rsidRPr="00E01540" w:rsidRDefault="00581DC9" w:rsidP="009B67F1">
                  <w:pPr>
                    <w:spacing w:after="0"/>
                  </w:pPr>
                  <w:r w:rsidRPr="00E01540">
                    <w:t>Major Pathogens</w:t>
                  </w:r>
                </w:p>
              </w:tc>
            </w:tr>
            <w:tr w:rsidR="00581DC9" w:rsidRPr="00F8229A" w14:paraId="1A5D07AF" w14:textId="77777777" w:rsidTr="001515A4">
              <w:trPr>
                <w:trHeight w:val="255"/>
                <w:jc w:val="center"/>
              </w:trPr>
              <w:tc>
                <w:tcPr>
                  <w:tcW w:w="3564" w:type="dxa"/>
                  <w:shd w:val="clear" w:color="auto" w:fill="auto"/>
                  <w:noWrap/>
                  <w:vAlign w:val="bottom"/>
                  <w:hideMark/>
                </w:tcPr>
                <w:p w14:paraId="6AB18BD1" w14:textId="77777777" w:rsidR="00581DC9" w:rsidRPr="00E01540" w:rsidRDefault="00581DC9" w:rsidP="009B67F1">
                  <w:pPr>
                    <w:spacing w:after="0"/>
                  </w:pPr>
                  <w:r w:rsidRPr="00E01540">
                    <w:t>Coagulase-positive staph</w:t>
                  </w:r>
                </w:p>
              </w:tc>
              <w:tc>
                <w:tcPr>
                  <w:tcW w:w="3871" w:type="dxa"/>
                  <w:shd w:val="clear" w:color="auto" w:fill="auto"/>
                  <w:noWrap/>
                  <w:vAlign w:val="bottom"/>
                  <w:hideMark/>
                </w:tcPr>
                <w:p w14:paraId="384DC3CB" w14:textId="77777777" w:rsidR="00581DC9" w:rsidRPr="00E01540" w:rsidRDefault="00581DC9" w:rsidP="009B67F1">
                  <w:pPr>
                    <w:spacing w:after="0"/>
                  </w:pPr>
                  <w:r w:rsidRPr="00E01540">
                    <w:t>Minor Pathogens</w:t>
                  </w:r>
                </w:p>
              </w:tc>
            </w:tr>
            <w:tr w:rsidR="00581DC9" w:rsidRPr="00F8229A" w14:paraId="17CA921C" w14:textId="77777777" w:rsidTr="001515A4">
              <w:trPr>
                <w:trHeight w:val="255"/>
                <w:jc w:val="center"/>
              </w:trPr>
              <w:tc>
                <w:tcPr>
                  <w:tcW w:w="3564" w:type="dxa"/>
                  <w:shd w:val="clear" w:color="auto" w:fill="auto"/>
                  <w:noWrap/>
                  <w:vAlign w:val="bottom"/>
                  <w:hideMark/>
                </w:tcPr>
                <w:p w14:paraId="7DFC7C3E" w14:textId="77777777" w:rsidR="00581DC9" w:rsidRPr="00E01540" w:rsidRDefault="00581DC9" w:rsidP="009B67F1">
                  <w:pPr>
                    <w:spacing w:after="0"/>
                  </w:pPr>
                  <w:r w:rsidRPr="00E01540">
                    <w:t>E. coli</w:t>
                  </w:r>
                </w:p>
              </w:tc>
              <w:tc>
                <w:tcPr>
                  <w:tcW w:w="3871" w:type="dxa"/>
                  <w:shd w:val="clear" w:color="auto" w:fill="auto"/>
                  <w:noWrap/>
                  <w:vAlign w:val="bottom"/>
                  <w:hideMark/>
                </w:tcPr>
                <w:p w14:paraId="5A375527" w14:textId="77777777" w:rsidR="00581DC9" w:rsidRPr="00E01540" w:rsidRDefault="00581DC9" w:rsidP="009B67F1">
                  <w:pPr>
                    <w:spacing w:after="0"/>
                  </w:pPr>
                  <w:r w:rsidRPr="00E01540">
                    <w:t xml:space="preserve">Staph. </w:t>
                  </w:r>
                  <w:proofErr w:type="spellStart"/>
                  <w:r w:rsidRPr="00E01540">
                    <w:t>spp</w:t>
                  </w:r>
                  <w:proofErr w:type="spellEnd"/>
                  <w:r w:rsidRPr="00E01540">
                    <w:t xml:space="preserve"> (no specification)</w:t>
                  </w:r>
                </w:p>
              </w:tc>
            </w:tr>
            <w:tr w:rsidR="00581DC9" w:rsidRPr="00F8229A" w14:paraId="2B0DE835" w14:textId="77777777" w:rsidTr="001515A4">
              <w:trPr>
                <w:trHeight w:val="255"/>
                <w:jc w:val="center"/>
              </w:trPr>
              <w:tc>
                <w:tcPr>
                  <w:tcW w:w="3564" w:type="dxa"/>
                  <w:shd w:val="clear" w:color="auto" w:fill="auto"/>
                  <w:noWrap/>
                  <w:vAlign w:val="bottom"/>
                  <w:hideMark/>
                </w:tcPr>
                <w:p w14:paraId="515406F3" w14:textId="77777777" w:rsidR="00581DC9" w:rsidRPr="00E01540" w:rsidRDefault="00581DC9" w:rsidP="009B67F1">
                  <w:pPr>
                    <w:spacing w:after="0"/>
                  </w:pPr>
                  <w:proofErr w:type="spellStart"/>
                  <w:r w:rsidRPr="00E01540">
                    <w:t>Enterobacillus</w:t>
                  </w:r>
                  <w:proofErr w:type="spellEnd"/>
                  <w:r w:rsidRPr="00E01540">
                    <w:t xml:space="preserve"> spp.</w:t>
                  </w:r>
                </w:p>
              </w:tc>
              <w:tc>
                <w:tcPr>
                  <w:tcW w:w="3871" w:type="dxa"/>
                  <w:shd w:val="clear" w:color="auto" w:fill="auto"/>
                  <w:noWrap/>
                  <w:vAlign w:val="bottom"/>
                  <w:hideMark/>
                </w:tcPr>
                <w:p w14:paraId="1F9B7CC2" w14:textId="77777777" w:rsidR="00581DC9" w:rsidRPr="00E01540" w:rsidRDefault="00581DC9" w:rsidP="009B67F1">
                  <w:pPr>
                    <w:spacing w:after="0"/>
                  </w:pPr>
                  <w:proofErr w:type="spellStart"/>
                  <w:r w:rsidRPr="00E01540">
                    <w:t>Strept.spp</w:t>
                  </w:r>
                  <w:proofErr w:type="spellEnd"/>
                  <w:r w:rsidRPr="00E01540">
                    <w:t xml:space="preserve"> (no specification)</w:t>
                  </w:r>
                </w:p>
              </w:tc>
            </w:tr>
            <w:tr w:rsidR="00581DC9" w:rsidRPr="00F8229A" w14:paraId="491E0196" w14:textId="77777777" w:rsidTr="001515A4">
              <w:trPr>
                <w:trHeight w:val="255"/>
                <w:jc w:val="center"/>
              </w:trPr>
              <w:tc>
                <w:tcPr>
                  <w:tcW w:w="3564" w:type="dxa"/>
                  <w:shd w:val="clear" w:color="auto" w:fill="auto"/>
                  <w:noWrap/>
                  <w:vAlign w:val="bottom"/>
                  <w:hideMark/>
                </w:tcPr>
                <w:p w14:paraId="4F9208E7" w14:textId="77777777" w:rsidR="00581DC9" w:rsidRPr="00E01540" w:rsidRDefault="00581DC9" w:rsidP="009B67F1">
                  <w:pPr>
                    <w:spacing w:after="0"/>
                  </w:pPr>
                  <w:r w:rsidRPr="00E01540">
                    <w:t xml:space="preserve">Enterobacter </w:t>
                  </w:r>
                  <w:proofErr w:type="spellStart"/>
                  <w:r w:rsidRPr="00E01540">
                    <w:t>spp</w:t>
                  </w:r>
                  <w:proofErr w:type="spellEnd"/>
                </w:p>
              </w:tc>
              <w:tc>
                <w:tcPr>
                  <w:tcW w:w="3871" w:type="dxa"/>
                  <w:shd w:val="clear" w:color="auto" w:fill="auto"/>
                  <w:noWrap/>
                  <w:vAlign w:val="bottom"/>
                  <w:hideMark/>
                </w:tcPr>
                <w:p w14:paraId="306C62FB" w14:textId="77777777" w:rsidR="00581DC9" w:rsidRPr="00E01540" w:rsidRDefault="00581DC9" w:rsidP="009B67F1">
                  <w:pPr>
                    <w:spacing w:after="0"/>
                  </w:pPr>
                  <w:r w:rsidRPr="00E01540">
                    <w:t>Enterobacteriaceae (no specification)</w:t>
                  </w:r>
                </w:p>
              </w:tc>
            </w:tr>
            <w:tr w:rsidR="00581DC9" w:rsidRPr="00F8229A" w14:paraId="5302F203" w14:textId="77777777" w:rsidTr="001515A4">
              <w:trPr>
                <w:trHeight w:val="255"/>
                <w:jc w:val="center"/>
              </w:trPr>
              <w:tc>
                <w:tcPr>
                  <w:tcW w:w="3564" w:type="dxa"/>
                  <w:shd w:val="clear" w:color="auto" w:fill="auto"/>
                  <w:noWrap/>
                  <w:vAlign w:val="bottom"/>
                  <w:hideMark/>
                </w:tcPr>
                <w:p w14:paraId="490C5095" w14:textId="77777777" w:rsidR="00581DC9" w:rsidRPr="00E01540" w:rsidRDefault="00581DC9" w:rsidP="009B67F1">
                  <w:pPr>
                    <w:spacing w:after="0"/>
                  </w:pPr>
                  <w:r w:rsidRPr="00E01540">
                    <w:t>Mucor spp.</w:t>
                  </w:r>
                </w:p>
              </w:tc>
              <w:tc>
                <w:tcPr>
                  <w:tcW w:w="3871" w:type="dxa"/>
                  <w:shd w:val="clear" w:color="auto" w:fill="auto"/>
                  <w:noWrap/>
                  <w:vAlign w:val="bottom"/>
                  <w:hideMark/>
                </w:tcPr>
                <w:p w14:paraId="787C48D4" w14:textId="77777777" w:rsidR="00581DC9" w:rsidRPr="00E01540" w:rsidRDefault="00581DC9" w:rsidP="009B67F1">
                  <w:pPr>
                    <w:spacing w:after="0"/>
                  </w:pPr>
                  <w:r w:rsidRPr="00E01540">
                    <w:t>Enterobacteriaceae (non-e-coli)</w:t>
                  </w:r>
                </w:p>
              </w:tc>
            </w:tr>
            <w:tr w:rsidR="00581DC9" w:rsidRPr="00F8229A" w14:paraId="25121490" w14:textId="77777777" w:rsidTr="001515A4">
              <w:trPr>
                <w:trHeight w:val="255"/>
                <w:jc w:val="center"/>
              </w:trPr>
              <w:tc>
                <w:tcPr>
                  <w:tcW w:w="3564" w:type="dxa"/>
                  <w:shd w:val="clear" w:color="auto" w:fill="auto"/>
                  <w:noWrap/>
                  <w:vAlign w:val="bottom"/>
                  <w:hideMark/>
                </w:tcPr>
                <w:p w14:paraId="330B46D1" w14:textId="77777777" w:rsidR="00581DC9" w:rsidRPr="00E01540" w:rsidRDefault="00581DC9" w:rsidP="009B67F1">
                  <w:pPr>
                    <w:spacing w:after="0"/>
                  </w:pPr>
                  <w:r w:rsidRPr="00E01540">
                    <w:t>Aspergillus spp.</w:t>
                  </w:r>
                </w:p>
              </w:tc>
              <w:tc>
                <w:tcPr>
                  <w:tcW w:w="3871" w:type="dxa"/>
                  <w:shd w:val="clear" w:color="auto" w:fill="auto"/>
                  <w:noWrap/>
                  <w:vAlign w:val="bottom"/>
                  <w:hideMark/>
                </w:tcPr>
                <w:p w14:paraId="52A87EB7" w14:textId="77777777" w:rsidR="00581DC9" w:rsidRPr="00E01540" w:rsidRDefault="00581DC9" w:rsidP="009B67F1">
                  <w:pPr>
                    <w:spacing w:after="0"/>
                  </w:pPr>
                  <w:r w:rsidRPr="00E01540">
                    <w:t>Coliforms</w:t>
                  </w:r>
                </w:p>
              </w:tc>
            </w:tr>
            <w:tr w:rsidR="00581DC9" w:rsidRPr="00F8229A" w14:paraId="1387FF82" w14:textId="77777777" w:rsidTr="001515A4">
              <w:trPr>
                <w:trHeight w:val="255"/>
                <w:jc w:val="center"/>
              </w:trPr>
              <w:tc>
                <w:tcPr>
                  <w:tcW w:w="3564" w:type="dxa"/>
                  <w:shd w:val="clear" w:color="auto" w:fill="auto"/>
                  <w:noWrap/>
                  <w:vAlign w:val="bottom"/>
                  <w:hideMark/>
                </w:tcPr>
                <w:p w14:paraId="41ABA93C" w14:textId="77777777" w:rsidR="00581DC9" w:rsidRPr="00E01540" w:rsidRDefault="00581DC9" w:rsidP="009B67F1">
                  <w:pPr>
                    <w:spacing w:after="0"/>
                  </w:pPr>
                  <w:r w:rsidRPr="00E01540">
                    <w:t>Klebsiella spp.</w:t>
                  </w:r>
                </w:p>
              </w:tc>
              <w:tc>
                <w:tcPr>
                  <w:tcW w:w="3871" w:type="dxa"/>
                  <w:shd w:val="clear" w:color="auto" w:fill="auto"/>
                  <w:noWrap/>
                  <w:vAlign w:val="bottom"/>
                  <w:hideMark/>
                </w:tcPr>
                <w:p w14:paraId="7188433A" w14:textId="77777777" w:rsidR="00581DC9" w:rsidRPr="00E01540" w:rsidRDefault="00581DC9" w:rsidP="009B67F1">
                  <w:pPr>
                    <w:spacing w:after="0"/>
                  </w:pPr>
                  <w:r w:rsidRPr="00E01540">
                    <w:t>E.coli/coliforms</w:t>
                  </w:r>
                </w:p>
              </w:tc>
            </w:tr>
            <w:tr w:rsidR="00581DC9" w:rsidRPr="00F8229A" w14:paraId="72AA4106" w14:textId="77777777" w:rsidTr="001515A4">
              <w:trPr>
                <w:trHeight w:val="255"/>
                <w:jc w:val="center"/>
              </w:trPr>
              <w:tc>
                <w:tcPr>
                  <w:tcW w:w="3564" w:type="dxa"/>
                  <w:shd w:val="clear" w:color="auto" w:fill="auto"/>
                  <w:noWrap/>
                  <w:vAlign w:val="bottom"/>
                  <w:hideMark/>
                </w:tcPr>
                <w:p w14:paraId="6361E661" w14:textId="77777777" w:rsidR="00581DC9" w:rsidRPr="00E01540" w:rsidRDefault="00581DC9" w:rsidP="009B67F1">
                  <w:pPr>
                    <w:spacing w:after="0"/>
                  </w:pPr>
                  <w:r w:rsidRPr="00E01540">
                    <w:t>Micrococci</w:t>
                  </w:r>
                </w:p>
              </w:tc>
              <w:tc>
                <w:tcPr>
                  <w:tcW w:w="3871" w:type="dxa"/>
                  <w:shd w:val="clear" w:color="auto" w:fill="auto"/>
                  <w:noWrap/>
                  <w:vAlign w:val="bottom"/>
                  <w:hideMark/>
                </w:tcPr>
                <w:p w14:paraId="3DD0145E" w14:textId="77777777" w:rsidR="00581DC9" w:rsidRPr="00E01540" w:rsidRDefault="00581DC9" w:rsidP="009B67F1">
                  <w:pPr>
                    <w:spacing w:after="0"/>
                  </w:pPr>
                  <w:r w:rsidRPr="00E01540">
                    <w:t>Corynebacterium spp. (</w:t>
                  </w:r>
                  <w:proofErr w:type="spellStart"/>
                  <w:r w:rsidRPr="00E01540">
                    <w:t>C.bovis</w:t>
                  </w:r>
                  <w:proofErr w:type="spellEnd"/>
                  <w:r w:rsidRPr="00E01540">
                    <w:t>)</w:t>
                  </w:r>
                </w:p>
              </w:tc>
            </w:tr>
            <w:tr w:rsidR="00581DC9" w:rsidRPr="00F8229A" w14:paraId="7F836AD2" w14:textId="77777777" w:rsidTr="001515A4">
              <w:trPr>
                <w:trHeight w:val="255"/>
                <w:jc w:val="center"/>
              </w:trPr>
              <w:tc>
                <w:tcPr>
                  <w:tcW w:w="3564" w:type="dxa"/>
                  <w:shd w:val="clear" w:color="auto" w:fill="auto"/>
                  <w:noWrap/>
                  <w:vAlign w:val="bottom"/>
                  <w:hideMark/>
                </w:tcPr>
                <w:p w14:paraId="088D6C15" w14:textId="77777777" w:rsidR="00581DC9" w:rsidRPr="00E01540" w:rsidRDefault="00581DC9" w:rsidP="009B67F1">
                  <w:pPr>
                    <w:spacing w:after="0"/>
                  </w:pPr>
                  <w:r w:rsidRPr="00E01540">
                    <w:t>Proteus spp.</w:t>
                  </w:r>
                </w:p>
              </w:tc>
              <w:tc>
                <w:tcPr>
                  <w:tcW w:w="3871" w:type="dxa"/>
                  <w:shd w:val="clear" w:color="auto" w:fill="auto"/>
                  <w:noWrap/>
                  <w:vAlign w:val="bottom"/>
                  <w:hideMark/>
                </w:tcPr>
                <w:p w14:paraId="3478207F" w14:textId="77777777" w:rsidR="00581DC9" w:rsidRPr="00E01540" w:rsidRDefault="00581DC9" w:rsidP="009B67F1">
                  <w:pPr>
                    <w:spacing w:after="0"/>
                  </w:pPr>
                  <w:r w:rsidRPr="00E01540">
                    <w:t>Fungi (no specification)</w:t>
                  </w:r>
                </w:p>
              </w:tc>
            </w:tr>
            <w:tr w:rsidR="00581DC9" w:rsidRPr="00F8229A" w14:paraId="6F3E26C5" w14:textId="77777777" w:rsidTr="001515A4">
              <w:trPr>
                <w:trHeight w:val="255"/>
                <w:jc w:val="center"/>
              </w:trPr>
              <w:tc>
                <w:tcPr>
                  <w:tcW w:w="3564" w:type="dxa"/>
                  <w:shd w:val="clear" w:color="auto" w:fill="auto"/>
                  <w:noWrap/>
                  <w:vAlign w:val="bottom"/>
                  <w:hideMark/>
                </w:tcPr>
                <w:p w14:paraId="6FA5ED74" w14:textId="77777777" w:rsidR="00581DC9" w:rsidRPr="00E01540" w:rsidRDefault="00581DC9" w:rsidP="009B67F1">
                  <w:pPr>
                    <w:spacing w:after="0"/>
                  </w:pPr>
                  <w:r w:rsidRPr="00E01540">
                    <w:t>Pseudomonas spp.</w:t>
                  </w:r>
                </w:p>
              </w:tc>
              <w:tc>
                <w:tcPr>
                  <w:tcW w:w="3871" w:type="dxa"/>
                  <w:shd w:val="clear" w:color="auto" w:fill="auto"/>
                  <w:noWrap/>
                  <w:vAlign w:val="bottom"/>
                  <w:hideMark/>
                </w:tcPr>
                <w:p w14:paraId="4B935C06" w14:textId="77777777" w:rsidR="00581DC9" w:rsidRPr="00E01540" w:rsidRDefault="00581DC9" w:rsidP="009B67F1">
                  <w:pPr>
                    <w:spacing w:after="0"/>
                  </w:pPr>
                  <w:r w:rsidRPr="00E01540">
                    <w:t>Fungi and/or yeast</w:t>
                  </w:r>
                </w:p>
              </w:tc>
            </w:tr>
            <w:tr w:rsidR="00581DC9" w:rsidRPr="00F8229A" w14:paraId="32091181" w14:textId="77777777" w:rsidTr="001515A4">
              <w:trPr>
                <w:trHeight w:val="255"/>
                <w:jc w:val="center"/>
              </w:trPr>
              <w:tc>
                <w:tcPr>
                  <w:tcW w:w="3564" w:type="dxa"/>
                  <w:shd w:val="clear" w:color="auto" w:fill="auto"/>
                  <w:noWrap/>
                  <w:vAlign w:val="bottom"/>
                  <w:hideMark/>
                </w:tcPr>
                <w:p w14:paraId="3E62568B" w14:textId="77777777" w:rsidR="00581DC9" w:rsidRPr="00E01540" w:rsidRDefault="00581DC9" w:rsidP="009B67F1">
                  <w:pPr>
                    <w:spacing w:after="0"/>
                  </w:pPr>
                  <w:r w:rsidRPr="00E01540">
                    <w:t>S epidermidis</w:t>
                  </w:r>
                </w:p>
              </w:tc>
              <w:tc>
                <w:tcPr>
                  <w:tcW w:w="3871" w:type="dxa"/>
                  <w:shd w:val="clear" w:color="auto" w:fill="auto"/>
                  <w:noWrap/>
                  <w:vAlign w:val="bottom"/>
                  <w:hideMark/>
                </w:tcPr>
                <w:p w14:paraId="5D9ED974" w14:textId="77777777" w:rsidR="00581DC9" w:rsidRPr="00E01540" w:rsidRDefault="00581DC9" w:rsidP="009B67F1">
                  <w:pPr>
                    <w:spacing w:after="0"/>
                  </w:pPr>
                  <w:r w:rsidRPr="00E01540">
                    <w:t>Yeast</w:t>
                  </w:r>
                </w:p>
              </w:tc>
            </w:tr>
            <w:tr w:rsidR="00581DC9" w:rsidRPr="00F8229A" w14:paraId="3F95D9EC" w14:textId="77777777" w:rsidTr="001515A4">
              <w:trPr>
                <w:trHeight w:val="255"/>
                <w:jc w:val="center"/>
              </w:trPr>
              <w:tc>
                <w:tcPr>
                  <w:tcW w:w="3564" w:type="dxa"/>
                  <w:shd w:val="clear" w:color="auto" w:fill="auto"/>
                  <w:noWrap/>
                  <w:vAlign w:val="bottom"/>
                  <w:hideMark/>
                </w:tcPr>
                <w:p w14:paraId="20F15DF4" w14:textId="77777777" w:rsidR="00581DC9" w:rsidRPr="00E01540" w:rsidRDefault="00581DC9" w:rsidP="009B67F1">
                  <w:pPr>
                    <w:spacing w:after="0"/>
                  </w:pPr>
                  <w:r w:rsidRPr="00E01540">
                    <w:t>S. intermedius</w:t>
                  </w:r>
                </w:p>
              </w:tc>
              <w:tc>
                <w:tcPr>
                  <w:tcW w:w="3871" w:type="dxa"/>
                  <w:shd w:val="clear" w:color="auto" w:fill="auto"/>
                  <w:noWrap/>
                  <w:vAlign w:val="bottom"/>
                  <w:hideMark/>
                </w:tcPr>
                <w:p w14:paraId="66AE162E" w14:textId="77777777" w:rsidR="00581DC9" w:rsidRPr="00E01540" w:rsidRDefault="00581DC9" w:rsidP="009B67F1">
                  <w:pPr>
                    <w:spacing w:after="0"/>
                  </w:pPr>
                  <w:r w:rsidRPr="00E01540">
                    <w:t xml:space="preserve">Salmonella </w:t>
                  </w:r>
                  <w:proofErr w:type="spellStart"/>
                  <w:r w:rsidRPr="00E01540">
                    <w:t>spp</w:t>
                  </w:r>
                  <w:proofErr w:type="spellEnd"/>
                </w:p>
              </w:tc>
            </w:tr>
            <w:tr w:rsidR="00581DC9" w:rsidRPr="00F8229A" w14:paraId="2079E1EA" w14:textId="77777777" w:rsidTr="001515A4">
              <w:trPr>
                <w:trHeight w:val="255"/>
                <w:jc w:val="center"/>
              </w:trPr>
              <w:tc>
                <w:tcPr>
                  <w:tcW w:w="3564" w:type="dxa"/>
                  <w:shd w:val="clear" w:color="auto" w:fill="auto"/>
                  <w:noWrap/>
                  <w:vAlign w:val="bottom"/>
                  <w:hideMark/>
                </w:tcPr>
                <w:p w14:paraId="72D60C32" w14:textId="77777777" w:rsidR="00581DC9" w:rsidRPr="00E01540" w:rsidRDefault="00581DC9" w:rsidP="009B67F1">
                  <w:pPr>
                    <w:spacing w:after="0"/>
                  </w:pPr>
                  <w:r w:rsidRPr="00E01540">
                    <w:lastRenderedPageBreak/>
                    <w:t>S. saprophyticus</w:t>
                  </w:r>
                </w:p>
              </w:tc>
              <w:tc>
                <w:tcPr>
                  <w:tcW w:w="3871" w:type="dxa"/>
                  <w:shd w:val="clear" w:color="auto" w:fill="auto"/>
                  <w:noWrap/>
                  <w:vAlign w:val="bottom"/>
                  <w:hideMark/>
                </w:tcPr>
                <w:p w14:paraId="189ED5B9" w14:textId="77777777" w:rsidR="00581DC9" w:rsidRPr="00E01540" w:rsidRDefault="00581DC9" w:rsidP="009B67F1">
                  <w:pPr>
                    <w:spacing w:after="0"/>
                  </w:pPr>
                  <w:r w:rsidRPr="00E01540">
                    <w:t>Alpha-hemolytic streptococci</w:t>
                  </w:r>
                </w:p>
              </w:tc>
            </w:tr>
            <w:tr w:rsidR="00581DC9" w:rsidRPr="00F8229A" w14:paraId="56F88ED7" w14:textId="77777777" w:rsidTr="001515A4">
              <w:trPr>
                <w:trHeight w:val="255"/>
                <w:jc w:val="center"/>
              </w:trPr>
              <w:tc>
                <w:tcPr>
                  <w:tcW w:w="3564" w:type="dxa"/>
                  <w:shd w:val="clear" w:color="auto" w:fill="auto"/>
                  <w:noWrap/>
                  <w:vAlign w:val="bottom"/>
                  <w:hideMark/>
                </w:tcPr>
                <w:p w14:paraId="7EDCA153" w14:textId="77777777" w:rsidR="00581DC9" w:rsidRPr="00E01540" w:rsidRDefault="00581DC9" w:rsidP="009B67F1">
                  <w:pPr>
                    <w:spacing w:after="0"/>
                  </w:pPr>
                  <w:r w:rsidRPr="00E01540">
                    <w:t>S.aureus</w:t>
                  </w:r>
                </w:p>
              </w:tc>
              <w:tc>
                <w:tcPr>
                  <w:tcW w:w="3871" w:type="dxa"/>
                  <w:shd w:val="clear" w:color="auto" w:fill="auto"/>
                  <w:noWrap/>
                  <w:vAlign w:val="bottom"/>
                  <w:hideMark/>
                </w:tcPr>
                <w:p w14:paraId="7125ECC1" w14:textId="77777777" w:rsidR="00581DC9" w:rsidRPr="00E01540" w:rsidRDefault="00581DC9" w:rsidP="009B67F1">
                  <w:pPr>
                    <w:spacing w:after="0"/>
                  </w:pPr>
                  <w:proofErr w:type="spellStart"/>
                  <w:r w:rsidRPr="00E01540">
                    <w:t>Tatumella</w:t>
                  </w:r>
                  <w:proofErr w:type="spellEnd"/>
                  <w:r w:rsidRPr="00E01540">
                    <w:t xml:space="preserve"> </w:t>
                  </w:r>
                  <w:proofErr w:type="spellStart"/>
                  <w:r w:rsidRPr="00E01540">
                    <w:t>spp</w:t>
                  </w:r>
                  <w:proofErr w:type="spellEnd"/>
                </w:p>
              </w:tc>
            </w:tr>
            <w:tr w:rsidR="00581DC9" w:rsidRPr="00F8229A" w14:paraId="6036B221" w14:textId="77777777" w:rsidTr="001515A4">
              <w:trPr>
                <w:trHeight w:val="255"/>
                <w:jc w:val="center"/>
              </w:trPr>
              <w:tc>
                <w:tcPr>
                  <w:tcW w:w="3564" w:type="dxa"/>
                  <w:shd w:val="clear" w:color="auto" w:fill="auto"/>
                  <w:noWrap/>
                  <w:vAlign w:val="bottom"/>
                  <w:hideMark/>
                </w:tcPr>
                <w:p w14:paraId="188CA925" w14:textId="77777777" w:rsidR="00581DC9" w:rsidRPr="00E01540" w:rsidRDefault="00581DC9" w:rsidP="009B67F1">
                  <w:pPr>
                    <w:spacing w:after="0"/>
                  </w:pPr>
                  <w:r w:rsidRPr="00E01540">
                    <w:t>Serratia marcescens</w:t>
                  </w:r>
                </w:p>
              </w:tc>
              <w:tc>
                <w:tcPr>
                  <w:tcW w:w="3871" w:type="dxa"/>
                  <w:shd w:val="clear" w:color="auto" w:fill="auto"/>
                  <w:noWrap/>
                  <w:vAlign w:val="bottom"/>
                  <w:hideMark/>
                </w:tcPr>
                <w:p w14:paraId="6741BE84" w14:textId="2E752EEC" w:rsidR="00581DC9" w:rsidRPr="00E01540" w:rsidRDefault="00581DC9" w:rsidP="009B67F1">
                  <w:pPr>
                    <w:spacing w:after="0"/>
                  </w:pPr>
                  <w:r w:rsidRPr="00E01540">
                    <w:t>Other</w:t>
                  </w:r>
                  <w:r w:rsidR="00321117">
                    <w:t>s1</w:t>
                  </w:r>
                </w:p>
              </w:tc>
            </w:tr>
            <w:tr w:rsidR="00581DC9" w:rsidRPr="00F8229A" w14:paraId="01C9568D" w14:textId="77777777" w:rsidTr="001515A4">
              <w:trPr>
                <w:trHeight w:val="255"/>
                <w:jc w:val="center"/>
              </w:trPr>
              <w:tc>
                <w:tcPr>
                  <w:tcW w:w="3564" w:type="dxa"/>
                  <w:shd w:val="clear" w:color="auto" w:fill="auto"/>
                  <w:noWrap/>
                  <w:vAlign w:val="bottom"/>
                  <w:hideMark/>
                </w:tcPr>
                <w:p w14:paraId="2D5C9693" w14:textId="77777777" w:rsidR="00581DC9" w:rsidRPr="00E01540" w:rsidRDefault="00581DC9" w:rsidP="009B67F1">
                  <w:pPr>
                    <w:spacing w:after="0"/>
                  </w:pPr>
                  <w:r w:rsidRPr="00E01540">
                    <w:t>Strept. Agalactiae</w:t>
                  </w:r>
                </w:p>
              </w:tc>
              <w:tc>
                <w:tcPr>
                  <w:tcW w:w="3871" w:type="dxa"/>
                  <w:shd w:val="clear" w:color="auto" w:fill="auto"/>
                  <w:noWrap/>
                  <w:vAlign w:val="bottom"/>
                  <w:hideMark/>
                </w:tcPr>
                <w:p w14:paraId="54093F2C" w14:textId="46AD9A11" w:rsidR="00581DC9" w:rsidRPr="00E01540" w:rsidRDefault="00321117" w:rsidP="009B67F1">
                  <w:pPr>
                    <w:spacing w:after="0"/>
                  </w:pPr>
                  <w:r w:rsidRPr="00E01540">
                    <w:t>Other</w:t>
                  </w:r>
                  <w:r>
                    <w:t>s2</w:t>
                  </w:r>
                </w:p>
              </w:tc>
            </w:tr>
            <w:tr w:rsidR="00581DC9" w:rsidRPr="00F8229A" w14:paraId="43250763" w14:textId="77777777" w:rsidTr="001515A4">
              <w:trPr>
                <w:trHeight w:val="255"/>
                <w:jc w:val="center"/>
              </w:trPr>
              <w:tc>
                <w:tcPr>
                  <w:tcW w:w="3564" w:type="dxa"/>
                  <w:shd w:val="clear" w:color="auto" w:fill="auto"/>
                  <w:noWrap/>
                  <w:vAlign w:val="bottom"/>
                  <w:hideMark/>
                </w:tcPr>
                <w:p w14:paraId="240A115A" w14:textId="77777777" w:rsidR="00581DC9" w:rsidRPr="00E01540" w:rsidRDefault="00581DC9" w:rsidP="009B67F1">
                  <w:pPr>
                    <w:spacing w:after="0"/>
                  </w:pPr>
                  <w:r w:rsidRPr="00E01540">
                    <w:t xml:space="preserve">Strept. </w:t>
                  </w:r>
                  <w:proofErr w:type="spellStart"/>
                  <w:r w:rsidRPr="00E01540">
                    <w:t>Bovis</w:t>
                  </w:r>
                  <w:proofErr w:type="spellEnd"/>
                </w:p>
              </w:tc>
              <w:tc>
                <w:tcPr>
                  <w:tcW w:w="3871" w:type="dxa"/>
                  <w:shd w:val="clear" w:color="auto" w:fill="auto"/>
                  <w:noWrap/>
                  <w:vAlign w:val="bottom"/>
                  <w:hideMark/>
                </w:tcPr>
                <w:p w14:paraId="31487108" w14:textId="47C68341" w:rsidR="00581DC9" w:rsidRPr="00E01540" w:rsidRDefault="00321117" w:rsidP="009B67F1">
                  <w:pPr>
                    <w:spacing w:after="0"/>
                  </w:pPr>
                  <w:r w:rsidRPr="00E01540">
                    <w:t>Other</w:t>
                  </w:r>
                  <w:r>
                    <w:t>s3</w:t>
                  </w:r>
                </w:p>
              </w:tc>
            </w:tr>
            <w:tr w:rsidR="00581DC9" w:rsidRPr="00F8229A" w14:paraId="266832A8" w14:textId="77777777" w:rsidTr="001515A4">
              <w:trPr>
                <w:trHeight w:val="255"/>
                <w:jc w:val="center"/>
              </w:trPr>
              <w:tc>
                <w:tcPr>
                  <w:tcW w:w="3564" w:type="dxa"/>
                  <w:shd w:val="clear" w:color="auto" w:fill="auto"/>
                  <w:noWrap/>
                  <w:vAlign w:val="bottom"/>
                  <w:hideMark/>
                </w:tcPr>
                <w:p w14:paraId="7E9945BD" w14:textId="77777777" w:rsidR="00581DC9" w:rsidRPr="00E01540" w:rsidRDefault="00581DC9" w:rsidP="009B67F1">
                  <w:pPr>
                    <w:spacing w:after="0"/>
                  </w:pPr>
                  <w:r w:rsidRPr="00E01540">
                    <w:t>Strept. Dysgalactiae</w:t>
                  </w:r>
                </w:p>
              </w:tc>
              <w:tc>
                <w:tcPr>
                  <w:tcW w:w="3871" w:type="dxa"/>
                  <w:shd w:val="clear" w:color="auto" w:fill="auto"/>
                  <w:noWrap/>
                  <w:vAlign w:val="bottom"/>
                  <w:hideMark/>
                </w:tcPr>
                <w:p w14:paraId="59156FA0" w14:textId="73DDC379" w:rsidR="00581DC9" w:rsidRPr="00E01540" w:rsidRDefault="00321117" w:rsidP="009B67F1">
                  <w:pPr>
                    <w:spacing w:after="0"/>
                  </w:pPr>
                  <w:r w:rsidRPr="00E01540">
                    <w:t>Other</w:t>
                  </w:r>
                  <w:r>
                    <w:t>s4</w:t>
                  </w:r>
                </w:p>
              </w:tc>
            </w:tr>
            <w:tr w:rsidR="00581DC9" w:rsidRPr="00F8229A" w14:paraId="28BCD60F" w14:textId="77777777" w:rsidTr="001515A4">
              <w:trPr>
                <w:trHeight w:val="255"/>
                <w:jc w:val="center"/>
              </w:trPr>
              <w:tc>
                <w:tcPr>
                  <w:tcW w:w="3564" w:type="dxa"/>
                  <w:shd w:val="clear" w:color="auto" w:fill="auto"/>
                  <w:noWrap/>
                  <w:vAlign w:val="bottom"/>
                  <w:hideMark/>
                </w:tcPr>
                <w:p w14:paraId="066C0F3B" w14:textId="77777777" w:rsidR="00581DC9" w:rsidRPr="00E01540" w:rsidRDefault="00581DC9" w:rsidP="009B67F1">
                  <w:pPr>
                    <w:spacing w:after="0"/>
                  </w:pPr>
                  <w:r w:rsidRPr="00E01540">
                    <w:t>Strept. Pyogenes</w:t>
                  </w:r>
                </w:p>
              </w:tc>
              <w:tc>
                <w:tcPr>
                  <w:tcW w:w="3871" w:type="dxa"/>
                  <w:shd w:val="clear" w:color="auto" w:fill="auto"/>
                  <w:noWrap/>
                  <w:vAlign w:val="bottom"/>
                  <w:hideMark/>
                </w:tcPr>
                <w:p w14:paraId="7A9106BF" w14:textId="41EE1DF4" w:rsidR="00581DC9" w:rsidRPr="00E01540" w:rsidRDefault="00321117" w:rsidP="009B67F1">
                  <w:pPr>
                    <w:spacing w:after="0"/>
                  </w:pPr>
                  <w:r w:rsidRPr="00E01540">
                    <w:t>Other</w:t>
                  </w:r>
                  <w:r>
                    <w:t>s5</w:t>
                  </w:r>
                </w:p>
              </w:tc>
            </w:tr>
            <w:tr w:rsidR="00581DC9" w:rsidRPr="00F8229A" w14:paraId="1E9F9E9D" w14:textId="77777777" w:rsidTr="001515A4">
              <w:trPr>
                <w:trHeight w:val="255"/>
                <w:jc w:val="center"/>
              </w:trPr>
              <w:tc>
                <w:tcPr>
                  <w:tcW w:w="3564" w:type="dxa"/>
                  <w:shd w:val="clear" w:color="auto" w:fill="auto"/>
                  <w:noWrap/>
                  <w:vAlign w:val="bottom"/>
                  <w:hideMark/>
                </w:tcPr>
                <w:p w14:paraId="6F6CBCE9" w14:textId="77777777" w:rsidR="00581DC9" w:rsidRPr="00E01540" w:rsidRDefault="00581DC9" w:rsidP="009B67F1">
                  <w:pPr>
                    <w:spacing w:after="0"/>
                  </w:pPr>
                  <w:r w:rsidRPr="00E01540">
                    <w:t>Strept. Uberis</w:t>
                  </w:r>
                </w:p>
              </w:tc>
              <w:tc>
                <w:tcPr>
                  <w:tcW w:w="3871" w:type="dxa"/>
                  <w:shd w:val="clear" w:color="auto" w:fill="auto"/>
                  <w:noWrap/>
                  <w:vAlign w:val="bottom"/>
                  <w:hideMark/>
                </w:tcPr>
                <w:p w14:paraId="39983114" w14:textId="0149C899" w:rsidR="00581DC9" w:rsidRPr="00E01540" w:rsidRDefault="00321117" w:rsidP="009B67F1">
                  <w:pPr>
                    <w:spacing w:after="0"/>
                  </w:pPr>
                  <w:r w:rsidRPr="00E01540">
                    <w:t>Other</w:t>
                  </w:r>
                  <w:r>
                    <w:t>s6</w:t>
                  </w:r>
                </w:p>
              </w:tc>
            </w:tr>
            <w:tr w:rsidR="00581DC9" w:rsidRPr="00F8229A" w14:paraId="0B823DEE" w14:textId="77777777" w:rsidTr="001515A4">
              <w:trPr>
                <w:trHeight w:val="255"/>
                <w:jc w:val="center"/>
              </w:trPr>
              <w:tc>
                <w:tcPr>
                  <w:tcW w:w="3564" w:type="dxa"/>
                  <w:shd w:val="clear" w:color="auto" w:fill="auto"/>
                  <w:noWrap/>
                  <w:vAlign w:val="bottom"/>
                  <w:hideMark/>
                </w:tcPr>
                <w:p w14:paraId="6C94B869" w14:textId="77777777" w:rsidR="00581DC9" w:rsidRPr="00E01540" w:rsidRDefault="00581DC9" w:rsidP="009B67F1">
                  <w:pPr>
                    <w:spacing w:after="0"/>
                  </w:pPr>
                  <w:proofErr w:type="spellStart"/>
                  <w:r w:rsidRPr="00E01540">
                    <w:t>Trueperella</w:t>
                  </w:r>
                  <w:proofErr w:type="spellEnd"/>
                  <w:r w:rsidRPr="00E01540">
                    <w:t xml:space="preserve"> pyogenes</w:t>
                  </w:r>
                </w:p>
              </w:tc>
              <w:tc>
                <w:tcPr>
                  <w:tcW w:w="3871" w:type="dxa"/>
                  <w:shd w:val="clear" w:color="auto" w:fill="auto"/>
                  <w:noWrap/>
                  <w:vAlign w:val="bottom"/>
                  <w:hideMark/>
                </w:tcPr>
                <w:p w14:paraId="20738A02" w14:textId="722990E4" w:rsidR="00581DC9" w:rsidRPr="00E01540" w:rsidRDefault="00321117" w:rsidP="009B67F1">
                  <w:pPr>
                    <w:spacing w:after="0"/>
                  </w:pPr>
                  <w:r w:rsidRPr="00E01540">
                    <w:t>Other</w:t>
                  </w:r>
                  <w:r>
                    <w:t>s7</w:t>
                  </w:r>
                </w:p>
              </w:tc>
            </w:tr>
          </w:tbl>
          <w:p w14:paraId="714D8FBC" w14:textId="77777777" w:rsidR="00581DC9" w:rsidRDefault="00581DC9" w:rsidP="009B67F1">
            <w:pPr>
              <w:spacing w:after="0"/>
            </w:pPr>
          </w:p>
          <w:p w14:paraId="704C1B71" w14:textId="47901F6D" w:rsidR="00581DC9" w:rsidRDefault="00581DC9" w:rsidP="009B67F1">
            <w:pPr>
              <w:spacing w:after="0"/>
            </w:pPr>
            <w:r w:rsidRPr="00130CD0">
              <w:rPr>
                <w:b/>
                <w:bCs/>
              </w:rPr>
              <w:t>Definite pathogen categories</w:t>
            </w:r>
            <w:r>
              <w:t xml:space="preserve"> are the pathogens that have the same definition in all the articles.</w:t>
            </w:r>
          </w:p>
          <w:p w14:paraId="69E1A019" w14:textId="585059B5" w:rsidR="00581DC9" w:rsidRDefault="00581DC9" w:rsidP="009B67F1">
            <w:pPr>
              <w:spacing w:after="0"/>
            </w:pPr>
            <w:r w:rsidRPr="00E01540">
              <w:rPr>
                <w:b/>
                <w:bCs/>
              </w:rPr>
              <w:t>Fuzzy</w:t>
            </w:r>
            <w:r>
              <w:rPr>
                <w:b/>
                <w:bCs/>
              </w:rPr>
              <w:t xml:space="preserve"> </w:t>
            </w:r>
            <w:r w:rsidRPr="00130CD0">
              <w:rPr>
                <w:b/>
                <w:bCs/>
              </w:rPr>
              <w:t>categories</w:t>
            </w:r>
            <w:r>
              <w:rPr>
                <w:b/>
                <w:bCs/>
              </w:rPr>
              <w:t xml:space="preserve">: </w:t>
            </w:r>
            <w:r w:rsidRPr="008D66CF">
              <w:t>have different definitions in terms of pathogens combinations in each article</w:t>
            </w:r>
            <w:r>
              <w:t xml:space="preserve"> for those categories you can put the definition under the Def. column.</w:t>
            </w:r>
          </w:p>
          <w:p w14:paraId="122A2C32" w14:textId="77777777" w:rsidR="00581DC9" w:rsidRDefault="00581DC9" w:rsidP="009B67F1">
            <w:pPr>
              <w:spacing w:after="0"/>
            </w:pPr>
            <w:r w:rsidRPr="000311DF">
              <w:t>Note</w:t>
            </w:r>
            <w:r>
              <w:t xml:space="preserve">: </w:t>
            </w:r>
          </w:p>
          <w:p w14:paraId="303A2831" w14:textId="689DFAF1" w:rsidR="00581DC9" w:rsidRDefault="00581DC9" w:rsidP="009B67F1">
            <w:pPr>
              <w:pStyle w:val="ListParagraph"/>
              <w:numPr>
                <w:ilvl w:val="0"/>
                <w:numId w:val="21"/>
              </w:numPr>
              <w:spacing w:after="0"/>
            </w:pPr>
            <w:r w:rsidRPr="000311DF">
              <w:t>For categories that aren’t part of the list you can select “</w:t>
            </w:r>
            <w:r w:rsidRPr="004B663B">
              <w:rPr>
                <w:b/>
                <w:bCs/>
              </w:rPr>
              <w:t>others</w:t>
            </w:r>
            <w:r w:rsidRPr="000311DF">
              <w:t>” and give the definition of the category under the definition column.</w:t>
            </w:r>
          </w:p>
          <w:p w14:paraId="0D833B83" w14:textId="476282ED" w:rsidR="00581DC9" w:rsidRPr="000311DF" w:rsidRDefault="00581DC9" w:rsidP="009B67F1">
            <w:pPr>
              <w:pStyle w:val="ListParagraph"/>
              <w:numPr>
                <w:ilvl w:val="0"/>
                <w:numId w:val="21"/>
              </w:numPr>
              <w:spacing w:after="0"/>
            </w:pPr>
            <w:r>
              <w:t>If you have more than 1 category that aren’t part of the list , you can select “others” more than time and put the different definition under Def column.</w:t>
            </w:r>
          </w:p>
          <w:p w14:paraId="722EF673" w14:textId="08F7B9F6" w:rsidR="00581DC9" w:rsidRPr="004B663B" w:rsidRDefault="005710CF" w:rsidP="009B67F1">
            <w:pPr>
              <w:pStyle w:val="ListParagraph"/>
              <w:numPr>
                <w:ilvl w:val="0"/>
                <w:numId w:val="21"/>
              </w:numPr>
              <w:spacing w:after="0"/>
              <w:rPr>
                <w:b/>
                <w:bCs/>
              </w:rPr>
            </w:pPr>
            <w:r w:rsidRPr="004B663B">
              <w:rPr>
                <w:b/>
                <w:bCs/>
              </w:rPr>
              <w:t>T</w:t>
            </w:r>
            <w:r w:rsidR="00581DC9" w:rsidRPr="004B663B">
              <w:rPr>
                <w:b/>
                <w:bCs/>
              </w:rPr>
              <w:t xml:space="preserve">able </w:t>
            </w:r>
            <w:r w:rsidRPr="004B663B">
              <w:rPr>
                <w:b/>
                <w:bCs/>
              </w:rPr>
              <w:t>won’t</w:t>
            </w:r>
            <w:r w:rsidR="00581DC9" w:rsidRPr="004B663B">
              <w:rPr>
                <w:b/>
                <w:bCs/>
              </w:rPr>
              <w:t xml:space="preserve"> allow you to enter the same pathogen twice, so you need to be careful while selecting pathogens from the list.</w:t>
            </w:r>
          </w:p>
        </w:tc>
      </w:tr>
      <w:tr w:rsidR="00581DC9" w:rsidRPr="00C2448F" w14:paraId="6E0A7242" w14:textId="77777777" w:rsidTr="00581DC9">
        <w:trPr>
          <w:trHeight w:val="288"/>
          <w:jc w:val="center"/>
        </w:trPr>
        <w:tc>
          <w:tcPr>
            <w:tcW w:w="0" w:type="auto"/>
            <w:shd w:val="clear" w:color="auto" w:fill="auto"/>
            <w:noWrap/>
          </w:tcPr>
          <w:p w14:paraId="16AA2C52" w14:textId="7784D5A5" w:rsidR="00581DC9" w:rsidRPr="00C2448F" w:rsidRDefault="00581DC9" w:rsidP="009B67F1">
            <w:pPr>
              <w:spacing w:after="0"/>
            </w:pPr>
            <w:r>
              <w:lastRenderedPageBreak/>
              <w:t>+</w:t>
            </w:r>
            <w:r w:rsidRPr="00E01E5F">
              <w:t>Ve</w:t>
            </w:r>
          </w:p>
        </w:tc>
        <w:tc>
          <w:tcPr>
            <w:tcW w:w="7987" w:type="dxa"/>
            <w:shd w:val="clear" w:color="auto" w:fill="auto"/>
          </w:tcPr>
          <w:p w14:paraId="683C3BA6" w14:textId="1EA8B984" w:rsidR="00581DC9" w:rsidRPr="00C2448F" w:rsidRDefault="00581DC9" w:rsidP="009B67F1">
            <w:pPr>
              <w:spacing w:after="0"/>
              <w:rPr>
                <w:color w:val="000000"/>
              </w:rPr>
            </w:pPr>
            <w:r w:rsidRPr="005710CF">
              <w:rPr>
                <w:rStyle w:val="Strong"/>
              </w:rPr>
              <w:t>Entries:</w:t>
            </w:r>
            <w:r w:rsidRPr="00C2448F">
              <w:t xml:space="preserve"> </w:t>
            </w:r>
            <w:r>
              <w:rPr>
                <w:color w:val="000000"/>
              </w:rPr>
              <w:t>###</w:t>
            </w:r>
          </w:p>
          <w:p w14:paraId="19730EC6" w14:textId="652349D9" w:rsidR="00581DC9" w:rsidRPr="00C2448F" w:rsidRDefault="00581DC9" w:rsidP="009B67F1">
            <w:pPr>
              <w:spacing w:after="0"/>
              <w:rPr>
                <w:b/>
                <w:bCs/>
                <w:color w:val="0000FF"/>
              </w:rPr>
            </w:pPr>
            <w:r w:rsidRPr="00C2448F">
              <w:rPr>
                <w:b/>
                <w:bCs/>
                <w:color w:val="0000FF"/>
              </w:rPr>
              <w:t>Explanation</w:t>
            </w:r>
            <w:r w:rsidRPr="00C2448F">
              <w:rPr>
                <w:b/>
                <w:bCs/>
              </w:rPr>
              <w:t>:</w:t>
            </w:r>
            <w:r w:rsidRPr="00C2448F">
              <w:t xml:space="preserve"> </w:t>
            </w:r>
            <w:r>
              <w:t>please review the example below for the calculations</w:t>
            </w:r>
          </w:p>
        </w:tc>
      </w:tr>
      <w:tr w:rsidR="00581DC9" w:rsidRPr="00C2448F" w14:paraId="57A6E29F" w14:textId="77777777" w:rsidTr="00581DC9">
        <w:trPr>
          <w:trHeight w:val="288"/>
          <w:jc w:val="center"/>
        </w:trPr>
        <w:tc>
          <w:tcPr>
            <w:tcW w:w="0" w:type="auto"/>
            <w:shd w:val="clear" w:color="auto" w:fill="auto"/>
            <w:noWrap/>
          </w:tcPr>
          <w:p w14:paraId="60B18566" w14:textId="68F0D76F" w:rsidR="00581DC9" w:rsidRPr="00C2448F" w:rsidRDefault="00581DC9" w:rsidP="009B67F1">
            <w:pPr>
              <w:spacing w:after="0"/>
            </w:pPr>
            <w:r w:rsidRPr="00E01E5F">
              <w:t>Total</w:t>
            </w:r>
          </w:p>
        </w:tc>
        <w:tc>
          <w:tcPr>
            <w:tcW w:w="7987" w:type="dxa"/>
            <w:shd w:val="clear" w:color="auto" w:fill="auto"/>
          </w:tcPr>
          <w:p w14:paraId="7A85ABD7" w14:textId="31EAFAFF" w:rsidR="00581DC9" w:rsidRPr="00C2448F" w:rsidRDefault="00581DC9" w:rsidP="009B67F1">
            <w:pPr>
              <w:spacing w:after="0"/>
              <w:rPr>
                <w:color w:val="000000"/>
              </w:rPr>
            </w:pPr>
            <w:r w:rsidRPr="005710CF">
              <w:rPr>
                <w:rStyle w:val="Strong"/>
              </w:rPr>
              <w:t>Entries:</w:t>
            </w:r>
            <w:r w:rsidRPr="00C2448F">
              <w:t xml:space="preserve"> </w:t>
            </w:r>
            <w:r>
              <w:rPr>
                <w:color w:val="000000"/>
              </w:rPr>
              <w:t>###</w:t>
            </w:r>
          </w:p>
          <w:p w14:paraId="15577818" w14:textId="76B4701D" w:rsidR="00581DC9" w:rsidRPr="00C2448F" w:rsidRDefault="00581DC9" w:rsidP="009B67F1">
            <w:pPr>
              <w:spacing w:after="0"/>
              <w:rPr>
                <w:b/>
                <w:bCs/>
                <w:color w:val="0000FF"/>
              </w:rPr>
            </w:pPr>
            <w:r w:rsidRPr="00C2448F">
              <w:rPr>
                <w:b/>
                <w:bCs/>
                <w:color w:val="0000FF"/>
              </w:rPr>
              <w:t>Explanation</w:t>
            </w:r>
            <w:r w:rsidRPr="00C2448F">
              <w:rPr>
                <w:b/>
                <w:bCs/>
              </w:rPr>
              <w:t>:</w:t>
            </w:r>
            <w:r w:rsidRPr="00C2448F">
              <w:t xml:space="preserve"> </w:t>
            </w:r>
            <w:r>
              <w:t>please review the example below for the calculations</w:t>
            </w:r>
          </w:p>
        </w:tc>
      </w:tr>
      <w:tr w:rsidR="00581DC9" w:rsidRPr="00C2448F" w14:paraId="40DD88BA" w14:textId="77777777" w:rsidTr="00581DC9">
        <w:trPr>
          <w:trHeight w:val="288"/>
          <w:jc w:val="center"/>
        </w:trPr>
        <w:tc>
          <w:tcPr>
            <w:tcW w:w="0" w:type="auto"/>
            <w:shd w:val="clear" w:color="auto" w:fill="auto"/>
            <w:noWrap/>
          </w:tcPr>
          <w:p w14:paraId="3A485768" w14:textId="5FE34F06" w:rsidR="00581DC9" w:rsidRPr="00E01E5F" w:rsidRDefault="00581DC9" w:rsidP="009B67F1">
            <w:pPr>
              <w:spacing w:after="0"/>
            </w:pPr>
            <w:r>
              <w:t>Def.</w:t>
            </w:r>
          </w:p>
        </w:tc>
        <w:tc>
          <w:tcPr>
            <w:tcW w:w="7987" w:type="dxa"/>
            <w:shd w:val="clear" w:color="auto" w:fill="auto"/>
          </w:tcPr>
          <w:p w14:paraId="044E09E0" w14:textId="2D5D0123" w:rsidR="00581DC9" w:rsidRPr="00401984" w:rsidRDefault="00581DC9" w:rsidP="009B67F1">
            <w:pPr>
              <w:spacing w:after="0"/>
            </w:pPr>
            <w:r w:rsidRPr="00C2448F">
              <w:rPr>
                <w:b/>
                <w:bCs/>
                <w:color w:val="0000FF"/>
              </w:rPr>
              <w:t xml:space="preserve">Entries: </w:t>
            </w:r>
            <w:r>
              <w:t>Definition of the fuzzy pathogen categories or other</w:t>
            </w:r>
          </w:p>
        </w:tc>
      </w:tr>
      <w:tr w:rsidR="00581DC9" w:rsidRPr="00C2448F" w14:paraId="01D542C8" w14:textId="77777777" w:rsidTr="00581DC9">
        <w:trPr>
          <w:trHeight w:val="288"/>
          <w:jc w:val="center"/>
        </w:trPr>
        <w:tc>
          <w:tcPr>
            <w:tcW w:w="0" w:type="auto"/>
            <w:shd w:val="clear" w:color="auto" w:fill="000000" w:themeFill="text1"/>
            <w:noWrap/>
          </w:tcPr>
          <w:p w14:paraId="04B5C594" w14:textId="4833AE08" w:rsidR="00581DC9" w:rsidRPr="00685A6A" w:rsidRDefault="00581DC9" w:rsidP="009B67F1">
            <w:pPr>
              <w:spacing w:after="0"/>
            </w:pPr>
            <w:r>
              <w:t>Contrast</w:t>
            </w:r>
            <w:r w:rsidRPr="00685A6A">
              <w:t>-data</w:t>
            </w:r>
          </w:p>
        </w:tc>
        <w:tc>
          <w:tcPr>
            <w:tcW w:w="7987" w:type="dxa"/>
            <w:shd w:val="clear" w:color="auto" w:fill="000000" w:themeFill="text1"/>
          </w:tcPr>
          <w:p w14:paraId="4C6961AF" w14:textId="77777777" w:rsidR="00581DC9" w:rsidRPr="00685A6A" w:rsidRDefault="00581DC9" w:rsidP="009B67F1">
            <w:pPr>
              <w:spacing w:after="0"/>
            </w:pPr>
          </w:p>
        </w:tc>
      </w:tr>
      <w:tr w:rsidR="00581DC9" w:rsidRPr="00C2448F" w14:paraId="157FE336" w14:textId="77777777" w:rsidTr="00581DC9">
        <w:trPr>
          <w:trHeight w:val="288"/>
          <w:jc w:val="center"/>
        </w:trPr>
        <w:tc>
          <w:tcPr>
            <w:tcW w:w="0" w:type="auto"/>
            <w:shd w:val="clear" w:color="auto" w:fill="auto"/>
            <w:noWrap/>
          </w:tcPr>
          <w:p w14:paraId="116BB917" w14:textId="52C7553B" w:rsidR="00581DC9" w:rsidRPr="00C2448F" w:rsidRDefault="00581DC9" w:rsidP="009B67F1">
            <w:pPr>
              <w:spacing w:after="0"/>
            </w:pPr>
            <w:r w:rsidRPr="00C2448F">
              <w:t>Estimate type</w:t>
            </w:r>
          </w:p>
        </w:tc>
        <w:tc>
          <w:tcPr>
            <w:tcW w:w="7987" w:type="dxa"/>
          </w:tcPr>
          <w:p w14:paraId="441D88C2" w14:textId="4740EDDC" w:rsidR="00581DC9" w:rsidRPr="00C2448F" w:rsidRDefault="00581DC9" w:rsidP="009B67F1">
            <w:pPr>
              <w:spacing w:after="0"/>
            </w:pPr>
            <w:r w:rsidRPr="00C2448F">
              <w:rPr>
                <w:b/>
                <w:bCs/>
                <w:color w:val="0000FF"/>
              </w:rPr>
              <w:t xml:space="preserve">Entries: </w:t>
            </w:r>
            <w:r w:rsidRPr="000409D5">
              <w:t>OR</w:t>
            </w:r>
            <w:r>
              <w:t xml:space="preserve">/ </w:t>
            </w:r>
            <w:r w:rsidRPr="000409D5">
              <w:t>RR</w:t>
            </w:r>
            <w:r>
              <w:t xml:space="preserve">/ </w:t>
            </w:r>
            <w:r w:rsidRPr="000409D5">
              <w:t>IRR</w:t>
            </w:r>
            <w:r>
              <w:t xml:space="preserve">/ </w:t>
            </w:r>
            <w:r w:rsidRPr="000409D5">
              <w:t>HR</w:t>
            </w:r>
          </w:p>
          <w:p w14:paraId="6CA8743B" w14:textId="727F8BE8" w:rsidR="00581DC9" w:rsidRPr="00C2448F" w:rsidRDefault="00581DC9" w:rsidP="009B67F1">
            <w:pPr>
              <w:spacing w:after="0"/>
            </w:pPr>
            <w:r w:rsidRPr="004B663B">
              <w:rPr>
                <w:rStyle w:val="Strong"/>
              </w:rPr>
              <w:t>Explanation:</w:t>
            </w:r>
            <w:r w:rsidRPr="00C2448F">
              <w:rPr>
                <w:color w:val="000000"/>
              </w:rPr>
              <w:t xml:space="preserve"> </w:t>
            </w:r>
            <w:r w:rsidR="004B663B">
              <w:rPr>
                <w:color w:val="000000"/>
              </w:rPr>
              <w:t>should be chosen depending on the model that was used in the analysis e.g. if logistic regression was used the best choice would be OR</w:t>
            </w:r>
          </w:p>
        </w:tc>
      </w:tr>
      <w:tr w:rsidR="00581DC9" w:rsidRPr="00C2448F" w14:paraId="4D263C0A" w14:textId="43ACD712" w:rsidTr="00581DC9">
        <w:trPr>
          <w:trHeight w:val="288"/>
          <w:jc w:val="center"/>
        </w:trPr>
        <w:tc>
          <w:tcPr>
            <w:tcW w:w="0" w:type="auto"/>
            <w:shd w:val="clear" w:color="auto" w:fill="auto"/>
            <w:noWrap/>
            <w:hideMark/>
          </w:tcPr>
          <w:p w14:paraId="67F56B67" w14:textId="64ABE557" w:rsidR="00581DC9" w:rsidRPr="003C5A6B" w:rsidRDefault="00581DC9" w:rsidP="009B67F1">
            <w:pPr>
              <w:spacing w:after="0"/>
            </w:pPr>
            <w:r w:rsidRPr="00C2448F">
              <w:t>Estimate scale</w:t>
            </w:r>
          </w:p>
        </w:tc>
        <w:tc>
          <w:tcPr>
            <w:tcW w:w="7987" w:type="dxa"/>
          </w:tcPr>
          <w:p w14:paraId="4C8625D8" w14:textId="5E480E46" w:rsidR="00581DC9" w:rsidRPr="00C2448F" w:rsidRDefault="00581DC9" w:rsidP="009B67F1">
            <w:pPr>
              <w:spacing w:after="0"/>
            </w:pPr>
            <w:r w:rsidRPr="00C2448F">
              <w:rPr>
                <w:b/>
                <w:bCs/>
                <w:color w:val="0000FF"/>
              </w:rPr>
              <w:t xml:space="preserve">Entries: </w:t>
            </w:r>
            <w:r w:rsidR="005710CF" w:rsidRPr="005710CF">
              <w:t>coefficient/ Exp (coefficient)</w:t>
            </w:r>
          </w:p>
          <w:p w14:paraId="432678BD" w14:textId="77777777" w:rsidR="00581DC9" w:rsidRPr="004B663B" w:rsidRDefault="00581DC9" w:rsidP="009B67F1">
            <w:pPr>
              <w:spacing w:after="0"/>
              <w:rPr>
                <w:rStyle w:val="Strong"/>
              </w:rPr>
            </w:pPr>
            <w:r w:rsidRPr="004B663B">
              <w:rPr>
                <w:rStyle w:val="Strong"/>
              </w:rPr>
              <w:t xml:space="preserve">Explanation: </w:t>
            </w:r>
          </w:p>
          <w:p w14:paraId="16BA43BB" w14:textId="0C574607" w:rsidR="00581DC9" w:rsidRDefault="005710CF" w:rsidP="009B67F1">
            <w:pPr>
              <w:spacing w:after="0"/>
            </w:pPr>
            <w:r w:rsidRPr="005710CF">
              <w:t>coefficient</w:t>
            </w:r>
            <w:r>
              <w:t xml:space="preserve"> </w:t>
            </w:r>
            <w:r w:rsidR="00581DC9">
              <w:t>&gt;&gt;&gt; β</w:t>
            </w:r>
          </w:p>
          <w:p w14:paraId="58C3B444" w14:textId="168FABC6" w:rsidR="00581DC9" w:rsidRPr="00C2448F" w:rsidRDefault="005710CF" w:rsidP="009B67F1">
            <w:pPr>
              <w:spacing w:after="0"/>
            </w:pPr>
            <w:r w:rsidRPr="005710CF">
              <w:t>Exp (coefficient)</w:t>
            </w:r>
            <w:r>
              <w:t xml:space="preserve"> </w:t>
            </w:r>
            <w:r w:rsidR="00581DC9">
              <w:t xml:space="preserve">&gt;&gt;&gt; </w:t>
            </w:r>
            <w:r>
              <w:t>OR, RR</w:t>
            </w:r>
            <w:r w:rsidR="004B663B">
              <w:t>, …</w:t>
            </w:r>
          </w:p>
        </w:tc>
      </w:tr>
      <w:tr w:rsidR="00581DC9" w:rsidRPr="00C2448F" w14:paraId="24F2BF78" w14:textId="430C19B7" w:rsidTr="00581DC9">
        <w:trPr>
          <w:trHeight w:val="288"/>
          <w:jc w:val="center"/>
        </w:trPr>
        <w:tc>
          <w:tcPr>
            <w:tcW w:w="0" w:type="auto"/>
            <w:shd w:val="clear" w:color="auto" w:fill="auto"/>
            <w:noWrap/>
            <w:hideMark/>
          </w:tcPr>
          <w:p w14:paraId="1790B169" w14:textId="7B703121" w:rsidR="00581DC9" w:rsidRPr="003C5A6B" w:rsidRDefault="00581DC9" w:rsidP="009B67F1">
            <w:pPr>
              <w:spacing w:after="0"/>
            </w:pPr>
            <w:r w:rsidRPr="003C5A6B">
              <w:t>CI</w:t>
            </w:r>
            <w:r>
              <w:t xml:space="preserve"> </w:t>
            </w:r>
            <w:r w:rsidRPr="003C5A6B">
              <w:t>level</w:t>
            </w:r>
          </w:p>
        </w:tc>
        <w:tc>
          <w:tcPr>
            <w:tcW w:w="7987" w:type="dxa"/>
          </w:tcPr>
          <w:p w14:paraId="06A424F3" w14:textId="17EE083E" w:rsidR="00581DC9" w:rsidRPr="00C2448F" w:rsidRDefault="00581DC9" w:rsidP="009B67F1">
            <w:pPr>
              <w:spacing w:after="0"/>
            </w:pPr>
            <w:r w:rsidRPr="00C2448F">
              <w:rPr>
                <w:b/>
                <w:bCs/>
                <w:color w:val="0000FF"/>
              </w:rPr>
              <w:t xml:space="preserve">Entries: </w:t>
            </w:r>
            <w:r w:rsidRPr="0008218E">
              <w:t>90%</w:t>
            </w:r>
            <w:r>
              <w:t xml:space="preserve">/ </w:t>
            </w:r>
            <w:r w:rsidRPr="0008218E">
              <w:t>95%</w:t>
            </w:r>
            <w:r>
              <w:t xml:space="preserve">/ </w:t>
            </w:r>
            <w:r w:rsidRPr="0008218E">
              <w:t>99%</w:t>
            </w:r>
          </w:p>
          <w:p w14:paraId="42434B6F" w14:textId="4D9A4051" w:rsidR="00581DC9" w:rsidRPr="00C2448F" w:rsidRDefault="00581DC9" w:rsidP="009B67F1">
            <w:pPr>
              <w:spacing w:after="0"/>
            </w:pPr>
            <w:r w:rsidRPr="00C2448F">
              <w:rPr>
                <w:b/>
                <w:bCs/>
                <w:color w:val="0000FF"/>
              </w:rPr>
              <w:t>Explanation</w:t>
            </w:r>
            <w:r w:rsidRPr="00C2448F">
              <w:rPr>
                <w:b/>
                <w:bCs/>
              </w:rPr>
              <w:t>:</w:t>
            </w:r>
            <w:r w:rsidRPr="00C2448F">
              <w:t xml:space="preserve"> </w:t>
            </w:r>
            <w:r>
              <w:t>Confidence interval reported</w:t>
            </w:r>
          </w:p>
        </w:tc>
      </w:tr>
    </w:tbl>
    <w:p w14:paraId="63EF49D7" w14:textId="77777777" w:rsidR="00A40CF9" w:rsidRDefault="00A40CF9" w:rsidP="0080657B"/>
    <w:p w14:paraId="365E8B5F" w14:textId="62C68E96" w:rsidR="000311DF" w:rsidRDefault="000311DF" w:rsidP="0080657B">
      <w:r>
        <w:lastRenderedPageBreak/>
        <w:t>Calculation</w:t>
      </w:r>
      <w:r w:rsidR="001D7CD4">
        <w:t>s</w:t>
      </w:r>
    </w:p>
    <w:p w14:paraId="20E3D224" w14:textId="5F0170DD" w:rsidR="00CB226C" w:rsidRDefault="007B6158" w:rsidP="0080657B">
      <w:r>
        <w:t>We</w:t>
      </w:r>
      <w:r w:rsidR="000311DF">
        <w:t xml:space="preserve"> need to </w:t>
      </w:r>
      <w:r>
        <w:t>emphasize</w:t>
      </w:r>
      <w:r w:rsidR="000311DF">
        <w:t xml:space="preserve"> that we are not only extracting data from tables </w:t>
      </w:r>
      <w:r w:rsidR="001D7CD4">
        <w:t xml:space="preserve">but </w:t>
      </w:r>
      <w:proofErr w:type="gramStart"/>
      <w:r w:rsidR="001D7CD4">
        <w:t>also</w:t>
      </w:r>
      <w:proofErr w:type="gramEnd"/>
      <w:r w:rsidR="000311DF">
        <w:t xml:space="preserve"> we can extract data reported in </w:t>
      </w:r>
      <w:r w:rsidR="00B06D23">
        <w:t xml:space="preserve">the </w:t>
      </w:r>
      <w:r w:rsidR="000311DF">
        <w:t xml:space="preserve">text and plotted in figures. </w:t>
      </w:r>
    </w:p>
    <w:p w14:paraId="6877C6DF" w14:textId="7BBF031C" w:rsidR="006B6417" w:rsidRDefault="000311DF" w:rsidP="0080657B">
      <w:r>
        <w:t>For row data</w:t>
      </w:r>
      <w:r w:rsidR="007B6158">
        <w:t xml:space="preserve">, </w:t>
      </w:r>
      <w:r w:rsidR="001D7CD4">
        <w:t xml:space="preserve">there are </w:t>
      </w:r>
      <w:r>
        <w:t xml:space="preserve">three main </w:t>
      </w:r>
      <w:r w:rsidR="001D7CD4">
        <w:t>components</w:t>
      </w:r>
      <w:r>
        <w:t>:</w:t>
      </w:r>
      <w:r w:rsidR="001D7CD4">
        <w:t xml:space="preserve"> the number of +Ve, total and percentage</w:t>
      </w:r>
      <w:r w:rsidR="00FA56E1">
        <w:t xml:space="preserve">, </w:t>
      </w:r>
      <w:r w:rsidR="00CB226C">
        <w:t>given</w:t>
      </w:r>
      <w:r w:rsidR="001D7CD4">
        <w:t xml:space="preserve"> any of the two we can get the third component. However, we need to </w:t>
      </w:r>
      <w:r w:rsidR="00317326">
        <w:t xml:space="preserve">be </w:t>
      </w:r>
      <w:r w:rsidR="001D7CD4">
        <w:t xml:space="preserve">careful especially when it comes to incidence and cure because in </w:t>
      </w:r>
      <w:r w:rsidR="00000F8F">
        <w:t>these cases</w:t>
      </w:r>
      <w:r w:rsidR="001D7CD4">
        <w:t xml:space="preserve"> the denominators will be the pathogen free quarters/cows and pathogen infected quarters/cows respectively. </w:t>
      </w:r>
    </w:p>
    <w:p w14:paraId="6A0BED71" w14:textId="3DAA58E4" w:rsidR="0006673F" w:rsidRDefault="006B6417" w:rsidP="0080657B">
      <w:r>
        <w:t>Calculation of</w:t>
      </w:r>
      <w:r w:rsidR="00AB3CE0" w:rsidRPr="000311DF">
        <w:t xml:space="preserve"> the exact denominator </w:t>
      </w:r>
      <w:r w:rsidR="00A40CF9" w:rsidRPr="000311DF">
        <w:t>for</w:t>
      </w:r>
      <w:r w:rsidR="00AB3CE0" w:rsidRPr="000311DF">
        <w:t xml:space="preserve"> the </w:t>
      </w:r>
      <w:r w:rsidR="0006673F">
        <w:t xml:space="preserve">exact </w:t>
      </w:r>
      <w:r w:rsidR="00AB3CE0" w:rsidRPr="000311DF">
        <w:t xml:space="preserve">number of </w:t>
      </w:r>
      <w:r w:rsidR="0006673F">
        <w:t xml:space="preserve">quarters that were </w:t>
      </w:r>
      <w:r w:rsidR="00AB3CE0" w:rsidRPr="000311DF">
        <w:t>pathogen</w:t>
      </w:r>
      <w:r w:rsidR="0006673F">
        <w:t xml:space="preserve">-free </w:t>
      </w:r>
      <w:r w:rsidR="00A40CF9" w:rsidRPr="000311DF">
        <w:t>when only the number and percentage were reported</w:t>
      </w:r>
      <w:r w:rsidR="0006673F">
        <w:t xml:space="preserve"> can be calculated through</w:t>
      </w:r>
    </w:p>
    <w:p w14:paraId="7840210D" w14:textId="77777777" w:rsidR="0006673F" w:rsidRPr="00C2448F" w:rsidRDefault="0006673F" w:rsidP="0080657B">
      <w:pPr>
        <w:rPr>
          <w:rFonts w:eastAsiaTheme="minorEastAsia"/>
        </w:rPr>
      </w:pPr>
      <m:oMathPara>
        <m:oMath>
          <m:r>
            <w:rPr>
              <w:rFonts w:ascii="Cambria Math" w:hAnsi="Cambria Math"/>
            </w:rPr>
            <m:t>Exact</m:t>
          </m:r>
          <m:r>
            <m:rPr>
              <m:sty m:val="p"/>
            </m:rPr>
            <w:rPr>
              <w:rFonts w:ascii="Cambria Math" w:hAnsi="Cambria Math"/>
            </w:rPr>
            <m:t xml:space="preserve"> </m:t>
          </m:r>
          <m:r>
            <w:rPr>
              <w:rFonts w:ascii="Cambria Math" w:hAnsi="Cambria Math"/>
            </w:rPr>
            <m:t>denominator</m:t>
          </m:r>
          <m:r>
            <m:rPr>
              <m:sty m:val="p"/>
            </m:rPr>
            <w:rPr>
              <w:rFonts w:ascii="Cambria Math" w:hAnsi="Cambria Math"/>
            </w:rPr>
            <m:t xml:space="preserve">= </m:t>
          </m:r>
          <m:f>
            <m:fPr>
              <m:ctrlPr>
                <w:rPr>
                  <w:rFonts w:ascii="Cambria Math" w:hAnsi="Cambria Math"/>
                </w:rPr>
              </m:ctrlPr>
            </m:fPr>
            <m:num>
              <m:r>
                <w:rPr>
                  <w:rFonts w:ascii="Cambria Math" w:hAnsi="Cambria Math"/>
                </w:rPr>
                <m:t>no</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new </m:t>
              </m:r>
              <m:r>
                <w:rPr>
                  <w:rFonts w:ascii="Cambria Math" w:hAnsi="Cambria Math"/>
                </w:rPr>
                <m:t>infected</m:t>
              </m:r>
              <m:r>
                <m:rPr>
                  <m:sty m:val="p"/>
                </m:rPr>
                <w:rPr>
                  <w:rFonts w:ascii="Cambria Math" w:hAnsi="Cambria Math"/>
                </w:rPr>
                <m:t xml:space="preserve"> </m:t>
              </m:r>
              <m:r>
                <w:rPr>
                  <w:rFonts w:ascii="Cambria Math" w:hAnsi="Cambria Math"/>
                </w:rPr>
                <m:t>cases</m:t>
              </m:r>
              <m:r>
                <m:rPr>
                  <m:sty m:val="p"/>
                </m:rPr>
                <w:rPr>
                  <w:rFonts w:ascii="Cambria Math" w:hAnsi="Cambria Math"/>
                </w:rPr>
                <m:t>×100</m:t>
              </m:r>
            </m:num>
            <m:den>
              <m:r>
                <m:rPr>
                  <m:sty m:val="p"/>
                </m:rPr>
                <w:rPr>
                  <w:rFonts w:ascii="Cambria Math" w:hAnsi="Cambria Math"/>
                </w:rPr>
                <m:t xml:space="preserve">corresponding </m:t>
              </m:r>
              <m:r>
                <w:rPr>
                  <w:rFonts w:ascii="Cambria Math" w:hAnsi="Cambria Math"/>
                </w:rPr>
                <m:t>percentage</m:t>
              </m:r>
            </m:den>
          </m:f>
        </m:oMath>
      </m:oMathPara>
    </w:p>
    <w:p w14:paraId="45B051DF" w14:textId="77777777" w:rsidR="0006673F" w:rsidRDefault="0006673F" w:rsidP="0080657B"/>
    <w:p w14:paraId="73915B69" w14:textId="57E3C6D9" w:rsidR="00FE0129" w:rsidRPr="00C2448F" w:rsidRDefault="0006673F" w:rsidP="0080657B">
      <w:r>
        <w:t>Also,</w:t>
      </w:r>
      <w:r w:rsidR="00FE0129" w:rsidRPr="00C2448F">
        <w:t xml:space="preserve"> we can get an approximate denominator through subtracting the number of cases infected with that specific pathogen (at drying off) from the total number of quarters enrolled at drying off but this would be an approximate because there would always be missing quarters, cows or even samples at calving and during the dry period so the total number of quarters enrolled to the treatment at drying off would not remain the same at calving. So, given the number of incidents (i.e. new cases) and their percentages, we can calculate the denominator through rounding to the nearest integer the number that comes from the following equation</w:t>
      </w:r>
    </w:p>
    <w:p w14:paraId="1CEE6A7C" w14:textId="4FCEF644" w:rsidR="00FE0129" w:rsidRPr="00C2448F" w:rsidRDefault="00FE0129" w:rsidP="0080657B">
      <w:r w:rsidRPr="00C2448F">
        <w:t xml:space="preserve">However, this wouldn’t work when </w:t>
      </w:r>
      <w:r w:rsidRPr="00C2448F">
        <w:rPr>
          <w:b/>
          <w:bCs/>
          <w:color w:val="0000FF"/>
        </w:rPr>
        <w:t>incidence is 0,</w:t>
      </w:r>
      <w:r w:rsidRPr="00C2448F">
        <w:rPr>
          <w:color w:val="0000FF"/>
        </w:rPr>
        <w:t xml:space="preserve"> </w:t>
      </w:r>
      <w:r w:rsidRPr="00C2448F">
        <w:t xml:space="preserve">so at this point we can use the approximate denominator </w:t>
      </w:r>
      <w:r w:rsidR="00000F8F">
        <w:t xml:space="preserve">= </w:t>
      </w:r>
      <w:r w:rsidRPr="00C2448F">
        <w:t xml:space="preserve">(total number of quarters enrolled to the specific group – number of pathogen specific infected quarter at drying off) as a surrogate for the exact denominator. </w:t>
      </w:r>
    </w:p>
    <w:p w14:paraId="0177CB47" w14:textId="77777777" w:rsidR="00FE0129" w:rsidRPr="00C2448F" w:rsidRDefault="00FE0129" w:rsidP="0080657B"/>
    <w:p w14:paraId="7C37E8AE" w14:textId="77777777" w:rsidR="00297722" w:rsidRDefault="00297722" w:rsidP="0080657B">
      <w:pPr>
        <w:sectPr w:rsidR="00297722">
          <w:pgSz w:w="12240" w:h="15840"/>
          <w:pgMar w:top="1440" w:right="1440" w:bottom="1440" w:left="1440" w:header="720" w:footer="720" w:gutter="0"/>
          <w:cols w:space="720"/>
          <w:docGrid w:linePitch="360"/>
        </w:sectPr>
      </w:pPr>
    </w:p>
    <w:p w14:paraId="04EDFEDA" w14:textId="192DFF44" w:rsidR="00FE0129" w:rsidRPr="00297722" w:rsidRDefault="00AB3CE0" w:rsidP="0080657B">
      <w:pPr>
        <w:rPr>
          <w:b/>
          <w:bCs/>
        </w:rPr>
      </w:pPr>
      <w:r>
        <w:lastRenderedPageBreak/>
        <w:t xml:space="preserve">In table (6), the number of each pathogen and % were reported. </w:t>
      </w:r>
      <w:r w:rsidR="00FE0129" w:rsidRPr="00C2448F">
        <w:t>Incidence (n, % and denominator)The number of new cases and pathogen specific denominator (</w:t>
      </w:r>
      <w:r w:rsidR="00FE0129" w:rsidRPr="00C2448F">
        <w:rPr>
          <w:color w:val="0000FF"/>
        </w:rPr>
        <w:t>pathogens in blue have 0 incidence</w:t>
      </w:r>
      <w:r w:rsidR="00FE0129" w:rsidRPr="00C2448F">
        <w:t xml:space="preserve">), </w:t>
      </w:r>
      <w:r w:rsidR="00FE0129" w:rsidRPr="00C2448F">
        <w:rPr>
          <w:b/>
          <w:bCs/>
          <w:color w:val="FF0000"/>
        </w:rPr>
        <w:t>rows highlighted in red would be extracted</w:t>
      </w:r>
      <w:r w:rsidR="00516784">
        <w:rPr>
          <w:b/>
          <w:bCs/>
          <w:color w:val="FF0000"/>
        </w:rPr>
        <w:t xml:space="preserve"> under “Other category”</w:t>
      </w:r>
    </w:p>
    <w:tbl>
      <w:tblPr>
        <w:tblStyle w:val="GridTable4"/>
        <w:tblW w:w="0" w:type="auto"/>
        <w:jc w:val="center"/>
        <w:tblLook w:val="04A0" w:firstRow="1" w:lastRow="0" w:firstColumn="1" w:lastColumn="0" w:noHBand="0" w:noVBand="1"/>
      </w:tblPr>
      <w:tblGrid>
        <w:gridCol w:w="3148"/>
        <w:gridCol w:w="638"/>
        <w:gridCol w:w="823"/>
        <w:gridCol w:w="940"/>
        <w:gridCol w:w="698"/>
        <w:gridCol w:w="901"/>
        <w:gridCol w:w="1030"/>
        <w:gridCol w:w="630"/>
        <w:gridCol w:w="812"/>
        <w:gridCol w:w="927"/>
        <w:gridCol w:w="698"/>
        <w:gridCol w:w="901"/>
        <w:gridCol w:w="1030"/>
      </w:tblGrid>
      <w:tr w:rsidR="00FE0129" w:rsidRPr="00C2448F" w14:paraId="3285246B" w14:textId="77777777" w:rsidTr="00EF1840">
        <w:trPr>
          <w:cnfStyle w:val="100000000000" w:firstRow="1" w:lastRow="0" w:firstColumn="0" w:lastColumn="0" w:oddVBand="0" w:evenVBand="0" w:oddHBand="0"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tcPr>
          <w:p w14:paraId="39569550" w14:textId="77777777" w:rsidR="00FE0129" w:rsidRPr="00C2448F" w:rsidRDefault="00FE0129" w:rsidP="0080657B"/>
        </w:tc>
        <w:tc>
          <w:tcPr>
            <w:tcW w:w="0" w:type="auto"/>
            <w:gridSpan w:val="3"/>
            <w:noWrap/>
            <w:vAlign w:val="center"/>
          </w:tcPr>
          <w:p w14:paraId="49AAE6AB" w14:textId="77777777" w:rsidR="00FE0129" w:rsidRPr="00C2448F" w:rsidRDefault="00FE0129" w:rsidP="0080657B">
            <w:pPr>
              <w:cnfStyle w:val="100000000000" w:firstRow="1" w:lastRow="0" w:firstColumn="0" w:lastColumn="0" w:oddVBand="0" w:evenVBand="0" w:oddHBand="0" w:evenHBand="0" w:firstRowFirstColumn="0" w:firstRowLastColumn="0" w:lastRowFirstColumn="0" w:lastRowLastColumn="0"/>
            </w:pPr>
            <w:r w:rsidRPr="00C2448F">
              <w:t>AB (no. of quarters = 830)</w:t>
            </w:r>
          </w:p>
        </w:tc>
        <w:tc>
          <w:tcPr>
            <w:tcW w:w="0" w:type="auto"/>
            <w:gridSpan w:val="3"/>
            <w:noWrap/>
            <w:vAlign w:val="center"/>
          </w:tcPr>
          <w:p w14:paraId="3C600856" w14:textId="77777777" w:rsidR="00FE0129" w:rsidRPr="00C2448F" w:rsidRDefault="00FE0129" w:rsidP="0080657B">
            <w:pPr>
              <w:cnfStyle w:val="100000000000" w:firstRow="1" w:lastRow="0" w:firstColumn="0" w:lastColumn="0" w:oddVBand="0" w:evenVBand="0" w:oddHBand="0" w:evenHBand="0" w:firstRowFirstColumn="0" w:firstRowLastColumn="0" w:lastRowFirstColumn="0" w:lastRowLastColumn="0"/>
            </w:pPr>
            <w:r w:rsidRPr="00C2448F">
              <w:t>ABTS (no. of quarters = 831)</w:t>
            </w:r>
          </w:p>
        </w:tc>
        <w:tc>
          <w:tcPr>
            <w:tcW w:w="0" w:type="auto"/>
            <w:gridSpan w:val="3"/>
            <w:noWrap/>
            <w:vAlign w:val="center"/>
          </w:tcPr>
          <w:p w14:paraId="4B2C9964" w14:textId="77777777" w:rsidR="00FE0129" w:rsidRPr="00C2448F" w:rsidRDefault="00FE0129" w:rsidP="0080657B">
            <w:pPr>
              <w:cnfStyle w:val="100000000000" w:firstRow="1" w:lastRow="0" w:firstColumn="0" w:lastColumn="0" w:oddVBand="0" w:evenVBand="0" w:oddHBand="0" w:evenHBand="0" w:firstRowFirstColumn="0" w:firstRowLastColumn="0" w:lastRowFirstColumn="0" w:lastRowLastColumn="0"/>
            </w:pPr>
            <w:r w:rsidRPr="00C2448F">
              <w:t>TS (no. of quarters = 777)</w:t>
            </w:r>
          </w:p>
        </w:tc>
        <w:tc>
          <w:tcPr>
            <w:tcW w:w="0" w:type="auto"/>
            <w:gridSpan w:val="3"/>
            <w:noWrap/>
            <w:vAlign w:val="center"/>
          </w:tcPr>
          <w:p w14:paraId="09057C7B" w14:textId="77777777" w:rsidR="00FE0129" w:rsidRPr="00C2448F" w:rsidRDefault="00FE0129" w:rsidP="0080657B">
            <w:pPr>
              <w:cnfStyle w:val="100000000000" w:firstRow="1" w:lastRow="0" w:firstColumn="0" w:lastColumn="0" w:oddVBand="0" w:evenVBand="0" w:oddHBand="0" w:evenHBand="0" w:firstRowFirstColumn="0" w:firstRowLastColumn="0" w:lastRowFirstColumn="0" w:lastRowLastColumn="0"/>
            </w:pPr>
            <w:r w:rsidRPr="00C2448F">
              <w:t>TSAB (no. of quarters = 779)</w:t>
            </w:r>
          </w:p>
        </w:tc>
      </w:tr>
      <w:tr w:rsidR="00FE0129" w:rsidRPr="00C2448F" w14:paraId="73804952"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tcPr>
          <w:p w14:paraId="38D2FD61" w14:textId="77777777" w:rsidR="00FE0129" w:rsidRPr="00C2448F" w:rsidRDefault="00FE0129" w:rsidP="0080657B">
            <w:r w:rsidRPr="00C2448F">
              <w:t>Item</w:t>
            </w:r>
          </w:p>
        </w:tc>
        <w:tc>
          <w:tcPr>
            <w:tcW w:w="0" w:type="auto"/>
            <w:noWrap/>
            <w:vAlign w:val="center"/>
          </w:tcPr>
          <w:p w14:paraId="114F4A48"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n</w:t>
            </w:r>
          </w:p>
        </w:tc>
        <w:tc>
          <w:tcPr>
            <w:tcW w:w="0" w:type="auto"/>
            <w:noWrap/>
            <w:vAlign w:val="center"/>
          </w:tcPr>
          <w:p w14:paraId="29E1700B"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w:t>
            </w:r>
          </w:p>
        </w:tc>
        <w:tc>
          <w:tcPr>
            <w:tcW w:w="0" w:type="auto"/>
            <w:noWrap/>
            <w:vAlign w:val="center"/>
          </w:tcPr>
          <w:p w14:paraId="48941F33"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denom</w:t>
            </w:r>
          </w:p>
        </w:tc>
        <w:tc>
          <w:tcPr>
            <w:tcW w:w="0" w:type="auto"/>
            <w:noWrap/>
            <w:vAlign w:val="center"/>
          </w:tcPr>
          <w:p w14:paraId="757DD31F"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n</w:t>
            </w:r>
          </w:p>
        </w:tc>
        <w:tc>
          <w:tcPr>
            <w:tcW w:w="0" w:type="auto"/>
            <w:noWrap/>
            <w:vAlign w:val="center"/>
          </w:tcPr>
          <w:p w14:paraId="7719462B"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w:t>
            </w:r>
          </w:p>
        </w:tc>
        <w:tc>
          <w:tcPr>
            <w:tcW w:w="0" w:type="auto"/>
            <w:noWrap/>
            <w:vAlign w:val="center"/>
          </w:tcPr>
          <w:p w14:paraId="1FA5CDD8"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denom</w:t>
            </w:r>
          </w:p>
        </w:tc>
        <w:tc>
          <w:tcPr>
            <w:tcW w:w="0" w:type="auto"/>
            <w:noWrap/>
            <w:vAlign w:val="center"/>
          </w:tcPr>
          <w:p w14:paraId="36D69270"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n</w:t>
            </w:r>
          </w:p>
        </w:tc>
        <w:tc>
          <w:tcPr>
            <w:tcW w:w="0" w:type="auto"/>
            <w:noWrap/>
            <w:vAlign w:val="center"/>
          </w:tcPr>
          <w:p w14:paraId="60BCAAA7"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w:t>
            </w:r>
          </w:p>
        </w:tc>
        <w:tc>
          <w:tcPr>
            <w:tcW w:w="0" w:type="auto"/>
            <w:noWrap/>
            <w:vAlign w:val="center"/>
          </w:tcPr>
          <w:p w14:paraId="40EBABF3"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denom</w:t>
            </w:r>
          </w:p>
        </w:tc>
        <w:tc>
          <w:tcPr>
            <w:tcW w:w="0" w:type="auto"/>
            <w:noWrap/>
            <w:vAlign w:val="center"/>
          </w:tcPr>
          <w:p w14:paraId="2C30569B"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n</w:t>
            </w:r>
          </w:p>
        </w:tc>
        <w:tc>
          <w:tcPr>
            <w:tcW w:w="0" w:type="auto"/>
            <w:noWrap/>
            <w:vAlign w:val="center"/>
          </w:tcPr>
          <w:p w14:paraId="55773D2B"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w:t>
            </w:r>
          </w:p>
        </w:tc>
        <w:tc>
          <w:tcPr>
            <w:tcW w:w="0" w:type="auto"/>
            <w:noWrap/>
            <w:vAlign w:val="center"/>
          </w:tcPr>
          <w:p w14:paraId="5A7271B0"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denom</w:t>
            </w:r>
          </w:p>
        </w:tc>
      </w:tr>
      <w:tr w:rsidR="00FE0129" w:rsidRPr="00C2448F" w14:paraId="78FEE7BD"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1B89CD92" w14:textId="77777777" w:rsidR="00FE0129" w:rsidRPr="00C2448F" w:rsidRDefault="00FE0129" w:rsidP="0080657B">
            <w:r w:rsidRPr="00C2448F">
              <w:t>Streptococcus uberis</w:t>
            </w:r>
          </w:p>
        </w:tc>
        <w:tc>
          <w:tcPr>
            <w:tcW w:w="0" w:type="auto"/>
            <w:noWrap/>
            <w:vAlign w:val="center"/>
            <w:hideMark/>
          </w:tcPr>
          <w:p w14:paraId="10A01A68"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9</w:t>
            </w:r>
          </w:p>
        </w:tc>
        <w:tc>
          <w:tcPr>
            <w:tcW w:w="0" w:type="auto"/>
            <w:noWrap/>
            <w:vAlign w:val="center"/>
            <w:hideMark/>
          </w:tcPr>
          <w:p w14:paraId="6921BC61"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2.35</w:t>
            </w:r>
          </w:p>
        </w:tc>
        <w:tc>
          <w:tcPr>
            <w:tcW w:w="0" w:type="auto"/>
            <w:noWrap/>
            <w:vAlign w:val="center"/>
            <w:hideMark/>
          </w:tcPr>
          <w:p w14:paraId="4E44C2B5"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09</w:t>
            </w:r>
          </w:p>
        </w:tc>
        <w:tc>
          <w:tcPr>
            <w:tcW w:w="0" w:type="auto"/>
            <w:noWrap/>
            <w:vAlign w:val="center"/>
            <w:hideMark/>
          </w:tcPr>
          <w:p w14:paraId="3EEE820E"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2</w:t>
            </w:r>
          </w:p>
        </w:tc>
        <w:tc>
          <w:tcPr>
            <w:tcW w:w="0" w:type="auto"/>
            <w:noWrap/>
            <w:vAlign w:val="center"/>
            <w:hideMark/>
          </w:tcPr>
          <w:p w14:paraId="5F0026EE"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49</w:t>
            </w:r>
          </w:p>
        </w:tc>
        <w:tc>
          <w:tcPr>
            <w:tcW w:w="0" w:type="auto"/>
            <w:noWrap/>
            <w:vAlign w:val="center"/>
            <w:hideMark/>
          </w:tcPr>
          <w:p w14:paraId="23E25C1E"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05</w:t>
            </w:r>
          </w:p>
        </w:tc>
        <w:tc>
          <w:tcPr>
            <w:tcW w:w="0" w:type="auto"/>
            <w:noWrap/>
            <w:vAlign w:val="center"/>
            <w:hideMark/>
          </w:tcPr>
          <w:p w14:paraId="3DF4B4B4"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9</w:t>
            </w:r>
          </w:p>
        </w:tc>
        <w:tc>
          <w:tcPr>
            <w:tcW w:w="0" w:type="auto"/>
            <w:noWrap/>
            <w:vAlign w:val="center"/>
            <w:hideMark/>
          </w:tcPr>
          <w:p w14:paraId="6FC53401"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15</w:t>
            </w:r>
          </w:p>
        </w:tc>
        <w:tc>
          <w:tcPr>
            <w:tcW w:w="0" w:type="auto"/>
            <w:noWrap/>
            <w:vAlign w:val="center"/>
            <w:hideMark/>
          </w:tcPr>
          <w:p w14:paraId="7B6909AA"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83</w:t>
            </w:r>
          </w:p>
        </w:tc>
        <w:tc>
          <w:tcPr>
            <w:tcW w:w="0" w:type="auto"/>
            <w:noWrap/>
            <w:vAlign w:val="center"/>
            <w:hideMark/>
          </w:tcPr>
          <w:p w14:paraId="07A4AFFA"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w:t>
            </w:r>
          </w:p>
        </w:tc>
        <w:tc>
          <w:tcPr>
            <w:tcW w:w="0" w:type="auto"/>
            <w:noWrap/>
            <w:vAlign w:val="center"/>
            <w:hideMark/>
          </w:tcPr>
          <w:p w14:paraId="53FFCEFA"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9</w:t>
            </w:r>
          </w:p>
        </w:tc>
        <w:tc>
          <w:tcPr>
            <w:tcW w:w="0" w:type="auto"/>
            <w:noWrap/>
            <w:vAlign w:val="center"/>
            <w:hideMark/>
          </w:tcPr>
          <w:p w14:paraId="17B43FC3"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78</w:t>
            </w:r>
          </w:p>
        </w:tc>
      </w:tr>
      <w:tr w:rsidR="00FE0129" w:rsidRPr="00C2448F" w14:paraId="03A2454D"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660D3DEF" w14:textId="77777777" w:rsidR="00FE0129" w:rsidRPr="00C2448F" w:rsidRDefault="00FE0129" w:rsidP="0080657B">
            <w:r w:rsidRPr="00C2448F">
              <w:t>Escherichia coli</w:t>
            </w:r>
          </w:p>
        </w:tc>
        <w:tc>
          <w:tcPr>
            <w:tcW w:w="0" w:type="auto"/>
            <w:noWrap/>
            <w:vAlign w:val="center"/>
            <w:hideMark/>
          </w:tcPr>
          <w:p w14:paraId="250DF8D4"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7</w:t>
            </w:r>
          </w:p>
        </w:tc>
        <w:tc>
          <w:tcPr>
            <w:tcW w:w="0" w:type="auto"/>
            <w:noWrap/>
            <w:vAlign w:val="center"/>
            <w:hideMark/>
          </w:tcPr>
          <w:p w14:paraId="240FB249"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3.28</w:t>
            </w:r>
          </w:p>
        </w:tc>
        <w:tc>
          <w:tcPr>
            <w:tcW w:w="0" w:type="auto"/>
            <w:noWrap/>
            <w:vAlign w:val="center"/>
            <w:hideMark/>
          </w:tcPr>
          <w:p w14:paraId="0937691F"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823</w:t>
            </w:r>
          </w:p>
        </w:tc>
        <w:tc>
          <w:tcPr>
            <w:tcW w:w="0" w:type="auto"/>
            <w:noWrap/>
            <w:vAlign w:val="center"/>
            <w:hideMark/>
          </w:tcPr>
          <w:p w14:paraId="2DC8927E"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0</w:t>
            </w:r>
          </w:p>
        </w:tc>
        <w:tc>
          <w:tcPr>
            <w:tcW w:w="0" w:type="auto"/>
            <w:noWrap/>
            <w:vAlign w:val="center"/>
            <w:hideMark/>
          </w:tcPr>
          <w:p w14:paraId="02A8C983"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41</w:t>
            </w:r>
          </w:p>
        </w:tc>
        <w:tc>
          <w:tcPr>
            <w:tcW w:w="0" w:type="auto"/>
            <w:noWrap/>
            <w:vAlign w:val="center"/>
            <w:hideMark/>
          </w:tcPr>
          <w:p w14:paraId="204762FC"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830</w:t>
            </w:r>
          </w:p>
        </w:tc>
        <w:tc>
          <w:tcPr>
            <w:tcW w:w="0" w:type="auto"/>
            <w:noWrap/>
            <w:vAlign w:val="center"/>
            <w:hideMark/>
          </w:tcPr>
          <w:p w14:paraId="6DAD2075"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3</w:t>
            </w:r>
          </w:p>
        </w:tc>
        <w:tc>
          <w:tcPr>
            <w:tcW w:w="0" w:type="auto"/>
            <w:noWrap/>
            <w:vAlign w:val="center"/>
            <w:hideMark/>
          </w:tcPr>
          <w:p w14:paraId="25C32137"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68</w:t>
            </w:r>
          </w:p>
        </w:tc>
        <w:tc>
          <w:tcPr>
            <w:tcW w:w="0" w:type="auto"/>
            <w:noWrap/>
            <w:vAlign w:val="center"/>
            <w:hideMark/>
          </w:tcPr>
          <w:p w14:paraId="49DE066F"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74</w:t>
            </w:r>
          </w:p>
        </w:tc>
        <w:tc>
          <w:tcPr>
            <w:tcW w:w="0" w:type="auto"/>
            <w:noWrap/>
            <w:vAlign w:val="center"/>
            <w:hideMark/>
          </w:tcPr>
          <w:p w14:paraId="65A9A6CA"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9</w:t>
            </w:r>
          </w:p>
        </w:tc>
        <w:tc>
          <w:tcPr>
            <w:tcW w:w="0" w:type="auto"/>
            <w:noWrap/>
            <w:vAlign w:val="center"/>
            <w:hideMark/>
          </w:tcPr>
          <w:p w14:paraId="387084C0"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45</w:t>
            </w:r>
          </w:p>
        </w:tc>
        <w:tc>
          <w:tcPr>
            <w:tcW w:w="0" w:type="auto"/>
            <w:noWrap/>
            <w:vAlign w:val="center"/>
            <w:hideMark/>
          </w:tcPr>
          <w:p w14:paraId="4FA18CC5"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76</w:t>
            </w:r>
          </w:p>
        </w:tc>
      </w:tr>
      <w:tr w:rsidR="00FE0129" w:rsidRPr="00C2448F" w14:paraId="7996581F"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03494563" w14:textId="77777777" w:rsidR="00FE0129" w:rsidRPr="00C2448F" w:rsidRDefault="00FE0129" w:rsidP="0080657B">
            <w:proofErr w:type="spellStart"/>
            <w:r w:rsidRPr="00C2448F">
              <w:t>Aerococcus</w:t>
            </w:r>
            <w:proofErr w:type="spellEnd"/>
            <w:r w:rsidRPr="00C2448F">
              <w:t xml:space="preserve"> spp.</w:t>
            </w:r>
          </w:p>
        </w:tc>
        <w:tc>
          <w:tcPr>
            <w:tcW w:w="0" w:type="auto"/>
            <w:noWrap/>
            <w:vAlign w:val="center"/>
            <w:hideMark/>
          </w:tcPr>
          <w:p w14:paraId="2CF79319"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3</w:t>
            </w:r>
          </w:p>
        </w:tc>
        <w:tc>
          <w:tcPr>
            <w:tcW w:w="0" w:type="auto"/>
            <w:noWrap/>
            <w:vAlign w:val="center"/>
            <w:hideMark/>
          </w:tcPr>
          <w:p w14:paraId="30D2FF66"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58</w:t>
            </w:r>
          </w:p>
        </w:tc>
        <w:tc>
          <w:tcPr>
            <w:tcW w:w="0" w:type="auto"/>
            <w:noWrap/>
            <w:vAlign w:val="center"/>
            <w:hideMark/>
          </w:tcPr>
          <w:p w14:paraId="299CCA51"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23</w:t>
            </w:r>
          </w:p>
        </w:tc>
        <w:tc>
          <w:tcPr>
            <w:tcW w:w="0" w:type="auto"/>
            <w:noWrap/>
            <w:vAlign w:val="center"/>
            <w:hideMark/>
          </w:tcPr>
          <w:p w14:paraId="7F0A4C3B"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9</w:t>
            </w:r>
          </w:p>
        </w:tc>
        <w:tc>
          <w:tcPr>
            <w:tcW w:w="0" w:type="auto"/>
            <w:noWrap/>
            <w:vAlign w:val="center"/>
            <w:hideMark/>
          </w:tcPr>
          <w:p w14:paraId="491B6639"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1</w:t>
            </w:r>
          </w:p>
        </w:tc>
        <w:tc>
          <w:tcPr>
            <w:tcW w:w="0" w:type="auto"/>
            <w:noWrap/>
            <w:vAlign w:val="center"/>
            <w:hideMark/>
          </w:tcPr>
          <w:p w14:paraId="3B2D7D09"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18</w:t>
            </w:r>
          </w:p>
        </w:tc>
        <w:tc>
          <w:tcPr>
            <w:tcW w:w="0" w:type="auto"/>
            <w:noWrap/>
            <w:vAlign w:val="center"/>
            <w:hideMark/>
          </w:tcPr>
          <w:p w14:paraId="5B22A46D"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6</w:t>
            </w:r>
          </w:p>
        </w:tc>
        <w:tc>
          <w:tcPr>
            <w:tcW w:w="0" w:type="auto"/>
            <w:noWrap/>
            <w:vAlign w:val="center"/>
            <w:hideMark/>
          </w:tcPr>
          <w:p w14:paraId="5B0AC17D"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78</w:t>
            </w:r>
          </w:p>
        </w:tc>
        <w:tc>
          <w:tcPr>
            <w:tcW w:w="0" w:type="auto"/>
            <w:noWrap/>
            <w:vAlign w:val="center"/>
            <w:hideMark/>
          </w:tcPr>
          <w:p w14:paraId="46ADB4B9"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69</w:t>
            </w:r>
          </w:p>
        </w:tc>
        <w:tc>
          <w:tcPr>
            <w:tcW w:w="0" w:type="auto"/>
            <w:noWrap/>
            <w:vAlign w:val="center"/>
            <w:hideMark/>
          </w:tcPr>
          <w:p w14:paraId="10FAEEA8"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5</w:t>
            </w:r>
          </w:p>
        </w:tc>
        <w:tc>
          <w:tcPr>
            <w:tcW w:w="0" w:type="auto"/>
            <w:noWrap/>
            <w:vAlign w:val="center"/>
            <w:hideMark/>
          </w:tcPr>
          <w:p w14:paraId="05A26785"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95</w:t>
            </w:r>
          </w:p>
        </w:tc>
        <w:tc>
          <w:tcPr>
            <w:tcW w:w="0" w:type="auto"/>
            <w:noWrap/>
            <w:vAlign w:val="center"/>
            <w:hideMark/>
          </w:tcPr>
          <w:p w14:paraId="426A0D8B"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69</w:t>
            </w:r>
          </w:p>
        </w:tc>
      </w:tr>
      <w:tr w:rsidR="00FE0129" w:rsidRPr="00C2448F" w14:paraId="6796E7FF"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17BF9A2C" w14:textId="77777777" w:rsidR="00FE0129" w:rsidRPr="00C2448F" w:rsidRDefault="00FE0129" w:rsidP="0080657B">
            <w:r w:rsidRPr="00C2448F">
              <w:t>Coagulase-positive staphylococci</w:t>
            </w:r>
          </w:p>
        </w:tc>
        <w:tc>
          <w:tcPr>
            <w:tcW w:w="0" w:type="auto"/>
            <w:noWrap/>
            <w:vAlign w:val="center"/>
            <w:hideMark/>
          </w:tcPr>
          <w:p w14:paraId="2C8A35AB"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w:t>
            </w:r>
          </w:p>
        </w:tc>
        <w:tc>
          <w:tcPr>
            <w:tcW w:w="0" w:type="auto"/>
            <w:noWrap/>
            <w:vAlign w:val="center"/>
            <w:hideMark/>
          </w:tcPr>
          <w:p w14:paraId="4D39B6FD"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85</w:t>
            </w:r>
          </w:p>
        </w:tc>
        <w:tc>
          <w:tcPr>
            <w:tcW w:w="0" w:type="auto"/>
            <w:noWrap/>
            <w:vAlign w:val="center"/>
            <w:hideMark/>
          </w:tcPr>
          <w:p w14:paraId="3A2DE7E5"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824</w:t>
            </w:r>
          </w:p>
        </w:tc>
        <w:tc>
          <w:tcPr>
            <w:tcW w:w="0" w:type="auto"/>
            <w:noWrap/>
            <w:vAlign w:val="center"/>
            <w:hideMark/>
          </w:tcPr>
          <w:p w14:paraId="0E2609D2"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3</w:t>
            </w:r>
          </w:p>
        </w:tc>
        <w:tc>
          <w:tcPr>
            <w:tcW w:w="0" w:type="auto"/>
            <w:noWrap/>
            <w:vAlign w:val="center"/>
            <w:hideMark/>
          </w:tcPr>
          <w:p w14:paraId="645377A8"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36</w:t>
            </w:r>
          </w:p>
        </w:tc>
        <w:tc>
          <w:tcPr>
            <w:tcW w:w="0" w:type="auto"/>
            <w:noWrap/>
            <w:vAlign w:val="center"/>
            <w:hideMark/>
          </w:tcPr>
          <w:p w14:paraId="712254F9"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833</w:t>
            </w:r>
          </w:p>
        </w:tc>
        <w:tc>
          <w:tcPr>
            <w:tcW w:w="0" w:type="auto"/>
            <w:noWrap/>
            <w:vAlign w:val="center"/>
            <w:hideMark/>
          </w:tcPr>
          <w:p w14:paraId="4D22D8B4"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4</w:t>
            </w:r>
          </w:p>
        </w:tc>
        <w:tc>
          <w:tcPr>
            <w:tcW w:w="0" w:type="auto"/>
            <w:noWrap/>
            <w:vAlign w:val="center"/>
            <w:hideMark/>
          </w:tcPr>
          <w:p w14:paraId="4CE06228"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51</w:t>
            </w:r>
          </w:p>
        </w:tc>
        <w:tc>
          <w:tcPr>
            <w:tcW w:w="0" w:type="auto"/>
            <w:noWrap/>
            <w:vAlign w:val="center"/>
            <w:hideMark/>
          </w:tcPr>
          <w:p w14:paraId="57228088"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84</w:t>
            </w:r>
          </w:p>
        </w:tc>
        <w:tc>
          <w:tcPr>
            <w:tcW w:w="0" w:type="auto"/>
            <w:noWrap/>
            <w:vAlign w:val="center"/>
            <w:hideMark/>
          </w:tcPr>
          <w:p w14:paraId="61A9BFBD"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w:t>
            </w:r>
          </w:p>
        </w:tc>
        <w:tc>
          <w:tcPr>
            <w:tcW w:w="0" w:type="auto"/>
            <w:noWrap/>
            <w:vAlign w:val="center"/>
            <w:hideMark/>
          </w:tcPr>
          <w:p w14:paraId="482DA9CD"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26</w:t>
            </w:r>
          </w:p>
        </w:tc>
        <w:tc>
          <w:tcPr>
            <w:tcW w:w="0" w:type="auto"/>
            <w:noWrap/>
            <w:vAlign w:val="center"/>
            <w:hideMark/>
          </w:tcPr>
          <w:p w14:paraId="1AD7E5C8"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69</w:t>
            </w:r>
          </w:p>
        </w:tc>
      </w:tr>
      <w:tr w:rsidR="00FE0129" w:rsidRPr="00C2448F" w14:paraId="2BA19FAC"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234F0046" w14:textId="77777777" w:rsidR="00FE0129" w:rsidRPr="00C2448F" w:rsidRDefault="00FE0129" w:rsidP="0080657B">
            <w:r w:rsidRPr="00C2448F">
              <w:t>Enterococcus spp.</w:t>
            </w:r>
          </w:p>
        </w:tc>
        <w:tc>
          <w:tcPr>
            <w:tcW w:w="0" w:type="auto"/>
            <w:noWrap/>
            <w:vAlign w:val="center"/>
            <w:hideMark/>
          </w:tcPr>
          <w:p w14:paraId="28CA40B8"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1</w:t>
            </w:r>
          </w:p>
        </w:tc>
        <w:tc>
          <w:tcPr>
            <w:tcW w:w="0" w:type="auto"/>
            <w:noWrap/>
            <w:vAlign w:val="center"/>
            <w:hideMark/>
          </w:tcPr>
          <w:p w14:paraId="72218AAA"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33</w:t>
            </w:r>
          </w:p>
        </w:tc>
        <w:tc>
          <w:tcPr>
            <w:tcW w:w="0" w:type="auto"/>
            <w:noWrap/>
            <w:vAlign w:val="center"/>
            <w:hideMark/>
          </w:tcPr>
          <w:p w14:paraId="0BD181F7"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27</w:t>
            </w:r>
          </w:p>
        </w:tc>
        <w:tc>
          <w:tcPr>
            <w:tcW w:w="0" w:type="auto"/>
            <w:noWrap/>
            <w:vAlign w:val="center"/>
            <w:hideMark/>
          </w:tcPr>
          <w:p w14:paraId="7F738AE9"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4</w:t>
            </w:r>
          </w:p>
        </w:tc>
        <w:tc>
          <w:tcPr>
            <w:tcW w:w="0" w:type="auto"/>
            <w:noWrap/>
            <w:vAlign w:val="center"/>
            <w:hideMark/>
          </w:tcPr>
          <w:p w14:paraId="0EA516F7"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48</w:t>
            </w:r>
          </w:p>
        </w:tc>
        <w:tc>
          <w:tcPr>
            <w:tcW w:w="0" w:type="auto"/>
            <w:noWrap/>
            <w:vAlign w:val="center"/>
            <w:hideMark/>
          </w:tcPr>
          <w:p w14:paraId="6E6EC131"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33</w:t>
            </w:r>
          </w:p>
        </w:tc>
        <w:tc>
          <w:tcPr>
            <w:tcW w:w="0" w:type="auto"/>
            <w:noWrap/>
            <w:vAlign w:val="center"/>
            <w:hideMark/>
          </w:tcPr>
          <w:p w14:paraId="29F66F3C"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5</w:t>
            </w:r>
          </w:p>
        </w:tc>
        <w:tc>
          <w:tcPr>
            <w:tcW w:w="0" w:type="auto"/>
            <w:noWrap/>
            <w:vAlign w:val="center"/>
            <w:hideMark/>
          </w:tcPr>
          <w:p w14:paraId="6E162324"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64</w:t>
            </w:r>
          </w:p>
        </w:tc>
        <w:tc>
          <w:tcPr>
            <w:tcW w:w="0" w:type="auto"/>
            <w:noWrap/>
            <w:vAlign w:val="center"/>
            <w:hideMark/>
          </w:tcPr>
          <w:p w14:paraId="624F0DD1"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81</w:t>
            </w:r>
          </w:p>
        </w:tc>
        <w:tc>
          <w:tcPr>
            <w:tcW w:w="0" w:type="auto"/>
            <w:noWrap/>
            <w:vAlign w:val="center"/>
            <w:hideMark/>
          </w:tcPr>
          <w:p w14:paraId="0DD200F1"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2</w:t>
            </w:r>
          </w:p>
        </w:tc>
        <w:tc>
          <w:tcPr>
            <w:tcW w:w="0" w:type="auto"/>
            <w:noWrap/>
            <w:vAlign w:val="center"/>
            <w:hideMark/>
          </w:tcPr>
          <w:p w14:paraId="4C7AD43F"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26</w:t>
            </w:r>
          </w:p>
        </w:tc>
        <w:tc>
          <w:tcPr>
            <w:tcW w:w="0" w:type="auto"/>
            <w:noWrap/>
            <w:vAlign w:val="center"/>
            <w:hideMark/>
          </w:tcPr>
          <w:p w14:paraId="1F2D65A8"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69</w:t>
            </w:r>
          </w:p>
        </w:tc>
      </w:tr>
      <w:tr w:rsidR="00FE0129" w:rsidRPr="00C2448F" w14:paraId="11845F5D"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72774174" w14:textId="77777777" w:rsidR="00FE0129" w:rsidRPr="00C2448F" w:rsidRDefault="00FE0129" w:rsidP="0080657B">
            <w:r w:rsidRPr="00C2448F">
              <w:t>Bacillus spp.</w:t>
            </w:r>
          </w:p>
        </w:tc>
        <w:tc>
          <w:tcPr>
            <w:tcW w:w="0" w:type="auto"/>
            <w:noWrap/>
            <w:vAlign w:val="center"/>
            <w:hideMark/>
          </w:tcPr>
          <w:p w14:paraId="6416F347"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w:t>
            </w:r>
          </w:p>
        </w:tc>
        <w:tc>
          <w:tcPr>
            <w:tcW w:w="0" w:type="auto"/>
            <w:noWrap/>
            <w:vAlign w:val="center"/>
            <w:hideMark/>
          </w:tcPr>
          <w:p w14:paraId="5F7FD99C"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12</w:t>
            </w:r>
          </w:p>
        </w:tc>
        <w:tc>
          <w:tcPr>
            <w:tcW w:w="0" w:type="auto"/>
            <w:noWrap/>
            <w:vAlign w:val="center"/>
            <w:hideMark/>
          </w:tcPr>
          <w:p w14:paraId="46CC2850"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833</w:t>
            </w:r>
          </w:p>
        </w:tc>
        <w:tc>
          <w:tcPr>
            <w:tcW w:w="0" w:type="auto"/>
            <w:noWrap/>
            <w:vAlign w:val="center"/>
            <w:hideMark/>
          </w:tcPr>
          <w:p w14:paraId="21335B75"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3</w:t>
            </w:r>
          </w:p>
        </w:tc>
        <w:tc>
          <w:tcPr>
            <w:tcW w:w="0" w:type="auto"/>
            <w:noWrap/>
            <w:vAlign w:val="center"/>
            <w:hideMark/>
          </w:tcPr>
          <w:p w14:paraId="4A485B8A"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36</w:t>
            </w:r>
          </w:p>
        </w:tc>
        <w:tc>
          <w:tcPr>
            <w:tcW w:w="0" w:type="auto"/>
            <w:noWrap/>
            <w:vAlign w:val="center"/>
            <w:hideMark/>
          </w:tcPr>
          <w:p w14:paraId="54EC9446"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833</w:t>
            </w:r>
          </w:p>
        </w:tc>
        <w:tc>
          <w:tcPr>
            <w:tcW w:w="0" w:type="auto"/>
            <w:noWrap/>
            <w:vAlign w:val="center"/>
            <w:hideMark/>
          </w:tcPr>
          <w:p w14:paraId="130124CA"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3</w:t>
            </w:r>
          </w:p>
        </w:tc>
        <w:tc>
          <w:tcPr>
            <w:tcW w:w="0" w:type="auto"/>
            <w:noWrap/>
            <w:vAlign w:val="center"/>
            <w:hideMark/>
          </w:tcPr>
          <w:p w14:paraId="2DED0751"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39</w:t>
            </w:r>
          </w:p>
        </w:tc>
        <w:tc>
          <w:tcPr>
            <w:tcW w:w="0" w:type="auto"/>
            <w:noWrap/>
            <w:vAlign w:val="center"/>
            <w:hideMark/>
          </w:tcPr>
          <w:p w14:paraId="793E6F29"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69</w:t>
            </w:r>
          </w:p>
        </w:tc>
        <w:tc>
          <w:tcPr>
            <w:tcW w:w="0" w:type="auto"/>
            <w:noWrap/>
            <w:vAlign w:val="center"/>
            <w:hideMark/>
          </w:tcPr>
          <w:p w14:paraId="6B3B75B2"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w:t>
            </w:r>
          </w:p>
        </w:tc>
        <w:tc>
          <w:tcPr>
            <w:tcW w:w="0" w:type="auto"/>
            <w:noWrap/>
            <w:vAlign w:val="center"/>
            <w:hideMark/>
          </w:tcPr>
          <w:p w14:paraId="631F2CF7"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13</w:t>
            </w:r>
          </w:p>
        </w:tc>
        <w:tc>
          <w:tcPr>
            <w:tcW w:w="0" w:type="auto"/>
            <w:noWrap/>
            <w:vAlign w:val="center"/>
            <w:hideMark/>
          </w:tcPr>
          <w:p w14:paraId="3E0CF0F3"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69</w:t>
            </w:r>
          </w:p>
        </w:tc>
      </w:tr>
      <w:tr w:rsidR="00FE0129" w:rsidRPr="00C2448F" w14:paraId="364E3DBB"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1E4B3865" w14:textId="77777777" w:rsidR="00FE0129" w:rsidRPr="00C2448F" w:rsidRDefault="00FE0129" w:rsidP="0080657B">
            <w:r w:rsidRPr="00C2448F">
              <w:t>Yeast spp.</w:t>
            </w:r>
          </w:p>
        </w:tc>
        <w:tc>
          <w:tcPr>
            <w:tcW w:w="0" w:type="auto"/>
            <w:noWrap/>
            <w:vAlign w:val="center"/>
            <w:hideMark/>
          </w:tcPr>
          <w:p w14:paraId="46BF4AB7"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w:t>
            </w:r>
          </w:p>
        </w:tc>
        <w:tc>
          <w:tcPr>
            <w:tcW w:w="0" w:type="auto"/>
            <w:noWrap/>
            <w:vAlign w:val="center"/>
            <w:hideMark/>
          </w:tcPr>
          <w:p w14:paraId="33A22805"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96</w:t>
            </w:r>
          </w:p>
        </w:tc>
        <w:tc>
          <w:tcPr>
            <w:tcW w:w="0" w:type="auto"/>
            <w:noWrap/>
            <w:vAlign w:val="center"/>
            <w:hideMark/>
          </w:tcPr>
          <w:p w14:paraId="6EE623FA"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33</w:t>
            </w:r>
          </w:p>
        </w:tc>
        <w:tc>
          <w:tcPr>
            <w:tcW w:w="0" w:type="auto"/>
            <w:noWrap/>
            <w:vAlign w:val="center"/>
            <w:hideMark/>
          </w:tcPr>
          <w:p w14:paraId="0DFF17B3"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6</w:t>
            </w:r>
          </w:p>
        </w:tc>
        <w:tc>
          <w:tcPr>
            <w:tcW w:w="0" w:type="auto"/>
            <w:noWrap/>
            <w:vAlign w:val="center"/>
            <w:hideMark/>
          </w:tcPr>
          <w:p w14:paraId="0E3CD478"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72</w:t>
            </w:r>
          </w:p>
        </w:tc>
        <w:tc>
          <w:tcPr>
            <w:tcW w:w="0" w:type="auto"/>
            <w:noWrap/>
            <w:vAlign w:val="center"/>
            <w:hideMark/>
          </w:tcPr>
          <w:p w14:paraId="4EAFBA0A"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33</w:t>
            </w:r>
          </w:p>
        </w:tc>
        <w:tc>
          <w:tcPr>
            <w:tcW w:w="0" w:type="auto"/>
            <w:noWrap/>
            <w:vAlign w:val="center"/>
            <w:hideMark/>
          </w:tcPr>
          <w:p w14:paraId="4680DF2F"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6</w:t>
            </w:r>
          </w:p>
        </w:tc>
        <w:tc>
          <w:tcPr>
            <w:tcW w:w="0" w:type="auto"/>
            <w:noWrap/>
            <w:vAlign w:val="center"/>
            <w:hideMark/>
          </w:tcPr>
          <w:p w14:paraId="58FEE7D6"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77</w:t>
            </w:r>
          </w:p>
        </w:tc>
        <w:tc>
          <w:tcPr>
            <w:tcW w:w="0" w:type="auto"/>
            <w:noWrap/>
            <w:vAlign w:val="center"/>
            <w:hideMark/>
          </w:tcPr>
          <w:p w14:paraId="4610EDCF"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79</w:t>
            </w:r>
          </w:p>
        </w:tc>
        <w:tc>
          <w:tcPr>
            <w:tcW w:w="0" w:type="auto"/>
            <w:noWrap/>
            <w:vAlign w:val="center"/>
            <w:hideMark/>
          </w:tcPr>
          <w:p w14:paraId="127FFBB6"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w:t>
            </w:r>
          </w:p>
        </w:tc>
        <w:tc>
          <w:tcPr>
            <w:tcW w:w="0" w:type="auto"/>
            <w:noWrap/>
            <w:vAlign w:val="center"/>
            <w:hideMark/>
          </w:tcPr>
          <w:p w14:paraId="52E842F8"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9</w:t>
            </w:r>
          </w:p>
        </w:tc>
        <w:tc>
          <w:tcPr>
            <w:tcW w:w="0" w:type="auto"/>
            <w:noWrap/>
            <w:vAlign w:val="center"/>
            <w:hideMark/>
          </w:tcPr>
          <w:p w14:paraId="335DF35E"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78</w:t>
            </w:r>
          </w:p>
        </w:tc>
      </w:tr>
      <w:tr w:rsidR="0080657B" w:rsidRPr="00C2448F" w14:paraId="5EC4AFCC"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shd w:val="clear" w:color="auto" w:fill="FF0000"/>
            <w:noWrap/>
            <w:vAlign w:val="center"/>
            <w:hideMark/>
          </w:tcPr>
          <w:p w14:paraId="72A30DF1" w14:textId="77777777" w:rsidR="00FE0129" w:rsidRPr="00C2448F" w:rsidRDefault="00FE0129" w:rsidP="0080657B">
            <w:proofErr w:type="spellStart"/>
            <w:r w:rsidRPr="00C2448F">
              <w:t>Unspeciated</w:t>
            </w:r>
            <w:proofErr w:type="spellEnd"/>
            <w:r w:rsidRPr="00C2448F">
              <w:t xml:space="preserve"> gram-negative</w:t>
            </w:r>
          </w:p>
        </w:tc>
        <w:tc>
          <w:tcPr>
            <w:tcW w:w="0" w:type="auto"/>
            <w:shd w:val="clear" w:color="auto" w:fill="FF0000"/>
            <w:noWrap/>
            <w:vAlign w:val="center"/>
            <w:hideMark/>
          </w:tcPr>
          <w:p w14:paraId="745ABCAD"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8</w:t>
            </w:r>
          </w:p>
        </w:tc>
        <w:tc>
          <w:tcPr>
            <w:tcW w:w="0" w:type="auto"/>
            <w:shd w:val="clear" w:color="auto" w:fill="FF0000"/>
            <w:noWrap/>
            <w:vAlign w:val="center"/>
            <w:hideMark/>
          </w:tcPr>
          <w:p w14:paraId="580528DD"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96</w:t>
            </w:r>
          </w:p>
        </w:tc>
        <w:tc>
          <w:tcPr>
            <w:tcW w:w="0" w:type="auto"/>
            <w:shd w:val="clear" w:color="auto" w:fill="FF0000"/>
            <w:noWrap/>
            <w:vAlign w:val="center"/>
            <w:hideMark/>
          </w:tcPr>
          <w:p w14:paraId="58FD9567"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833</w:t>
            </w:r>
          </w:p>
        </w:tc>
        <w:tc>
          <w:tcPr>
            <w:tcW w:w="0" w:type="auto"/>
            <w:shd w:val="clear" w:color="auto" w:fill="FF0000"/>
            <w:noWrap/>
            <w:vAlign w:val="center"/>
            <w:hideMark/>
          </w:tcPr>
          <w:p w14:paraId="13597892"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9</w:t>
            </w:r>
          </w:p>
        </w:tc>
        <w:tc>
          <w:tcPr>
            <w:tcW w:w="0" w:type="auto"/>
            <w:shd w:val="clear" w:color="auto" w:fill="FF0000"/>
            <w:noWrap/>
            <w:vAlign w:val="center"/>
            <w:hideMark/>
          </w:tcPr>
          <w:p w14:paraId="6A733EF2"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08</w:t>
            </w:r>
          </w:p>
        </w:tc>
        <w:tc>
          <w:tcPr>
            <w:tcW w:w="0" w:type="auto"/>
            <w:shd w:val="clear" w:color="auto" w:fill="FF0000"/>
            <w:noWrap/>
            <w:vAlign w:val="center"/>
            <w:hideMark/>
          </w:tcPr>
          <w:p w14:paraId="6242B5CF"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833</w:t>
            </w:r>
          </w:p>
        </w:tc>
        <w:tc>
          <w:tcPr>
            <w:tcW w:w="0" w:type="auto"/>
            <w:shd w:val="clear" w:color="auto" w:fill="FF0000"/>
            <w:noWrap/>
            <w:vAlign w:val="center"/>
            <w:hideMark/>
          </w:tcPr>
          <w:p w14:paraId="3445B59E"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1</w:t>
            </w:r>
          </w:p>
        </w:tc>
        <w:tc>
          <w:tcPr>
            <w:tcW w:w="0" w:type="auto"/>
            <w:shd w:val="clear" w:color="auto" w:fill="FF0000"/>
            <w:noWrap/>
            <w:vAlign w:val="center"/>
            <w:hideMark/>
          </w:tcPr>
          <w:p w14:paraId="71554C0E"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41</w:t>
            </w:r>
          </w:p>
        </w:tc>
        <w:tc>
          <w:tcPr>
            <w:tcW w:w="0" w:type="auto"/>
            <w:shd w:val="clear" w:color="auto" w:fill="FF0000"/>
            <w:noWrap/>
            <w:vAlign w:val="center"/>
            <w:hideMark/>
          </w:tcPr>
          <w:p w14:paraId="7053B73C"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80</w:t>
            </w:r>
          </w:p>
        </w:tc>
        <w:tc>
          <w:tcPr>
            <w:tcW w:w="0" w:type="auto"/>
            <w:shd w:val="clear" w:color="auto" w:fill="FF0000"/>
            <w:noWrap/>
            <w:vAlign w:val="center"/>
            <w:hideMark/>
          </w:tcPr>
          <w:p w14:paraId="56A96644"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6</w:t>
            </w:r>
          </w:p>
        </w:tc>
        <w:tc>
          <w:tcPr>
            <w:tcW w:w="0" w:type="auto"/>
            <w:shd w:val="clear" w:color="auto" w:fill="FF0000"/>
            <w:noWrap/>
            <w:vAlign w:val="center"/>
            <w:hideMark/>
          </w:tcPr>
          <w:p w14:paraId="3BC52714"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77</w:t>
            </w:r>
          </w:p>
        </w:tc>
        <w:tc>
          <w:tcPr>
            <w:tcW w:w="0" w:type="auto"/>
            <w:shd w:val="clear" w:color="auto" w:fill="FF0000"/>
            <w:noWrap/>
            <w:vAlign w:val="center"/>
            <w:hideMark/>
          </w:tcPr>
          <w:p w14:paraId="15790515"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79</w:t>
            </w:r>
          </w:p>
        </w:tc>
      </w:tr>
      <w:tr w:rsidR="00FE0129" w:rsidRPr="00C2448F" w14:paraId="5F00F895"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3A9915A7" w14:textId="77777777" w:rsidR="00FE0129" w:rsidRPr="00C2448F" w:rsidRDefault="00FE0129" w:rsidP="0080657B">
            <w:r w:rsidRPr="00C2448F">
              <w:t>Streptococcus spp.</w:t>
            </w:r>
          </w:p>
        </w:tc>
        <w:tc>
          <w:tcPr>
            <w:tcW w:w="0" w:type="auto"/>
            <w:noWrap/>
            <w:vAlign w:val="center"/>
            <w:hideMark/>
          </w:tcPr>
          <w:p w14:paraId="1DE07AC4"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w:t>
            </w:r>
          </w:p>
        </w:tc>
        <w:tc>
          <w:tcPr>
            <w:tcW w:w="0" w:type="auto"/>
            <w:noWrap/>
            <w:vAlign w:val="center"/>
            <w:hideMark/>
          </w:tcPr>
          <w:p w14:paraId="47D2758A"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w:t>
            </w:r>
          </w:p>
        </w:tc>
        <w:tc>
          <w:tcPr>
            <w:tcW w:w="0" w:type="auto"/>
            <w:noWrap/>
            <w:vAlign w:val="center"/>
            <w:hideMark/>
          </w:tcPr>
          <w:p w14:paraId="6FF3FBC8"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35</w:t>
            </w:r>
          </w:p>
        </w:tc>
        <w:tc>
          <w:tcPr>
            <w:tcW w:w="0" w:type="auto"/>
            <w:noWrap/>
            <w:vAlign w:val="center"/>
            <w:hideMark/>
          </w:tcPr>
          <w:p w14:paraId="7E0F20E3"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w:t>
            </w:r>
          </w:p>
        </w:tc>
        <w:tc>
          <w:tcPr>
            <w:tcW w:w="0" w:type="auto"/>
            <w:noWrap/>
            <w:vAlign w:val="center"/>
            <w:hideMark/>
          </w:tcPr>
          <w:p w14:paraId="256DA0C6"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12</w:t>
            </w:r>
          </w:p>
        </w:tc>
        <w:tc>
          <w:tcPr>
            <w:tcW w:w="0" w:type="auto"/>
            <w:noWrap/>
            <w:vAlign w:val="center"/>
            <w:hideMark/>
          </w:tcPr>
          <w:p w14:paraId="79BD8C97"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33</w:t>
            </w:r>
          </w:p>
        </w:tc>
        <w:tc>
          <w:tcPr>
            <w:tcW w:w="0" w:type="auto"/>
            <w:noWrap/>
            <w:vAlign w:val="center"/>
            <w:hideMark/>
          </w:tcPr>
          <w:p w14:paraId="77C773B0"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w:t>
            </w:r>
          </w:p>
        </w:tc>
        <w:tc>
          <w:tcPr>
            <w:tcW w:w="0" w:type="auto"/>
            <w:noWrap/>
            <w:vAlign w:val="center"/>
            <w:hideMark/>
          </w:tcPr>
          <w:p w14:paraId="39AE2A70"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13</w:t>
            </w:r>
          </w:p>
        </w:tc>
        <w:tc>
          <w:tcPr>
            <w:tcW w:w="0" w:type="auto"/>
            <w:noWrap/>
            <w:vAlign w:val="center"/>
            <w:hideMark/>
          </w:tcPr>
          <w:p w14:paraId="699EDC22"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69</w:t>
            </w:r>
          </w:p>
        </w:tc>
        <w:tc>
          <w:tcPr>
            <w:tcW w:w="0" w:type="auto"/>
            <w:noWrap/>
            <w:vAlign w:val="center"/>
            <w:hideMark/>
          </w:tcPr>
          <w:p w14:paraId="0E6FEF34"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w:t>
            </w:r>
          </w:p>
        </w:tc>
        <w:tc>
          <w:tcPr>
            <w:tcW w:w="0" w:type="auto"/>
            <w:noWrap/>
            <w:vAlign w:val="center"/>
            <w:hideMark/>
          </w:tcPr>
          <w:p w14:paraId="7738521D"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w:t>
            </w:r>
          </w:p>
        </w:tc>
        <w:tc>
          <w:tcPr>
            <w:tcW w:w="0" w:type="auto"/>
            <w:noWrap/>
            <w:vAlign w:val="center"/>
            <w:hideMark/>
          </w:tcPr>
          <w:p w14:paraId="46B31387"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80</w:t>
            </w:r>
          </w:p>
        </w:tc>
      </w:tr>
      <w:tr w:rsidR="00FE0129" w:rsidRPr="00C2448F" w14:paraId="792EE153"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434D6477" w14:textId="77777777" w:rsidR="00FE0129" w:rsidRPr="00C2448F" w:rsidRDefault="00FE0129" w:rsidP="0080657B">
            <w:r w:rsidRPr="00C2448F">
              <w:t>Mucor spp.</w:t>
            </w:r>
          </w:p>
        </w:tc>
        <w:tc>
          <w:tcPr>
            <w:tcW w:w="0" w:type="auto"/>
            <w:noWrap/>
            <w:vAlign w:val="center"/>
            <w:hideMark/>
          </w:tcPr>
          <w:p w14:paraId="0B13F822"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3</w:t>
            </w:r>
          </w:p>
        </w:tc>
        <w:tc>
          <w:tcPr>
            <w:tcW w:w="0" w:type="auto"/>
            <w:noWrap/>
            <w:vAlign w:val="center"/>
            <w:hideMark/>
          </w:tcPr>
          <w:p w14:paraId="1822EE18"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36</w:t>
            </w:r>
          </w:p>
        </w:tc>
        <w:tc>
          <w:tcPr>
            <w:tcW w:w="0" w:type="auto"/>
            <w:noWrap/>
            <w:vAlign w:val="center"/>
            <w:hideMark/>
          </w:tcPr>
          <w:p w14:paraId="0F14DBF9"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833</w:t>
            </w:r>
          </w:p>
        </w:tc>
        <w:tc>
          <w:tcPr>
            <w:tcW w:w="0" w:type="auto"/>
            <w:noWrap/>
            <w:vAlign w:val="center"/>
            <w:hideMark/>
          </w:tcPr>
          <w:p w14:paraId="2E479D59"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3</w:t>
            </w:r>
          </w:p>
        </w:tc>
        <w:tc>
          <w:tcPr>
            <w:tcW w:w="0" w:type="auto"/>
            <w:noWrap/>
            <w:vAlign w:val="center"/>
            <w:hideMark/>
          </w:tcPr>
          <w:p w14:paraId="0C6C3A86"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36</w:t>
            </w:r>
          </w:p>
        </w:tc>
        <w:tc>
          <w:tcPr>
            <w:tcW w:w="0" w:type="auto"/>
            <w:noWrap/>
            <w:vAlign w:val="center"/>
            <w:hideMark/>
          </w:tcPr>
          <w:p w14:paraId="2F0DDC54"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833</w:t>
            </w:r>
          </w:p>
        </w:tc>
        <w:tc>
          <w:tcPr>
            <w:tcW w:w="0" w:type="auto"/>
            <w:noWrap/>
            <w:vAlign w:val="center"/>
            <w:hideMark/>
          </w:tcPr>
          <w:p w14:paraId="41CA5E74"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w:t>
            </w:r>
          </w:p>
        </w:tc>
        <w:tc>
          <w:tcPr>
            <w:tcW w:w="0" w:type="auto"/>
            <w:noWrap/>
            <w:vAlign w:val="center"/>
            <w:hideMark/>
          </w:tcPr>
          <w:p w14:paraId="0B965D1D"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13</w:t>
            </w:r>
          </w:p>
        </w:tc>
        <w:tc>
          <w:tcPr>
            <w:tcW w:w="0" w:type="auto"/>
            <w:noWrap/>
            <w:vAlign w:val="center"/>
            <w:hideMark/>
          </w:tcPr>
          <w:p w14:paraId="227ED444"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69</w:t>
            </w:r>
          </w:p>
        </w:tc>
        <w:tc>
          <w:tcPr>
            <w:tcW w:w="0" w:type="auto"/>
            <w:noWrap/>
            <w:vAlign w:val="center"/>
            <w:hideMark/>
          </w:tcPr>
          <w:p w14:paraId="76A1E70D"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w:t>
            </w:r>
          </w:p>
        </w:tc>
        <w:tc>
          <w:tcPr>
            <w:tcW w:w="0" w:type="auto"/>
            <w:noWrap/>
            <w:vAlign w:val="center"/>
            <w:hideMark/>
          </w:tcPr>
          <w:p w14:paraId="3C29E053"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13</w:t>
            </w:r>
          </w:p>
        </w:tc>
        <w:tc>
          <w:tcPr>
            <w:tcW w:w="0" w:type="auto"/>
            <w:noWrap/>
            <w:vAlign w:val="center"/>
            <w:hideMark/>
          </w:tcPr>
          <w:p w14:paraId="2D8F9AB5"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69</w:t>
            </w:r>
          </w:p>
        </w:tc>
      </w:tr>
      <w:tr w:rsidR="00FE0129" w:rsidRPr="00C2448F" w14:paraId="718EACF7"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1687299C" w14:textId="77777777" w:rsidR="00FE0129" w:rsidRPr="00C2448F" w:rsidRDefault="00FE0129" w:rsidP="0080657B">
            <w:r w:rsidRPr="00C2448F">
              <w:t>Streptococcus dysgalactiae</w:t>
            </w:r>
          </w:p>
        </w:tc>
        <w:tc>
          <w:tcPr>
            <w:tcW w:w="0" w:type="auto"/>
            <w:noWrap/>
            <w:vAlign w:val="center"/>
            <w:hideMark/>
          </w:tcPr>
          <w:p w14:paraId="5A541445"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w:t>
            </w:r>
          </w:p>
        </w:tc>
        <w:tc>
          <w:tcPr>
            <w:tcW w:w="0" w:type="auto"/>
            <w:noWrap/>
            <w:vAlign w:val="center"/>
            <w:hideMark/>
          </w:tcPr>
          <w:p w14:paraId="669A89A9"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w:t>
            </w:r>
          </w:p>
        </w:tc>
        <w:tc>
          <w:tcPr>
            <w:tcW w:w="0" w:type="auto"/>
            <w:noWrap/>
            <w:vAlign w:val="center"/>
            <w:hideMark/>
          </w:tcPr>
          <w:p w14:paraId="519FF621"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36</w:t>
            </w:r>
          </w:p>
        </w:tc>
        <w:tc>
          <w:tcPr>
            <w:tcW w:w="0" w:type="auto"/>
            <w:noWrap/>
            <w:vAlign w:val="center"/>
            <w:hideMark/>
          </w:tcPr>
          <w:p w14:paraId="00B232BF"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3</w:t>
            </w:r>
          </w:p>
        </w:tc>
        <w:tc>
          <w:tcPr>
            <w:tcW w:w="0" w:type="auto"/>
            <w:noWrap/>
            <w:vAlign w:val="center"/>
            <w:hideMark/>
          </w:tcPr>
          <w:p w14:paraId="4F518C4C"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36</w:t>
            </w:r>
          </w:p>
        </w:tc>
        <w:tc>
          <w:tcPr>
            <w:tcW w:w="0" w:type="auto"/>
            <w:noWrap/>
            <w:vAlign w:val="center"/>
            <w:hideMark/>
          </w:tcPr>
          <w:p w14:paraId="06802152"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33</w:t>
            </w:r>
          </w:p>
        </w:tc>
        <w:tc>
          <w:tcPr>
            <w:tcW w:w="0" w:type="auto"/>
            <w:noWrap/>
            <w:vAlign w:val="center"/>
            <w:hideMark/>
          </w:tcPr>
          <w:p w14:paraId="7C8B0055"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3</w:t>
            </w:r>
          </w:p>
        </w:tc>
        <w:tc>
          <w:tcPr>
            <w:tcW w:w="0" w:type="auto"/>
            <w:noWrap/>
            <w:vAlign w:val="center"/>
            <w:hideMark/>
          </w:tcPr>
          <w:p w14:paraId="7B98A9E5"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38</w:t>
            </w:r>
          </w:p>
        </w:tc>
        <w:tc>
          <w:tcPr>
            <w:tcW w:w="0" w:type="auto"/>
            <w:noWrap/>
            <w:vAlign w:val="center"/>
            <w:hideMark/>
          </w:tcPr>
          <w:p w14:paraId="2ABAC17C"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89</w:t>
            </w:r>
          </w:p>
        </w:tc>
        <w:tc>
          <w:tcPr>
            <w:tcW w:w="0" w:type="auto"/>
            <w:noWrap/>
            <w:vAlign w:val="center"/>
            <w:hideMark/>
          </w:tcPr>
          <w:p w14:paraId="599D7F4C"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w:t>
            </w:r>
          </w:p>
        </w:tc>
        <w:tc>
          <w:tcPr>
            <w:tcW w:w="0" w:type="auto"/>
            <w:noWrap/>
            <w:vAlign w:val="center"/>
            <w:hideMark/>
          </w:tcPr>
          <w:p w14:paraId="0A296ADE"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w:t>
            </w:r>
          </w:p>
        </w:tc>
        <w:tc>
          <w:tcPr>
            <w:tcW w:w="0" w:type="auto"/>
            <w:noWrap/>
            <w:vAlign w:val="center"/>
            <w:hideMark/>
          </w:tcPr>
          <w:p w14:paraId="71F57B78"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82</w:t>
            </w:r>
          </w:p>
        </w:tc>
      </w:tr>
      <w:tr w:rsidR="00FE0129" w:rsidRPr="00C2448F" w14:paraId="662F5454"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098E8209" w14:textId="77777777" w:rsidR="00FE0129" w:rsidRPr="00C2448F" w:rsidRDefault="00FE0129" w:rsidP="0080657B">
            <w:r w:rsidRPr="00C2448F">
              <w:t>Aspergillus spp.</w:t>
            </w:r>
          </w:p>
        </w:tc>
        <w:tc>
          <w:tcPr>
            <w:tcW w:w="0" w:type="auto"/>
            <w:noWrap/>
            <w:vAlign w:val="center"/>
            <w:hideMark/>
          </w:tcPr>
          <w:p w14:paraId="3B1F41F3"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w:t>
            </w:r>
          </w:p>
        </w:tc>
        <w:tc>
          <w:tcPr>
            <w:tcW w:w="0" w:type="auto"/>
            <w:noWrap/>
            <w:vAlign w:val="center"/>
            <w:hideMark/>
          </w:tcPr>
          <w:p w14:paraId="3931E756"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24</w:t>
            </w:r>
          </w:p>
        </w:tc>
        <w:tc>
          <w:tcPr>
            <w:tcW w:w="0" w:type="auto"/>
            <w:noWrap/>
            <w:vAlign w:val="center"/>
            <w:hideMark/>
          </w:tcPr>
          <w:p w14:paraId="4A84A2D6"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833</w:t>
            </w:r>
          </w:p>
        </w:tc>
        <w:tc>
          <w:tcPr>
            <w:tcW w:w="0" w:type="auto"/>
            <w:noWrap/>
            <w:vAlign w:val="center"/>
            <w:hideMark/>
          </w:tcPr>
          <w:p w14:paraId="5D67C85A"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w:t>
            </w:r>
          </w:p>
        </w:tc>
        <w:tc>
          <w:tcPr>
            <w:tcW w:w="0" w:type="auto"/>
            <w:noWrap/>
            <w:vAlign w:val="center"/>
            <w:hideMark/>
          </w:tcPr>
          <w:p w14:paraId="717E1203"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24</w:t>
            </w:r>
          </w:p>
        </w:tc>
        <w:tc>
          <w:tcPr>
            <w:tcW w:w="0" w:type="auto"/>
            <w:noWrap/>
            <w:vAlign w:val="center"/>
            <w:hideMark/>
          </w:tcPr>
          <w:p w14:paraId="0C85FDD2"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833</w:t>
            </w:r>
          </w:p>
        </w:tc>
        <w:tc>
          <w:tcPr>
            <w:tcW w:w="0" w:type="auto"/>
            <w:noWrap/>
            <w:vAlign w:val="center"/>
            <w:hideMark/>
          </w:tcPr>
          <w:p w14:paraId="0B67172B"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w:t>
            </w:r>
          </w:p>
        </w:tc>
        <w:tc>
          <w:tcPr>
            <w:tcW w:w="0" w:type="auto"/>
            <w:noWrap/>
            <w:vAlign w:val="center"/>
            <w:hideMark/>
          </w:tcPr>
          <w:p w14:paraId="0CF070BD"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26</w:t>
            </w:r>
          </w:p>
        </w:tc>
        <w:tc>
          <w:tcPr>
            <w:tcW w:w="0" w:type="auto"/>
            <w:noWrap/>
            <w:vAlign w:val="center"/>
            <w:hideMark/>
          </w:tcPr>
          <w:p w14:paraId="7F21CB43"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69</w:t>
            </w:r>
          </w:p>
        </w:tc>
        <w:tc>
          <w:tcPr>
            <w:tcW w:w="0" w:type="auto"/>
            <w:noWrap/>
            <w:vAlign w:val="center"/>
            <w:hideMark/>
          </w:tcPr>
          <w:p w14:paraId="4E7FC9EB"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5</w:t>
            </w:r>
          </w:p>
        </w:tc>
        <w:tc>
          <w:tcPr>
            <w:tcW w:w="0" w:type="auto"/>
            <w:noWrap/>
            <w:vAlign w:val="center"/>
            <w:hideMark/>
          </w:tcPr>
          <w:p w14:paraId="17720A86"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64</w:t>
            </w:r>
          </w:p>
        </w:tc>
        <w:tc>
          <w:tcPr>
            <w:tcW w:w="0" w:type="auto"/>
            <w:noWrap/>
            <w:vAlign w:val="center"/>
            <w:hideMark/>
          </w:tcPr>
          <w:p w14:paraId="0D0A7B78"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81</w:t>
            </w:r>
          </w:p>
        </w:tc>
      </w:tr>
      <w:tr w:rsidR="00FE0129" w:rsidRPr="00C2448F" w14:paraId="27D6F78D"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40C2FB06" w14:textId="77777777" w:rsidR="00FE0129" w:rsidRPr="00C2448F" w:rsidRDefault="00FE0129" w:rsidP="0080657B">
            <w:r w:rsidRPr="00C2448F">
              <w:t>Pseudomonas spp.</w:t>
            </w:r>
          </w:p>
        </w:tc>
        <w:tc>
          <w:tcPr>
            <w:tcW w:w="0" w:type="auto"/>
            <w:noWrap/>
            <w:vAlign w:val="center"/>
            <w:hideMark/>
          </w:tcPr>
          <w:p w14:paraId="1324ED39"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2</w:t>
            </w:r>
          </w:p>
        </w:tc>
        <w:tc>
          <w:tcPr>
            <w:tcW w:w="0" w:type="auto"/>
            <w:noWrap/>
            <w:vAlign w:val="center"/>
            <w:hideMark/>
          </w:tcPr>
          <w:p w14:paraId="0AAD6798"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24</w:t>
            </w:r>
          </w:p>
        </w:tc>
        <w:tc>
          <w:tcPr>
            <w:tcW w:w="0" w:type="auto"/>
            <w:noWrap/>
            <w:vAlign w:val="center"/>
            <w:hideMark/>
          </w:tcPr>
          <w:p w14:paraId="396BFB6D"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33</w:t>
            </w:r>
          </w:p>
        </w:tc>
        <w:tc>
          <w:tcPr>
            <w:tcW w:w="0" w:type="auto"/>
            <w:noWrap/>
            <w:vAlign w:val="center"/>
            <w:hideMark/>
          </w:tcPr>
          <w:p w14:paraId="7E9949D4"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w:t>
            </w:r>
          </w:p>
        </w:tc>
        <w:tc>
          <w:tcPr>
            <w:tcW w:w="0" w:type="auto"/>
            <w:noWrap/>
            <w:vAlign w:val="center"/>
            <w:hideMark/>
          </w:tcPr>
          <w:p w14:paraId="59B243EC"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12</w:t>
            </w:r>
          </w:p>
        </w:tc>
        <w:tc>
          <w:tcPr>
            <w:tcW w:w="0" w:type="auto"/>
            <w:noWrap/>
            <w:vAlign w:val="center"/>
            <w:hideMark/>
          </w:tcPr>
          <w:p w14:paraId="26E4A2F5"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33</w:t>
            </w:r>
          </w:p>
        </w:tc>
        <w:tc>
          <w:tcPr>
            <w:tcW w:w="0" w:type="auto"/>
            <w:noWrap/>
            <w:vAlign w:val="center"/>
            <w:hideMark/>
          </w:tcPr>
          <w:p w14:paraId="2C4C4BE6"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w:t>
            </w:r>
          </w:p>
        </w:tc>
        <w:tc>
          <w:tcPr>
            <w:tcW w:w="0" w:type="auto"/>
            <w:noWrap/>
            <w:vAlign w:val="center"/>
            <w:hideMark/>
          </w:tcPr>
          <w:p w14:paraId="0608878E"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13</w:t>
            </w:r>
          </w:p>
        </w:tc>
        <w:tc>
          <w:tcPr>
            <w:tcW w:w="0" w:type="auto"/>
            <w:noWrap/>
            <w:vAlign w:val="center"/>
            <w:hideMark/>
          </w:tcPr>
          <w:p w14:paraId="104513A0"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69</w:t>
            </w:r>
          </w:p>
        </w:tc>
        <w:tc>
          <w:tcPr>
            <w:tcW w:w="0" w:type="auto"/>
            <w:noWrap/>
            <w:vAlign w:val="center"/>
            <w:hideMark/>
          </w:tcPr>
          <w:p w14:paraId="450EAE14"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2</w:t>
            </w:r>
          </w:p>
        </w:tc>
        <w:tc>
          <w:tcPr>
            <w:tcW w:w="0" w:type="auto"/>
            <w:noWrap/>
            <w:vAlign w:val="center"/>
            <w:hideMark/>
          </w:tcPr>
          <w:p w14:paraId="5F38FDA5"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26</w:t>
            </w:r>
          </w:p>
        </w:tc>
        <w:tc>
          <w:tcPr>
            <w:tcW w:w="0" w:type="auto"/>
            <w:noWrap/>
            <w:vAlign w:val="center"/>
            <w:hideMark/>
          </w:tcPr>
          <w:p w14:paraId="28678E9D"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69</w:t>
            </w:r>
          </w:p>
        </w:tc>
      </w:tr>
      <w:tr w:rsidR="00FE0129" w:rsidRPr="00C2448F" w14:paraId="46F7FF40"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7CE39FE1" w14:textId="77777777" w:rsidR="00FE0129" w:rsidRPr="00C2448F" w:rsidRDefault="00FE0129" w:rsidP="0080657B">
            <w:pPr>
              <w:rPr>
                <w:color w:val="000000"/>
              </w:rPr>
            </w:pPr>
            <w:proofErr w:type="spellStart"/>
            <w:r w:rsidRPr="00C2448F">
              <w:t>Arcanobacterium</w:t>
            </w:r>
            <w:proofErr w:type="spellEnd"/>
            <w:r w:rsidRPr="00C2448F">
              <w:t xml:space="preserve"> pyogenes</w:t>
            </w:r>
          </w:p>
        </w:tc>
        <w:tc>
          <w:tcPr>
            <w:tcW w:w="0" w:type="auto"/>
            <w:noWrap/>
            <w:vAlign w:val="center"/>
            <w:hideMark/>
          </w:tcPr>
          <w:p w14:paraId="43797BC4"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w:t>
            </w:r>
          </w:p>
        </w:tc>
        <w:tc>
          <w:tcPr>
            <w:tcW w:w="0" w:type="auto"/>
            <w:noWrap/>
            <w:vAlign w:val="center"/>
            <w:hideMark/>
          </w:tcPr>
          <w:p w14:paraId="268DDFF4"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12</w:t>
            </w:r>
          </w:p>
        </w:tc>
        <w:tc>
          <w:tcPr>
            <w:tcW w:w="0" w:type="auto"/>
            <w:noWrap/>
            <w:vAlign w:val="center"/>
            <w:hideMark/>
          </w:tcPr>
          <w:p w14:paraId="2BD54DA3"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833</w:t>
            </w:r>
          </w:p>
        </w:tc>
        <w:tc>
          <w:tcPr>
            <w:tcW w:w="0" w:type="auto"/>
            <w:noWrap/>
            <w:vAlign w:val="center"/>
            <w:hideMark/>
          </w:tcPr>
          <w:p w14:paraId="31103052"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w:t>
            </w:r>
          </w:p>
        </w:tc>
        <w:tc>
          <w:tcPr>
            <w:tcW w:w="0" w:type="auto"/>
            <w:noWrap/>
            <w:vAlign w:val="center"/>
            <w:hideMark/>
          </w:tcPr>
          <w:p w14:paraId="551A85EA"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w:t>
            </w:r>
          </w:p>
        </w:tc>
        <w:tc>
          <w:tcPr>
            <w:tcW w:w="0" w:type="auto"/>
            <w:noWrap/>
            <w:vAlign w:val="center"/>
            <w:hideMark/>
          </w:tcPr>
          <w:p w14:paraId="759050D3"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838</w:t>
            </w:r>
          </w:p>
        </w:tc>
        <w:tc>
          <w:tcPr>
            <w:tcW w:w="0" w:type="auto"/>
            <w:noWrap/>
            <w:vAlign w:val="center"/>
            <w:hideMark/>
          </w:tcPr>
          <w:p w14:paraId="3C79A14B"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w:t>
            </w:r>
          </w:p>
        </w:tc>
        <w:tc>
          <w:tcPr>
            <w:tcW w:w="0" w:type="auto"/>
            <w:noWrap/>
            <w:vAlign w:val="center"/>
            <w:hideMark/>
          </w:tcPr>
          <w:p w14:paraId="212D90CA"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26</w:t>
            </w:r>
          </w:p>
        </w:tc>
        <w:tc>
          <w:tcPr>
            <w:tcW w:w="0" w:type="auto"/>
            <w:noWrap/>
            <w:vAlign w:val="center"/>
            <w:hideMark/>
          </w:tcPr>
          <w:p w14:paraId="6C18675A"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69</w:t>
            </w:r>
          </w:p>
        </w:tc>
        <w:tc>
          <w:tcPr>
            <w:tcW w:w="0" w:type="auto"/>
            <w:noWrap/>
            <w:vAlign w:val="center"/>
            <w:hideMark/>
          </w:tcPr>
          <w:p w14:paraId="7F41DCF4"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w:t>
            </w:r>
          </w:p>
        </w:tc>
        <w:tc>
          <w:tcPr>
            <w:tcW w:w="0" w:type="auto"/>
            <w:noWrap/>
            <w:vAlign w:val="center"/>
            <w:hideMark/>
          </w:tcPr>
          <w:p w14:paraId="1CC6872F"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0.13</w:t>
            </w:r>
          </w:p>
        </w:tc>
        <w:tc>
          <w:tcPr>
            <w:tcW w:w="0" w:type="auto"/>
            <w:noWrap/>
            <w:vAlign w:val="center"/>
            <w:hideMark/>
          </w:tcPr>
          <w:p w14:paraId="073CEA5F"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69</w:t>
            </w:r>
          </w:p>
        </w:tc>
      </w:tr>
      <w:tr w:rsidR="00FE0129" w:rsidRPr="00C2448F" w14:paraId="2DC8BA18"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330811B1" w14:textId="77777777" w:rsidR="00FE0129" w:rsidRPr="00C2448F" w:rsidRDefault="00FE0129" w:rsidP="0080657B">
            <w:r w:rsidRPr="00C2448F">
              <w:t>All Enterobacteriaceae</w:t>
            </w:r>
          </w:p>
        </w:tc>
        <w:tc>
          <w:tcPr>
            <w:tcW w:w="0" w:type="auto"/>
            <w:noWrap/>
            <w:vAlign w:val="center"/>
            <w:hideMark/>
          </w:tcPr>
          <w:p w14:paraId="579B8C2A"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37</w:t>
            </w:r>
          </w:p>
        </w:tc>
        <w:tc>
          <w:tcPr>
            <w:tcW w:w="0" w:type="auto"/>
            <w:noWrap/>
            <w:vAlign w:val="center"/>
            <w:hideMark/>
          </w:tcPr>
          <w:p w14:paraId="055D116F"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4.53</w:t>
            </w:r>
          </w:p>
        </w:tc>
        <w:tc>
          <w:tcPr>
            <w:tcW w:w="0" w:type="auto"/>
            <w:noWrap/>
            <w:vAlign w:val="center"/>
            <w:hideMark/>
          </w:tcPr>
          <w:p w14:paraId="5E72918F"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17</w:t>
            </w:r>
          </w:p>
        </w:tc>
        <w:tc>
          <w:tcPr>
            <w:tcW w:w="0" w:type="auto"/>
            <w:noWrap/>
            <w:vAlign w:val="center"/>
            <w:hideMark/>
          </w:tcPr>
          <w:p w14:paraId="6C470AAA"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24</w:t>
            </w:r>
          </w:p>
        </w:tc>
        <w:tc>
          <w:tcPr>
            <w:tcW w:w="0" w:type="auto"/>
            <w:noWrap/>
            <w:vAlign w:val="center"/>
            <w:hideMark/>
          </w:tcPr>
          <w:p w14:paraId="7C71154A"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2.91</w:t>
            </w:r>
          </w:p>
        </w:tc>
        <w:tc>
          <w:tcPr>
            <w:tcW w:w="0" w:type="auto"/>
            <w:noWrap/>
            <w:vAlign w:val="center"/>
            <w:hideMark/>
          </w:tcPr>
          <w:p w14:paraId="194AA9B4"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25</w:t>
            </w:r>
          </w:p>
        </w:tc>
        <w:tc>
          <w:tcPr>
            <w:tcW w:w="0" w:type="auto"/>
            <w:noWrap/>
            <w:vAlign w:val="center"/>
            <w:hideMark/>
          </w:tcPr>
          <w:p w14:paraId="605D0E91"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8</w:t>
            </w:r>
          </w:p>
        </w:tc>
        <w:tc>
          <w:tcPr>
            <w:tcW w:w="0" w:type="auto"/>
            <w:noWrap/>
            <w:vAlign w:val="center"/>
            <w:hideMark/>
          </w:tcPr>
          <w:p w14:paraId="6D04C902"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2.33</w:t>
            </w:r>
          </w:p>
        </w:tc>
        <w:tc>
          <w:tcPr>
            <w:tcW w:w="0" w:type="auto"/>
            <w:noWrap/>
            <w:vAlign w:val="center"/>
            <w:hideMark/>
          </w:tcPr>
          <w:p w14:paraId="6BA046FD"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73</w:t>
            </w:r>
          </w:p>
        </w:tc>
        <w:tc>
          <w:tcPr>
            <w:tcW w:w="0" w:type="auto"/>
            <w:noWrap/>
            <w:vAlign w:val="center"/>
            <w:hideMark/>
          </w:tcPr>
          <w:p w14:paraId="7ED03C16"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22</w:t>
            </w:r>
          </w:p>
        </w:tc>
        <w:tc>
          <w:tcPr>
            <w:tcW w:w="0" w:type="auto"/>
            <w:noWrap/>
            <w:vAlign w:val="center"/>
            <w:hideMark/>
          </w:tcPr>
          <w:p w14:paraId="159E12A7"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2.86</w:t>
            </w:r>
          </w:p>
        </w:tc>
        <w:tc>
          <w:tcPr>
            <w:tcW w:w="0" w:type="auto"/>
            <w:noWrap/>
            <w:vAlign w:val="center"/>
            <w:hideMark/>
          </w:tcPr>
          <w:p w14:paraId="6C3E517B"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69</w:t>
            </w:r>
          </w:p>
        </w:tc>
      </w:tr>
      <w:tr w:rsidR="0080657B" w:rsidRPr="00C2448F" w14:paraId="53CEB8CE"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shd w:val="clear" w:color="auto" w:fill="FF0000"/>
            <w:noWrap/>
            <w:vAlign w:val="center"/>
            <w:hideMark/>
          </w:tcPr>
          <w:p w14:paraId="0897FF77" w14:textId="77777777" w:rsidR="00FE0129" w:rsidRPr="00C2448F" w:rsidRDefault="00FE0129" w:rsidP="0080657B">
            <w:r w:rsidRPr="00C2448F">
              <w:t>Staph./Strep. spp.2</w:t>
            </w:r>
          </w:p>
        </w:tc>
        <w:tc>
          <w:tcPr>
            <w:tcW w:w="0" w:type="auto"/>
            <w:shd w:val="clear" w:color="auto" w:fill="FF0000"/>
            <w:noWrap/>
            <w:vAlign w:val="center"/>
            <w:hideMark/>
          </w:tcPr>
          <w:p w14:paraId="4A303C6A"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34</w:t>
            </w:r>
          </w:p>
        </w:tc>
        <w:tc>
          <w:tcPr>
            <w:tcW w:w="0" w:type="auto"/>
            <w:shd w:val="clear" w:color="auto" w:fill="FF0000"/>
            <w:noWrap/>
            <w:vAlign w:val="center"/>
            <w:hideMark/>
          </w:tcPr>
          <w:p w14:paraId="378A9396"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4.34</w:t>
            </w:r>
          </w:p>
        </w:tc>
        <w:tc>
          <w:tcPr>
            <w:tcW w:w="0" w:type="auto"/>
            <w:shd w:val="clear" w:color="auto" w:fill="FF0000"/>
            <w:noWrap/>
            <w:vAlign w:val="center"/>
            <w:hideMark/>
          </w:tcPr>
          <w:p w14:paraId="5A4CBC9B"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83</w:t>
            </w:r>
          </w:p>
        </w:tc>
        <w:tc>
          <w:tcPr>
            <w:tcW w:w="0" w:type="auto"/>
            <w:shd w:val="clear" w:color="auto" w:fill="FF0000"/>
            <w:noWrap/>
            <w:vAlign w:val="center"/>
            <w:hideMark/>
          </w:tcPr>
          <w:p w14:paraId="4CEC5B5A"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3</w:t>
            </w:r>
          </w:p>
        </w:tc>
        <w:tc>
          <w:tcPr>
            <w:tcW w:w="0" w:type="auto"/>
            <w:shd w:val="clear" w:color="auto" w:fill="FF0000"/>
            <w:noWrap/>
            <w:vAlign w:val="center"/>
            <w:hideMark/>
          </w:tcPr>
          <w:p w14:paraId="22796BC1"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95</w:t>
            </w:r>
          </w:p>
        </w:tc>
        <w:tc>
          <w:tcPr>
            <w:tcW w:w="0" w:type="auto"/>
            <w:shd w:val="clear" w:color="auto" w:fill="FF0000"/>
            <w:noWrap/>
            <w:vAlign w:val="center"/>
            <w:hideMark/>
          </w:tcPr>
          <w:p w14:paraId="27279FB6"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80</w:t>
            </w:r>
          </w:p>
        </w:tc>
        <w:tc>
          <w:tcPr>
            <w:tcW w:w="0" w:type="auto"/>
            <w:shd w:val="clear" w:color="auto" w:fill="FF0000"/>
            <w:noWrap/>
            <w:vAlign w:val="center"/>
            <w:hideMark/>
          </w:tcPr>
          <w:p w14:paraId="3626BF5E"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1</w:t>
            </w:r>
          </w:p>
        </w:tc>
        <w:tc>
          <w:tcPr>
            <w:tcW w:w="0" w:type="auto"/>
            <w:shd w:val="clear" w:color="auto" w:fill="FF0000"/>
            <w:noWrap/>
            <w:vAlign w:val="center"/>
            <w:hideMark/>
          </w:tcPr>
          <w:p w14:paraId="0788401C"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73</w:t>
            </w:r>
          </w:p>
        </w:tc>
        <w:tc>
          <w:tcPr>
            <w:tcW w:w="0" w:type="auto"/>
            <w:shd w:val="clear" w:color="auto" w:fill="FF0000"/>
            <w:noWrap/>
            <w:vAlign w:val="center"/>
            <w:hideMark/>
          </w:tcPr>
          <w:p w14:paraId="1110262D"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69</w:t>
            </w:r>
          </w:p>
        </w:tc>
        <w:tc>
          <w:tcPr>
            <w:tcW w:w="0" w:type="auto"/>
            <w:shd w:val="clear" w:color="auto" w:fill="FF0000"/>
            <w:noWrap/>
            <w:vAlign w:val="center"/>
            <w:hideMark/>
          </w:tcPr>
          <w:p w14:paraId="33954213"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1</w:t>
            </w:r>
          </w:p>
        </w:tc>
        <w:tc>
          <w:tcPr>
            <w:tcW w:w="0" w:type="auto"/>
            <w:shd w:val="clear" w:color="auto" w:fill="FF0000"/>
            <w:noWrap/>
            <w:vAlign w:val="center"/>
            <w:hideMark/>
          </w:tcPr>
          <w:p w14:paraId="00148F73"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43</w:t>
            </w:r>
          </w:p>
        </w:tc>
        <w:tc>
          <w:tcPr>
            <w:tcW w:w="0" w:type="auto"/>
            <w:shd w:val="clear" w:color="auto" w:fill="FF0000"/>
            <w:noWrap/>
            <w:vAlign w:val="center"/>
            <w:hideMark/>
          </w:tcPr>
          <w:p w14:paraId="2FCFD943"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69</w:t>
            </w:r>
          </w:p>
        </w:tc>
      </w:tr>
      <w:tr w:rsidR="0080657B" w:rsidRPr="00C2448F" w14:paraId="53BD8AF5"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shd w:val="clear" w:color="auto" w:fill="FF0000"/>
            <w:noWrap/>
            <w:vAlign w:val="center"/>
            <w:hideMark/>
          </w:tcPr>
          <w:p w14:paraId="3C9499AB" w14:textId="77777777" w:rsidR="00FE0129" w:rsidRPr="00C2448F" w:rsidRDefault="00FE0129" w:rsidP="0080657B">
            <w:r w:rsidRPr="00C2448F">
              <w:t>Other major pathogens</w:t>
            </w:r>
          </w:p>
        </w:tc>
        <w:tc>
          <w:tcPr>
            <w:tcW w:w="0" w:type="auto"/>
            <w:shd w:val="clear" w:color="auto" w:fill="FF0000"/>
            <w:noWrap/>
            <w:vAlign w:val="center"/>
            <w:hideMark/>
          </w:tcPr>
          <w:p w14:paraId="2BD7FF00"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2</w:t>
            </w:r>
          </w:p>
        </w:tc>
        <w:tc>
          <w:tcPr>
            <w:tcW w:w="0" w:type="auto"/>
            <w:shd w:val="clear" w:color="auto" w:fill="FF0000"/>
            <w:noWrap/>
            <w:vAlign w:val="center"/>
            <w:hideMark/>
          </w:tcPr>
          <w:p w14:paraId="185E8097"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24</w:t>
            </w:r>
          </w:p>
        </w:tc>
        <w:tc>
          <w:tcPr>
            <w:tcW w:w="0" w:type="auto"/>
            <w:shd w:val="clear" w:color="auto" w:fill="FF0000"/>
            <w:noWrap/>
            <w:vAlign w:val="center"/>
            <w:hideMark/>
          </w:tcPr>
          <w:p w14:paraId="7C77CF4F"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33</w:t>
            </w:r>
          </w:p>
        </w:tc>
        <w:tc>
          <w:tcPr>
            <w:tcW w:w="0" w:type="auto"/>
            <w:shd w:val="clear" w:color="auto" w:fill="FF0000"/>
            <w:noWrap/>
            <w:vAlign w:val="center"/>
            <w:hideMark/>
          </w:tcPr>
          <w:p w14:paraId="1B58FB38"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3</w:t>
            </w:r>
          </w:p>
        </w:tc>
        <w:tc>
          <w:tcPr>
            <w:tcW w:w="0" w:type="auto"/>
            <w:shd w:val="clear" w:color="auto" w:fill="FF0000"/>
            <w:noWrap/>
            <w:vAlign w:val="center"/>
            <w:hideMark/>
          </w:tcPr>
          <w:p w14:paraId="3FAA4E03"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36</w:t>
            </w:r>
          </w:p>
        </w:tc>
        <w:tc>
          <w:tcPr>
            <w:tcW w:w="0" w:type="auto"/>
            <w:shd w:val="clear" w:color="auto" w:fill="FF0000"/>
            <w:noWrap/>
            <w:vAlign w:val="center"/>
            <w:hideMark/>
          </w:tcPr>
          <w:p w14:paraId="037FAB8D"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33</w:t>
            </w:r>
          </w:p>
        </w:tc>
        <w:tc>
          <w:tcPr>
            <w:tcW w:w="0" w:type="auto"/>
            <w:shd w:val="clear" w:color="auto" w:fill="FF0000"/>
            <w:noWrap/>
            <w:vAlign w:val="center"/>
            <w:hideMark/>
          </w:tcPr>
          <w:p w14:paraId="53E4E742"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w:t>
            </w:r>
          </w:p>
        </w:tc>
        <w:tc>
          <w:tcPr>
            <w:tcW w:w="0" w:type="auto"/>
            <w:shd w:val="clear" w:color="auto" w:fill="FF0000"/>
            <w:noWrap/>
            <w:vAlign w:val="center"/>
            <w:hideMark/>
          </w:tcPr>
          <w:p w14:paraId="0F88C12C"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1</w:t>
            </w:r>
          </w:p>
        </w:tc>
        <w:tc>
          <w:tcPr>
            <w:tcW w:w="0" w:type="auto"/>
            <w:shd w:val="clear" w:color="auto" w:fill="FF0000"/>
            <w:noWrap/>
            <w:vAlign w:val="center"/>
            <w:hideMark/>
          </w:tcPr>
          <w:p w14:paraId="0C676192"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27</w:t>
            </w:r>
          </w:p>
        </w:tc>
        <w:tc>
          <w:tcPr>
            <w:tcW w:w="0" w:type="auto"/>
            <w:shd w:val="clear" w:color="auto" w:fill="FF0000"/>
            <w:noWrap/>
            <w:vAlign w:val="center"/>
            <w:hideMark/>
          </w:tcPr>
          <w:p w14:paraId="7516D46F"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2</w:t>
            </w:r>
          </w:p>
        </w:tc>
        <w:tc>
          <w:tcPr>
            <w:tcW w:w="0" w:type="auto"/>
            <w:shd w:val="clear" w:color="auto" w:fill="FF0000"/>
            <w:noWrap/>
            <w:vAlign w:val="center"/>
            <w:hideMark/>
          </w:tcPr>
          <w:p w14:paraId="07E0A196"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0.26</w:t>
            </w:r>
          </w:p>
        </w:tc>
        <w:tc>
          <w:tcPr>
            <w:tcW w:w="0" w:type="auto"/>
            <w:shd w:val="clear" w:color="auto" w:fill="FF0000"/>
            <w:noWrap/>
            <w:vAlign w:val="center"/>
            <w:hideMark/>
          </w:tcPr>
          <w:p w14:paraId="4FA3A353"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769</w:t>
            </w:r>
          </w:p>
        </w:tc>
      </w:tr>
      <w:tr w:rsidR="00FE0129" w:rsidRPr="00C2448F" w14:paraId="197BA059"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shd w:val="clear" w:color="auto" w:fill="auto"/>
            <w:noWrap/>
            <w:vAlign w:val="center"/>
            <w:hideMark/>
          </w:tcPr>
          <w:p w14:paraId="2988B0BF" w14:textId="77777777" w:rsidR="00FE0129" w:rsidRPr="00C2448F" w:rsidRDefault="00FE0129" w:rsidP="0080657B">
            <w:r w:rsidRPr="00C2448F">
              <w:t>All major pathogens3</w:t>
            </w:r>
          </w:p>
        </w:tc>
        <w:tc>
          <w:tcPr>
            <w:tcW w:w="0" w:type="auto"/>
            <w:shd w:val="clear" w:color="auto" w:fill="auto"/>
            <w:noWrap/>
            <w:vAlign w:val="center"/>
            <w:hideMark/>
          </w:tcPr>
          <w:p w14:paraId="7BF15DC2"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04</w:t>
            </w:r>
          </w:p>
        </w:tc>
        <w:tc>
          <w:tcPr>
            <w:tcW w:w="0" w:type="auto"/>
            <w:shd w:val="clear" w:color="auto" w:fill="auto"/>
            <w:noWrap/>
            <w:vAlign w:val="center"/>
            <w:hideMark/>
          </w:tcPr>
          <w:p w14:paraId="75A6DB87"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1D40B438" w14:textId="728880B6" w:rsidR="00FE0129" w:rsidRPr="00C2448F" w:rsidRDefault="00CB226C" w:rsidP="0080657B">
            <w:pPr>
              <w:cnfStyle w:val="000000100000" w:firstRow="0" w:lastRow="0" w:firstColumn="0" w:lastColumn="0" w:oddVBand="0" w:evenVBand="0" w:oddHBand="1" w:evenHBand="0" w:firstRowFirstColumn="0" w:firstRowLastColumn="0" w:lastRowFirstColumn="0" w:lastRowLastColumn="0"/>
            </w:pPr>
            <w:r w:rsidRPr="00C2448F">
              <w:t xml:space="preserve"> </w:t>
            </w:r>
            <w:r w:rsidR="00FE0129" w:rsidRPr="00C2448F">
              <w:t>0</w:t>
            </w:r>
          </w:p>
        </w:tc>
        <w:tc>
          <w:tcPr>
            <w:tcW w:w="0" w:type="auto"/>
            <w:shd w:val="clear" w:color="auto" w:fill="auto"/>
            <w:noWrap/>
            <w:vAlign w:val="center"/>
            <w:hideMark/>
          </w:tcPr>
          <w:p w14:paraId="564E8AA7"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9</w:t>
            </w:r>
          </w:p>
        </w:tc>
        <w:tc>
          <w:tcPr>
            <w:tcW w:w="0" w:type="auto"/>
            <w:shd w:val="clear" w:color="auto" w:fill="auto"/>
            <w:noWrap/>
            <w:vAlign w:val="center"/>
            <w:hideMark/>
          </w:tcPr>
          <w:p w14:paraId="1E2A1F5B"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5101B51B"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498DBED9"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5</w:t>
            </w:r>
          </w:p>
        </w:tc>
        <w:tc>
          <w:tcPr>
            <w:tcW w:w="0" w:type="auto"/>
            <w:shd w:val="clear" w:color="auto" w:fill="auto"/>
            <w:noWrap/>
            <w:vAlign w:val="center"/>
            <w:hideMark/>
          </w:tcPr>
          <w:p w14:paraId="5DDF7634"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60C68DE4"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3C3E5E56"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70</w:t>
            </w:r>
          </w:p>
        </w:tc>
        <w:tc>
          <w:tcPr>
            <w:tcW w:w="0" w:type="auto"/>
            <w:shd w:val="clear" w:color="auto" w:fill="auto"/>
            <w:noWrap/>
            <w:vAlign w:val="center"/>
            <w:hideMark/>
          </w:tcPr>
          <w:p w14:paraId="3FB5E268"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3FBB8F77"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tc>
      </w:tr>
      <w:tr w:rsidR="00FE0129" w:rsidRPr="00C2448F" w14:paraId="6D8B4094"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36C34130" w14:textId="77777777" w:rsidR="00FE0129" w:rsidRPr="00C2448F" w:rsidRDefault="00FE0129" w:rsidP="0080657B">
            <w:r w:rsidRPr="00C2448F">
              <w:t>Coagulase-negative staphylococci</w:t>
            </w:r>
          </w:p>
        </w:tc>
        <w:tc>
          <w:tcPr>
            <w:tcW w:w="0" w:type="auto"/>
            <w:noWrap/>
            <w:vAlign w:val="center"/>
            <w:hideMark/>
          </w:tcPr>
          <w:p w14:paraId="7BA89385"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28</w:t>
            </w:r>
          </w:p>
        </w:tc>
        <w:tc>
          <w:tcPr>
            <w:tcW w:w="0" w:type="auto"/>
            <w:noWrap/>
            <w:vAlign w:val="center"/>
            <w:hideMark/>
          </w:tcPr>
          <w:p w14:paraId="0D30414B"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22.54</w:t>
            </w:r>
          </w:p>
        </w:tc>
        <w:tc>
          <w:tcPr>
            <w:tcW w:w="0" w:type="auto"/>
            <w:noWrap/>
            <w:vAlign w:val="center"/>
            <w:hideMark/>
          </w:tcPr>
          <w:p w14:paraId="0F4583FC"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568</w:t>
            </w:r>
          </w:p>
        </w:tc>
        <w:tc>
          <w:tcPr>
            <w:tcW w:w="0" w:type="auto"/>
            <w:noWrap/>
            <w:vAlign w:val="center"/>
            <w:hideMark/>
          </w:tcPr>
          <w:p w14:paraId="78E514B0"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12</w:t>
            </w:r>
          </w:p>
        </w:tc>
        <w:tc>
          <w:tcPr>
            <w:tcW w:w="0" w:type="auto"/>
            <w:noWrap/>
            <w:vAlign w:val="center"/>
            <w:hideMark/>
          </w:tcPr>
          <w:p w14:paraId="0757A258"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9.28</w:t>
            </w:r>
          </w:p>
        </w:tc>
        <w:tc>
          <w:tcPr>
            <w:tcW w:w="0" w:type="auto"/>
            <w:noWrap/>
            <w:vAlign w:val="center"/>
            <w:hideMark/>
          </w:tcPr>
          <w:p w14:paraId="47FBCDEE"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581</w:t>
            </w:r>
          </w:p>
        </w:tc>
        <w:tc>
          <w:tcPr>
            <w:tcW w:w="0" w:type="auto"/>
            <w:noWrap/>
            <w:vAlign w:val="center"/>
            <w:hideMark/>
          </w:tcPr>
          <w:p w14:paraId="2217F3A3"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95</w:t>
            </w:r>
          </w:p>
        </w:tc>
        <w:tc>
          <w:tcPr>
            <w:tcW w:w="0" w:type="auto"/>
            <w:noWrap/>
            <w:vAlign w:val="center"/>
            <w:hideMark/>
          </w:tcPr>
          <w:p w14:paraId="0BEA7555"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7.37</w:t>
            </w:r>
          </w:p>
        </w:tc>
        <w:tc>
          <w:tcPr>
            <w:tcW w:w="0" w:type="auto"/>
            <w:noWrap/>
            <w:vAlign w:val="center"/>
            <w:hideMark/>
          </w:tcPr>
          <w:p w14:paraId="3CA3EB70"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547</w:t>
            </w:r>
          </w:p>
        </w:tc>
        <w:tc>
          <w:tcPr>
            <w:tcW w:w="0" w:type="auto"/>
            <w:noWrap/>
            <w:vAlign w:val="center"/>
            <w:hideMark/>
          </w:tcPr>
          <w:p w14:paraId="778BEBF2"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88</w:t>
            </w:r>
          </w:p>
        </w:tc>
        <w:tc>
          <w:tcPr>
            <w:tcW w:w="0" w:type="auto"/>
            <w:noWrap/>
            <w:vAlign w:val="center"/>
            <w:hideMark/>
          </w:tcPr>
          <w:p w14:paraId="4DE78EF6"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6.48</w:t>
            </w:r>
          </w:p>
        </w:tc>
        <w:tc>
          <w:tcPr>
            <w:tcW w:w="0" w:type="auto"/>
            <w:noWrap/>
            <w:vAlign w:val="center"/>
            <w:hideMark/>
          </w:tcPr>
          <w:p w14:paraId="47644A82"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534</w:t>
            </w:r>
          </w:p>
        </w:tc>
      </w:tr>
      <w:tr w:rsidR="00FE0129" w:rsidRPr="00C2448F" w14:paraId="45B71320" w14:textId="77777777" w:rsidTr="00EF1840">
        <w:trPr>
          <w:cnfStyle w:val="000000100000" w:firstRow="0" w:lastRow="0" w:firstColumn="0" w:lastColumn="0" w:oddVBand="0" w:evenVBand="0" w:oddHBand="1" w:evenHBand="0" w:firstRowFirstColumn="0" w:firstRowLastColumn="0" w:lastRowFirstColumn="0" w:lastRowLastColumn="0"/>
          <w:trHeight w:val="331"/>
          <w:jc w:val="center"/>
        </w:trPr>
        <w:tc>
          <w:tcPr>
            <w:cnfStyle w:val="001000000000" w:firstRow="0" w:lastRow="0" w:firstColumn="1" w:lastColumn="0" w:oddVBand="0" w:evenVBand="0" w:oddHBand="0" w:evenHBand="0" w:firstRowFirstColumn="0" w:firstRowLastColumn="0" w:lastRowFirstColumn="0" w:lastRowLastColumn="0"/>
            <w:tcW w:w="3986" w:type="dxa"/>
            <w:noWrap/>
            <w:vAlign w:val="center"/>
            <w:hideMark/>
          </w:tcPr>
          <w:p w14:paraId="1239686D" w14:textId="77777777" w:rsidR="00FE0129" w:rsidRPr="00C2448F" w:rsidRDefault="00FE0129" w:rsidP="0080657B">
            <w:r w:rsidRPr="00C2448F">
              <w:t>Corynebacterium spp.</w:t>
            </w:r>
          </w:p>
        </w:tc>
        <w:tc>
          <w:tcPr>
            <w:tcW w:w="0" w:type="auto"/>
            <w:noWrap/>
            <w:vAlign w:val="center"/>
            <w:hideMark/>
          </w:tcPr>
          <w:p w14:paraId="3F67DE69"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54</w:t>
            </w:r>
          </w:p>
        </w:tc>
        <w:tc>
          <w:tcPr>
            <w:tcW w:w="0" w:type="auto"/>
            <w:noWrap/>
            <w:vAlign w:val="center"/>
            <w:hideMark/>
          </w:tcPr>
          <w:p w14:paraId="0ECC408F"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1.11</w:t>
            </w:r>
          </w:p>
        </w:tc>
        <w:tc>
          <w:tcPr>
            <w:tcW w:w="0" w:type="auto"/>
            <w:noWrap/>
            <w:vAlign w:val="center"/>
            <w:hideMark/>
          </w:tcPr>
          <w:p w14:paraId="4CD55C54"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486</w:t>
            </w:r>
          </w:p>
        </w:tc>
        <w:tc>
          <w:tcPr>
            <w:tcW w:w="0" w:type="auto"/>
            <w:noWrap/>
            <w:vAlign w:val="center"/>
            <w:hideMark/>
          </w:tcPr>
          <w:p w14:paraId="3043ED11"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52</w:t>
            </w:r>
          </w:p>
        </w:tc>
        <w:tc>
          <w:tcPr>
            <w:tcW w:w="0" w:type="auto"/>
            <w:noWrap/>
            <w:vAlign w:val="center"/>
            <w:hideMark/>
          </w:tcPr>
          <w:p w14:paraId="38EA63E4"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0.57</w:t>
            </w:r>
          </w:p>
        </w:tc>
        <w:tc>
          <w:tcPr>
            <w:tcW w:w="0" w:type="auto"/>
            <w:noWrap/>
            <w:vAlign w:val="center"/>
            <w:hideMark/>
          </w:tcPr>
          <w:p w14:paraId="1306FCF2"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492</w:t>
            </w:r>
          </w:p>
        </w:tc>
        <w:tc>
          <w:tcPr>
            <w:tcW w:w="0" w:type="auto"/>
            <w:noWrap/>
            <w:vAlign w:val="center"/>
            <w:hideMark/>
          </w:tcPr>
          <w:p w14:paraId="0E227E99"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56</w:t>
            </w:r>
          </w:p>
        </w:tc>
        <w:tc>
          <w:tcPr>
            <w:tcW w:w="0" w:type="auto"/>
            <w:noWrap/>
            <w:vAlign w:val="center"/>
            <w:hideMark/>
          </w:tcPr>
          <w:p w14:paraId="5C5F6D47"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9.95</w:t>
            </w:r>
          </w:p>
        </w:tc>
        <w:tc>
          <w:tcPr>
            <w:tcW w:w="0" w:type="auto"/>
            <w:noWrap/>
            <w:vAlign w:val="center"/>
            <w:hideMark/>
          </w:tcPr>
          <w:p w14:paraId="53F01163"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563</w:t>
            </w:r>
          </w:p>
        </w:tc>
        <w:tc>
          <w:tcPr>
            <w:tcW w:w="0" w:type="auto"/>
            <w:noWrap/>
            <w:vAlign w:val="center"/>
            <w:hideMark/>
          </w:tcPr>
          <w:p w14:paraId="3BD7DF94"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62</w:t>
            </w:r>
          </w:p>
        </w:tc>
        <w:tc>
          <w:tcPr>
            <w:tcW w:w="0" w:type="auto"/>
            <w:noWrap/>
            <w:vAlign w:val="center"/>
            <w:hideMark/>
          </w:tcPr>
          <w:p w14:paraId="63A8F7B9"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10.84</w:t>
            </w:r>
          </w:p>
        </w:tc>
        <w:tc>
          <w:tcPr>
            <w:tcW w:w="0" w:type="auto"/>
            <w:noWrap/>
            <w:vAlign w:val="center"/>
            <w:hideMark/>
          </w:tcPr>
          <w:p w14:paraId="64344E92"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572</w:t>
            </w:r>
          </w:p>
        </w:tc>
      </w:tr>
      <w:tr w:rsidR="00FE0129" w:rsidRPr="00C2448F" w14:paraId="7959A374" w14:textId="77777777" w:rsidTr="00EF1840">
        <w:trPr>
          <w:trHeight w:val="331"/>
          <w:jc w:val="center"/>
        </w:trPr>
        <w:tc>
          <w:tcPr>
            <w:cnfStyle w:val="001000000000" w:firstRow="0" w:lastRow="0" w:firstColumn="1" w:lastColumn="0" w:oddVBand="0" w:evenVBand="0" w:oddHBand="0" w:evenHBand="0" w:firstRowFirstColumn="0" w:firstRowLastColumn="0" w:lastRowFirstColumn="0" w:lastRowLastColumn="0"/>
            <w:tcW w:w="3986" w:type="dxa"/>
            <w:shd w:val="clear" w:color="auto" w:fill="auto"/>
            <w:noWrap/>
            <w:vAlign w:val="center"/>
            <w:hideMark/>
          </w:tcPr>
          <w:p w14:paraId="1B659588" w14:textId="77777777" w:rsidR="00FE0129" w:rsidRPr="00C2448F" w:rsidRDefault="00FE0129" w:rsidP="0080657B">
            <w:r w:rsidRPr="00C2448F">
              <w:lastRenderedPageBreak/>
              <w:t>All minor pathogens3</w:t>
            </w:r>
          </w:p>
        </w:tc>
        <w:tc>
          <w:tcPr>
            <w:tcW w:w="0" w:type="auto"/>
            <w:shd w:val="clear" w:color="auto" w:fill="auto"/>
            <w:noWrap/>
            <w:vAlign w:val="center"/>
            <w:hideMark/>
          </w:tcPr>
          <w:p w14:paraId="23265342"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82</w:t>
            </w:r>
          </w:p>
        </w:tc>
        <w:tc>
          <w:tcPr>
            <w:tcW w:w="0" w:type="auto"/>
            <w:shd w:val="clear" w:color="auto" w:fill="auto"/>
            <w:noWrap/>
            <w:vAlign w:val="center"/>
            <w:hideMark/>
          </w:tcPr>
          <w:p w14:paraId="1054BE15"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noWrap/>
            <w:vAlign w:val="center"/>
          </w:tcPr>
          <w:p w14:paraId="1E0CDA76"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noWrap/>
            <w:vAlign w:val="center"/>
            <w:hideMark/>
          </w:tcPr>
          <w:p w14:paraId="6E25A87F"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64</w:t>
            </w:r>
          </w:p>
        </w:tc>
        <w:tc>
          <w:tcPr>
            <w:tcW w:w="0" w:type="auto"/>
            <w:shd w:val="clear" w:color="auto" w:fill="auto"/>
            <w:noWrap/>
            <w:vAlign w:val="center"/>
            <w:hideMark/>
          </w:tcPr>
          <w:p w14:paraId="35BE02DA"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noWrap/>
            <w:vAlign w:val="center"/>
          </w:tcPr>
          <w:p w14:paraId="558042A1"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noWrap/>
            <w:vAlign w:val="center"/>
            <w:hideMark/>
          </w:tcPr>
          <w:p w14:paraId="348907BC"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51</w:t>
            </w:r>
          </w:p>
        </w:tc>
        <w:tc>
          <w:tcPr>
            <w:tcW w:w="0" w:type="auto"/>
            <w:shd w:val="clear" w:color="auto" w:fill="auto"/>
            <w:noWrap/>
            <w:vAlign w:val="center"/>
            <w:hideMark/>
          </w:tcPr>
          <w:p w14:paraId="07FA8AB2"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noWrap/>
            <w:vAlign w:val="center"/>
          </w:tcPr>
          <w:p w14:paraId="31A78883"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noWrap/>
            <w:vAlign w:val="center"/>
            <w:hideMark/>
          </w:tcPr>
          <w:p w14:paraId="032CC5C3"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r w:rsidRPr="00C2448F">
              <w:t>150</w:t>
            </w:r>
          </w:p>
        </w:tc>
        <w:tc>
          <w:tcPr>
            <w:tcW w:w="0" w:type="auto"/>
            <w:shd w:val="clear" w:color="auto" w:fill="auto"/>
            <w:noWrap/>
            <w:vAlign w:val="center"/>
            <w:hideMark/>
          </w:tcPr>
          <w:p w14:paraId="67AB77D8"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p>
        </w:tc>
        <w:tc>
          <w:tcPr>
            <w:tcW w:w="0" w:type="auto"/>
            <w:shd w:val="clear" w:color="auto" w:fill="auto"/>
            <w:noWrap/>
            <w:vAlign w:val="center"/>
          </w:tcPr>
          <w:p w14:paraId="3821878B" w14:textId="77777777" w:rsidR="00FE0129" w:rsidRPr="00C2448F" w:rsidRDefault="00FE0129" w:rsidP="0080657B">
            <w:pPr>
              <w:cnfStyle w:val="000000000000" w:firstRow="0" w:lastRow="0" w:firstColumn="0" w:lastColumn="0" w:oddVBand="0" w:evenVBand="0" w:oddHBand="0" w:evenHBand="0" w:firstRowFirstColumn="0" w:firstRowLastColumn="0" w:lastRowFirstColumn="0" w:lastRowLastColumn="0"/>
            </w:pPr>
          </w:p>
        </w:tc>
      </w:tr>
      <w:tr w:rsidR="00FE0129" w:rsidRPr="00C2448F" w14:paraId="0F007125" w14:textId="77777777" w:rsidTr="00EF1840">
        <w:trPr>
          <w:cnfStyle w:val="000000100000" w:firstRow="0" w:lastRow="0" w:firstColumn="0" w:lastColumn="0" w:oddVBand="0" w:evenVBand="0" w:oddHBand="1" w:evenHBand="0" w:firstRowFirstColumn="0" w:firstRowLastColumn="0" w:lastRowFirstColumn="0" w:lastRowLastColumn="0"/>
          <w:trHeight w:val="109"/>
          <w:jc w:val="center"/>
        </w:trPr>
        <w:tc>
          <w:tcPr>
            <w:cnfStyle w:val="001000000000" w:firstRow="0" w:lastRow="0" w:firstColumn="1" w:lastColumn="0" w:oddVBand="0" w:evenVBand="0" w:oddHBand="0" w:evenHBand="0" w:firstRowFirstColumn="0" w:firstRowLastColumn="0" w:lastRowFirstColumn="0" w:lastRowLastColumn="0"/>
            <w:tcW w:w="3986" w:type="dxa"/>
            <w:shd w:val="clear" w:color="auto" w:fill="auto"/>
            <w:noWrap/>
            <w:vAlign w:val="center"/>
            <w:hideMark/>
          </w:tcPr>
          <w:p w14:paraId="7EE08FAC" w14:textId="77777777" w:rsidR="00FE0129" w:rsidRPr="00C2448F" w:rsidRDefault="00FE0129" w:rsidP="0080657B">
            <w:r w:rsidRPr="00C2448F">
              <w:t>Total3</w:t>
            </w:r>
          </w:p>
        </w:tc>
        <w:tc>
          <w:tcPr>
            <w:tcW w:w="0" w:type="auto"/>
            <w:shd w:val="clear" w:color="auto" w:fill="auto"/>
            <w:noWrap/>
            <w:vAlign w:val="center"/>
            <w:hideMark/>
          </w:tcPr>
          <w:p w14:paraId="07F4C77A"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86</w:t>
            </w:r>
          </w:p>
        </w:tc>
        <w:tc>
          <w:tcPr>
            <w:tcW w:w="0" w:type="auto"/>
            <w:shd w:val="clear" w:color="auto" w:fill="auto"/>
            <w:noWrap/>
            <w:vAlign w:val="center"/>
            <w:hideMark/>
          </w:tcPr>
          <w:p w14:paraId="54954EE3"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tcPr>
          <w:p w14:paraId="7F0043CF"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p w14:paraId="48366B3D"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6ABCD38E"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43</w:t>
            </w:r>
          </w:p>
        </w:tc>
        <w:tc>
          <w:tcPr>
            <w:tcW w:w="0" w:type="auto"/>
            <w:shd w:val="clear" w:color="auto" w:fill="auto"/>
            <w:noWrap/>
            <w:vAlign w:val="center"/>
            <w:hideMark/>
          </w:tcPr>
          <w:p w14:paraId="690CEAF7"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tcPr>
          <w:p w14:paraId="2F9EF3A7"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7FF6130C"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26</w:t>
            </w:r>
          </w:p>
        </w:tc>
        <w:tc>
          <w:tcPr>
            <w:tcW w:w="0" w:type="auto"/>
            <w:shd w:val="clear" w:color="auto" w:fill="auto"/>
            <w:noWrap/>
            <w:vAlign w:val="center"/>
            <w:hideMark/>
          </w:tcPr>
          <w:p w14:paraId="1E45BB35"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tcPr>
          <w:p w14:paraId="742B9FDD"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hideMark/>
          </w:tcPr>
          <w:p w14:paraId="48A0E9A8"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r w:rsidRPr="00C2448F">
              <w:t>220</w:t>
            </w:r>
          </w:p>
        </w:tc>
        <w:tc>
          <w:tcPr>
            <w:tcW w:w="0" w:type="auto"/>
            <w:shd w:val="clear" w:color="auto" w:fill="auto"/>
            <w:noWrap/>
            <w:vAlign w:val="center"/>
            <w:hideMark/>
          </w:tcPr>
          <w:p w14:paraId="60309BFC"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tc>
        <w:tc>
          <w:tcPr>
            <w:tcW w:w="0" w:type="auto"/>
            <w:shd w:val="clear" w:color="auto" w:fill="auto"/>
            <w:noWrap/>
            <w:vAlign w:val="center"/>
          </w:tcPr>
          <w:p w14:paraId="43DCF71A" w14:textId="77777777" w:rsidR="00FE0129" w:rsidRPr="00C2448F" w:rsidRDefault="00FE0129" w:rsidP="0080657B">
            <w:pPr>
              <w:cnfStyle w:val="000000100000" w:firstRow="0" w:lastRow="0" w:firstColumn="0" w:lastColumn="0" w:oddVBand="0" w:evenVBand="0" w:oddHBand="1" w:evenHBand="0" w:firstRowFirstColumn="0" w:firstRowLastColumn="0" w:lastRowFirstColumn="0" w:lastRowLastColumn="0"/>
            </w:pPr>
          </w:p>
        </w:tc>
      </w:tr>
    </w:tbl>
    <w:p w14:paraId="667D506E" w14:textId="14F66A0A" w:rsidR="00AC0497" w:rsidRDefault="00AC0497" w:rsidP="0080657B">
      <w:pPr>
        <w:pStyle w:val="ListParagraph"/>
      </w:pPr>
    </w:p>
    <w:p w14:paraId="4C4EB7E1" w14:textId="02F12010" w:rsidR="00641AD5" w:rsidRDefault="00641AD5" w:rsidP="0080657B">
      <w:pPr>
        <w:pStyle w:val="ListParagraph"/>
      </w:pPr>
    </w:p>
    <w:p w14:paraId="7767B9CF" w14:textId="61503CA6" w:rsidR="00641AD5" w:rsidRDefault="00641AD5" w:rsidP="0080657B">
      <w:pPr>
        <w:pStyle w:val="ListParagraph"/>
      </w:pPr>
    </w:p>
    <w:p w14:paraId="3D568868" w14:textId="77777777" w:rsidR="00641AD5" w:rsidRDefault="00641AD5" w:rsidP="0080657B">
      <w:pPr>
        <w:pStyle w:val="ListParagraph"/>
      </w:pPr>
    </w:p>
    <w:p w14:paraId="30FB188C" w14:textId="38B21CC4" w:rsidR="00641AD5" w:rsidRDefault="00641AD5" w:rsidP="00641AD5">
      <w:pPr>
        <w:pStyle w:val="Heading1"/>
      </w:pPr>
      <w:bookmarkStart w:id="19" w:name="_Toc31209229"/>
      <w:r>
        <w:t>References</w:t>
      </w:r>
      <w:bookmarkEnd w:id="19"/>
      <w:r>
        <w:t xml:space="preserve"> </w:t>
      </w:r>
    </w:p>
    <w:p w14:paraId="1ED3BF3D" w14:textId="77777777" w:rsidR="00641AD5" w:rsidRPr="00641AD5" w:rsidRDefault="00641AD5" w:rsidP="00E7525A">
      <w:pPr>
        <w:pStyle w:val="EndNoteBibliography"/>
        <w:ind w:left="720" w:hanging="720"/>
      </w:pPr>
      <w:r>
        <w:fldChar w:fldCharType="begin"/>
      </w:r>
      <w:r>
        <w:instrText xml:space="preserve"> ADDIN EN.REFLIST </w:instrText>
      </w:r>
      <w:r>
        <w:fldChar w:fldCharType="separate"/>
      </w:r>
      <w:r w:rsidRPr="00641AD5">
        <w:t xml:space="preserve">Berry, E. A., &amp; Hillerton, J. E. (2007). Effect of an intramammary teat seal and dry cow antibiotic in relation to dry period length on postpartum mastitis. </w:t>
      </w:r>
      <w:r w:rsidRPr="00641AD5">
        <w:rPr>
          <w:i/>
        </w:rPr>
        <w:t>J Dairy Sci, 90</w:t>
      </w:r>
      <w:r w:rsidRPr="00641AD5">
        <w:t>(2), 760-765. doi:10.3168/jds.S0022-0302(07)71560-6</w:t>
      </w:r>
    </w:p>
    <w:p w14:paraId="40282BD8" w14:textId="77777777" w:rsidR="00641AD5" w:rsidRPr="00641AD5" w:rsidRDefault="00641AD5" w:rsidP="00E7525A">
      <w:pPr>
        <w:pStyle w:val="EndNoteBibliography"/>
        <w:ind w:left="720" w:hanging="720"/>
      </w:pPr>
      <w:r w:rsidRPr="00641AD5">
        <w:t xml:space="preserve">Godden, S., Rapnicki, P., Stewart, S., Fetrow, J., Johnson, A., Bey, R., &amp; Farnsworth, R. (2003). Effectiveness of an internal teat seal in the prevention of new intramammary infections during the dry and early-lactation periods in dairy cows when used with a dry cow intramammary antibiotic. </w:t>
      </w:r>
      <w:r w:rsidRPr="00641AD5">
        <w:rPr>
          <w:i/>
        </w:rPr>
        <w:t>J Dairy Sci, 86</w:t>
      </w:r>
      <w:r w:rsidRPr="00641AD5">
        <w:t>(12), 3899-3911. doi:10.3168/jds.S0022-0302(03)73998-8</w:t>
      </w:r>
    </w:p>
    <w:p w14:paraId="0CC6C0B0" w14:textId="77777777" w:rsidR="00641AD5" w:rsidRPr="00641AD5" w:rsidRDefault="00641AD5" w:rsidP="00E7525A">
      <w:pPr>
        <w:pStyle w:val="EndNoteBibliography"/>
        <w:ind w:left="720" w:hanging="720"/>
      </w:pPr>
      <w:r w:rsidRPr="00641AD5">
        <w:t xml:space="preserve">Molina, L. R., Costa, H. N., Leão, J. M., Malacco, V. M. R., Facury Filho, E. J., Carvalho, A. U., &amp; Lage, C. F. A. (2017). Efficacy of an internal teat seal associated with a dry cow intramammary antibiotic for prevention of intramammary infections in dairy cows during the dry and early lactation periods. </w:t>
      </w:r>
      <w:r w:rsidRPr="00641AD5">
        <w:rPr>
          <w:i/>
        </w:rPr>
        <w:t>Pesquisa Veterinária Brasileira, 37</w:t>
      </w:r>
      <w:r w:rsidRPr="00641AD5">
        <w:t xml:space="preserve">, 465-470. </w:t>
      </w:r>
    </w:p>
    <w:p w14:paraId="5E33A636" w14:textId="4D24831D" w:rsidR="00641AD5" w:rsidRPr="00C2448F" w:rsidRDefault="00641AD5" w:rsidP="00E7525A">
      <w:pPr>
        <w:pStyle w:val="ListParagraph"/>
      </w:pPr>
      <w:r>
        <w:fldChar w:fldCharType="end"/>
      </w:r>
    </w:p>
    <w:sectPr w:rsidR="00641AD5" w:rsidRPr="00C2448F" w:rsidSect="00297722">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CA98CA" w14:textId="77777777" w:rsidR="00617802" w:rsidRDefault="00617802" w:rsidP="0080657B">
      <w:r>
        <w:separator/>
      </w:r>
    </w:p>
  </w:endnote>
  <w:endnote w:type="continuationSeparator" w:id="0">
    <w:p w14:paraId="70FF4A42" w14:textId="77777777" w:rsidR="00617802" w:rsidRDefault="00617802" w:rsidP="008065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n-e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TimesNewRoman">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2D3157" w14:textId="5A1E170A" w:rsidR="00B627C4" w:rsidRPr="00362D0D" w:rsidRDefault="00B627C4" w:rsidP="0080657B">
    <w:pPr>
      <w:pStyle w:val="Footer"/>
    </w:pPr>
    <w:r w:rsidRPr="00362D0D">
      <w:t>(</w:t>
    </w:r>
    <w:sdt>
      <w:sdtPr>
        <w:id w:val="-306860534"/>
        <w:docPartObj>
          <w:docPartGallery w:val="Page Numbers (Bottom of Page)"/>
          <w:docPartUnique/>
        </w:docPartObj>
      </w:sdtPr>
      <w:sdtEndPr>
        <w:rPr>
          <w:noProof/>
        </w:rPr>
      </w:sdtEndPr>
      <w:sdtContent>
        <w:r w:rsidRPr="00362D0D">
          <w:fldChar w:fldCharType="begin"/>
        </w:r>
        <w:r w:rsidRPr="00362D0D">
          <w:instrText xml:space="preserve"> PAGE   \* MERGEFORMAT </w:instrText>
        </w:r>
        <w:r w:rsidRPr="00362D0D">
          <w:fldChar w:fldCharType="separate"/>
        </w:r>
        <w:r w:rsidRPr="00362D0D">
          <w:rPr>
            <w:noProof/>
          </w:rPr>
          <w:t>2</w:t>
        </w:r>
        <w:r w:rsidRPr="00362D0D">
          <w:rPr>
            <w:noProof/>
          </w:rPr>
          <w:fldChar w:fldCharType="end"/>
        </w:r>
        <w:r w:rsidRPr="00362D0D">
          <w:rPr>
            <w:noProof/>
          </w:rPr>
          <w:t>)</w:t>
        </w:r>
      </w:sdtContent>
    </w:sdt>
  </w:p>
  <w:p w14:paraId="5DE20F83" w14:textId="77777777" w:rsidR="00B627C4" w:rsidRDefault="00B627C4" w:rsidP="008065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EE3616" w14:textId="77777777" w:rsidR="00617802" w:rsidRDefault="00617802" w:rsidP="0080657B">
      <w:r>
        <w:separator/>
      </w:r>
    </w:p>
  </w:footnote>
  <w:footnote w:type="continuationSeparator" w:id="0">
    <w:p w14:paraId="418B52C2" w14:textId="77777777" w:rsidR="00617802" w:rsidRDefault="00617802" w:rsidP="0080657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00E0D"/>
    <w:multiLevelType w:val="hybridMultilevel"/>
    <w:tmpl w:val="C08C734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DB0F34"/>
    <w:multiLevelType w:val="hybridMultilevel"/>
    <w:tmpl w:val="72546B2C"/>
    <w:lvl w:ilvl="0" w:tplc="A8543EE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C53CB7"/>
    <w:multiLevelType w:val="hybridMultilevel"/>
    <w:tmpl w:val="E0141F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2C70E7"/>
    <w:multiLevelType w:val="hybridMultilevel"/>
    <w:tmpl w:val="BA944E82"/>
    <w:lvl w:ilvl="0" w:tplc="44B2E4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623855"/>
    <w:multiLevelType w:val="hybridMultilevel"/>
    <w:tmpl w:val="BFA6C5F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002055"/>
    <w:multiLevelType w:val="hybridMultilevel"/>
    <w:tmpl w:val="3A8EC51A"/>
    <w:lvl w:ilvl="0" w:tplc="44B2E4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9B3AA7"/>
    <w:multiLevelType w:val="hybridMultilevel"/>
    <w:tmpl w:val="03262AA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220DD7"/>
    <w:multiLevelType w:val="hybridMultilevel"/>
    <w:tmpl w:val="97C605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7F773CF"/>
    <w:multiLevelType w:val="hybridMultilevel"/>
    <w:tmpl w:val="3A30AFC0"/>
    <w:lvl w:ilvl="0" w:tplc="CDE67D54">
      <w:start w:val="1"/>
      <w:numFmt w:val="bullet"/>
      <w:lvlText w:val=""/>
      <w:lvlJc w:val="left"/>
      <w:pPr>
        <w:ind w:left="726" w:hanging="360"/>
      </w:pPr>
      <w:rPr>
        <w:rFonts w:ascii="Symbol" w:hAnsi="Symbol" w:hint="default"/>
        <w:color w:val="000000" w:themeColor="text1"/>
      </w:rPr>
    </w:lvl>
    <w:lvl w:ilvl="1" w:tplc="04090003" w:tentative="1">
      <w:start w:val="1"/>
      <w:numFmt w:val="bullet"/>
      <w:lvlText w:val="o"/>
      <w:lvlJc w:val="left"/>
      <w:pPr>
        <w:ind w:left="1446" w:hanging="360"/>
      </w:pPr>
      <w:rPr>
        <w:rFonts w:ascii="Courier New" w:hAnsi="Courier New" w:cs="Courier New" w:hint="default"/>
      </w:rPr>
    </w:lvl>
    <w:lvl w:ilvl="2" w:tplc="04090005" w:tentative="1">
      <w:start w:val="1"/>
      <w:numFmt w:val="bullet"/>
      <w:lvlText w:val=""/>
      <w:lvlJc w:val="left"/>
      <w:pPr>
        <w:ind w:left="2166" w:hanging="360"/>
      </w:pPr>
      <w:rPr>
        <w:rFonts w:ascii="Wingdings" w:hAnsi="Wingdings" w:hint="default"/>
      </w:rPr>
    </w:lvl>
    <w:lvl w:ilvl="3" w:tplc="04090001" w:tentative="1">
      <w:start w:val="1"/>
      <w:numFmt w:val="bullet"/>
      <w:lvlText w:val=""/>
      <w:lvlJc w:val="left"/>
      <w:pPr>
        <w:ind w:left="2886" w:hanging="360"/>
      </w:pPr>
      <w:rPr>
        <w:rFonts w:ascii="Symbol" w:hAnsi="Symbol" w:hint="default"/>
      </w:rPr>
    </w:lvl>
    <w:lvl w:ilvl="4" w:tplc="04090003" w:tentative="1">
      <w:start w:val="1"/>
      <w:numFmt w:val="bullet"/>
      <w:lvlText w:val="o"/>
      <w:lvlJc w:val="left"/>
      <w:pPr>
        <w:ind w:left="3606" w:hanging="360"/>
      </w:pPr>
      <w:rPr>
        <w:rFonts w:ascii="Courier New" w:hAnsi="Courier New" w:cs="Courier New" w:hint="default"/>
      </w:rPr>
    </w:lvl>
    <w:lvl w:ilvl="5" w:tplc="04090005" w:tentative="1">
      <w:start w:val="1"/>
      <w:numFmt w:val="bullet"/>
      <w:lvlText w:val=""/>
      <w:lvlJc w:val="left"/>
      <w:pPr>
        <w:ind w:left="4326" w:hanging="360"/>
      </w:pPr>
      <w:rPr>
        <w:rFonts w:ascii="Wingdings" w:hAnsi="Wingdings" w:hint="default"/>
      </w:rPr>
    </w:lvl>
    <w:lvl w:ilvl="6" w:tplc="04090001" w:tentative="1">
      <w:start w:val="1"/>
      <w:numFmt w:val="bullet"/>
      <w:lvlText w:val=""/>
      <w:lvlJc w:val="left"/>
      <w:pPr>
        <w:ind w:left="5046" w:hanging="360"/>
      </w:pPr>
      <w:rPr>
        <w:rFonts w:ascii="Symbol" w:hAnsi="Symbol" w:hint="default"/>
      </w:rPr>
    </w:lvl>
    <w:lvl w:ilvl="7" w:tplc="04090003" w:tentative="1">
      <w:start w:val="1"/>
      <w:numFmt w:val="bullet"/>
      <w:lvlText w:val="o"/>
      <w:lvlJc w:val="left"/>
      <w:pPr>
        <w:ind w:left="5766" w:hanging="360"/>
      </w:pPr>
      <w:rPr>
        <w:rFonts w:ascii="Courier New" w:hAnsi="Courier New" w:cs="Courier New" w:hint="default"/>
      </w:rPr>
    </w:lvl>
    <w:lvl w:ilvl="8" w:tplc="04090005" w:tentative="1">
      <w:start w:val="1"/>
      <w:numFmt w:val="bullet"/>
      <w:lvlText w:val=""/>
      <w:lvlJc w:val="left"/>
      <w:pPr>
        <w:ind w:left="6486" w:hanging="360"/>
      </w:pPr>
      <w:rPr>
        <w:rFonts w:ascii="Wingdings" w:hAnsi="Wingdings" w:hint="default"/>
      </w:rPr>
    </w:lvl>
  </w:abstractNum>
  <w:abstractNum w:abstractNumId="9" w15:restartNumberingAfterBreak="0">
    <w:nsid w:val="2A460B67"/>
    <w:multiLevelType w:val="hybridMultilevel"/>
    <w:tmpl w:val="1B722868"/>
    <w:lvl w:ilvl="0" w:tplc="CDE67D5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732BBC"/>
    <w:multiLevelType w:val="hybridMultilevel"/>
    <w:tmpl w:val="FE9E785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7D6AE7"/>
    <w:multiLevelType w:val="hybridMultilevel"/>
    <w:tmpl w:val="F766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4440CA"/>
    <w:multiLevelType w:val="multilevel"/>
    <w:tmpl w:val="3BFC8F5C"/>
    <w:lvl w:ilvl="0">
      <w:start w:val="1"/>
      <w:numFmt w:val="decimal"/>
      <w:pStyle w:val="Heading1"/>
      <w:suff w:val="nothing"/>
      <w:lvlText w:val="%1."/>
      <w:lvlJc w:val="left"/>
      <w:pPr>
        <w:ind w:left="360" w:hanging="360"/>
      </w:pPr>
      <w:rPr>
        <w:rFonts w:hint="default"/>
      </w:rPr>
    </w:lvl>
    <w:lvl w:ilvl="1">
      <w:start w:val="1"/>
      <w:numFmt w:val="decimal"/>
      <w:pStyle w:val="Heading2"/>
      <w:suff w:val="nothing"/>
      <w:lvlText w:val="%1.%2."/>
      <w:lvlJc w:val="left"/>
      <w:pPr>
        <w:ind w:left="720" w:hanging="720"/>
      </w:pPr>
      <w:rPr>
        <w:rFonts w:hint="default"/>
      </w:rPr>
    </w:lvl>
    <w:lvl w:ilvl="2">
      <w:start w:val="1"/>
      <w:numFmt w:val="decimal"/>
      <w:pStyle w:val="Heading3"/>
      <w:suff w:val="nothing"/>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40530205"/>
    <w:multiLevelType w:val="hybridMultilevel"/>
    <w:tmpl w:val="74BCC2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38A48BF"/>
    <w:multiLevelType w:val="hybridMultilevel"/>
    <w:tmpl w:val="35FA2DD6"/>
    <w:lvl w:ilvl="0" w:tplc="CDE67D54">
      <w:start w:val="1"/>
      <w:numFmt w:val="bullet"/>
      <w:lvlText w:val=""/>
      <w:lvlJc w:val="left"/>
      <w:pPr>
        <w:ind w:left="720" w:hanging="360"/>
      </w:pPr>
      <w:rPr>
        <w:rFonts w:ascii="Symbol" w:hAnsi="Symbol" w:hint="default"/>
        <w:color w:val="000000" w:themeColor="tex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5714F0"/>
    <w:multiLevelType w:val="hybridMultilevel"/>
    <w:tmpl w:val="CE842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FD60303"/>
    <w:multiLevelType w:val="hybridMultilevel"/>
    <w:tmpl w:val="7CC863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5084E6B"/>
    <w:multiLevelType w:val="hybridMultilevel"/>
    <w:tmpl w:val="1CF06A3E"/>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6CB6A09"/>
    <w:multiLevelType w:val="hybridMultilevel"/>
    <w:tmpl w:val="3F448A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7082702"/>
    <w:multiLevelType w:val="hybridMultilevel"/>
    <w:tmpl w:val="5F1648D6"/>
    <w:lvl w:ilvl="0" w:tplc="44B2E4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0D0FC7"/>
    <w:multiLevelType w:val="hybridMultilevel"/>
    <w:tmpl w:val="E4E47CB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2E7871"/>
    <w:multiLevelType w:val="hybridMultilevel"/>
    <w:tmpl w:val="A760AD7E"/>
    <w:lvl w:ilvl="0" w:tplc="3086D890">
      <w:start w:val="1"/>
      <w:numFmt w:val="bullet"/>
      <w:lvlText w:val="•"/>
      <w:lvlJc w:val="left"/>
      <w:pPr>
        <w:tabs>
          <w:tab w:val="num" w:pos="720"/>
        </w:tabs>
        <w:ind w:left="720" w:hanging="360"/>
      </w:pPr>
      <w:rPr>
        <w:rFonts w:ascii="Arial" w:hAnsi="Arial" w:hint="default"/>
      </w:rPr>
    </w:lvl>
    <w:lvl w:ilvl="1" w:tplc="AC9677CC" w:tentative="1">
      <w:start w:val="1"/>
      <w:numFmt w:val="bullet"/>
      <w:lvlText w:val="•"/>
      <w:lvlJc w:val="left"/>
      <w:pPr>
        <w:tabs>
          <w:tab w:val="num" w:pos="1440"/>
        </w:tabs>
        <w:ind w:left="1440" w:hanging="360"/>
      </w:pPr>
      <w:rPr>
        <w:rFonts w:ascii="Arial" w:hAnsi="Arial" w:hint="default"/>
      </w:rPr>
    </w:lvl>
    <w:lvl w:ilvl="2" w:tplc="2B1636F4" w:tentative="1">
      <w:start w:val="1"/>
      <w:numFmt w:val="bullet"/>
      <w:lvlText w:val="•"/>
      <w:lvlJc w:val="left"/>
      <w:pPr>
        <w:tabs>
          <w:tab w:val="num" w:pos="2160"/>
        </w:tabs>
        <w:ind w:left="2160" w:hanging="360"/>
      </w:pPr>
      <w:rPr>
        <w:rFonts w:ascii="Arial" w:hAnsi="Arial" w:hint="default"/>
      </w:rPr>
    </w:lvl>
    <w:lvl w:ilvl="3" w:tplc="7926088C" w:tentative="1">
      <w:start w:val="1"/>
      <w:numFmt w:val="bullet"/>
      <w:lvlText w:val="•"/>
      <w:lvlJc w:val="left"/>
      <w:pPr>
        <w:tabs>
          <w:tab w:val="num" w:pos="2880"/>
        </w:tabs>
        <w:ind w:left="2880" w:hanging="360"/>
      </w:pPr>
      <w:rPr>
        <w:rFonts w:ascii="Arial" w:hAnsi="Arial" w:hint="default"/>
      </w:rPr>
    </w:lvl>
    <w:lvl w:ilvl="4" w:tplc="4F26C008" w:tentative="1">
      <w:start w:val="1"/>
      <w:numFmt w:val="bullet"/>
      <w:lvlText w:val="•"/>
      <w:lvlJc w:val="left"/>
      <w:pPr>
        <w:tabs>
          <w:tab w:val="num" w:pos="3600"/>
        </w:tabs>
        <w:ind w:left="3600" w:hanging="360"/>
      </w:pPr>
      <w:rPr>
        <w:rFonts w:ascii="Arial" w:hAnsi="Arial" w:hint="default"/>
      </w:rPr>
    </w:lvl>
    <w:lvl w:ilvl="5" w:tplc="945651D8" w:tentative="1">
      <w:start w:val="1"/>
      <w:numFmt w:val="bullet"/>
      <w:lvlText w:val="•"/>
      <w:lvlJc w:val="left"/>
      <w:pPr>
        <w:tabs>
          <w:tab w:val="num" w:pos="4320"/>
        </w:tabs>
        <w:ind w:left="4320" w:hanging="360"/>
      </w:pPr>
      <w:rPr>
        <w:rFonts w:ascii="Arial" w:hAnsi="Arial" w:hint="default"/>
      </w:rPr>
    </w:lvl>
    <w:lvl w:ilvl="6" w:tplc="594ACFCE" w:tentative="1">
      <w:start w:val="1"/>
      <w:numFmt w:val="bullet"/>
      <w:lvlText w:val="•"/>
      <w:lvlJc w:val="left"/>
      <w:pPr>
        <w:tabs>
          <w:tab w:val="num" w:pos="5040"/>
        </w:tabs>
        <w:ind w:left="5040" w:hanging="360"/>
      </w:pPr>
      <w:rPr>
        <w:rFonts w:ascii="Arial" w:hAnsi="Arial" w:hint="default"/>
      </w:rPr>
    </w:lvl>
    <w:lvl w:ilvl="7" w:tplc="CCC66A5C" w:tentative="1">
      <w:start w:val="1"/>
      <w:numFmt w:val="bullet"/>
      <w:lvlText w:val="•"/>
      <w:lvlJc w:val="left"/>
      <w:pPr>
        <w:tabs>
          <w:tab w:val="num" w:pos="5760"/>
        </w:tabs>
        <w:ind w:left="5760" w:hanging="360"/>
      </w:pPr>
      <w:rPr>
        <w:rFonts w:ascii="Arial" w:hAnsi="Arial" w:hint="default"/>
      </w:rPr>
    </w:lvl>
    <w:lvl w:ilvl="8" w:tplc="A43E48D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7FE47E6"/>
    <w:multiLevelType w:val="hybridMultilevel"/>
    <w:tmpl w:val="2A182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A2A2906"/>
    <w:multiLevelType w:val="hybridMultilevel"/>
    <w:tmpl w:val="32683A74"/>
    <w:lvl w:ilvl="0" w:tplc="44B2E432">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45233D3"/>
    <w:multiLevelType w:val="hybridMultilevel"/>
    <w:tmpl w:val="B85076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84D7D05"/>
    <w:multiLevelType w:val="hybridMultilevel"/>
    <w:tmpl w:val="B388EB58"/>
    <w:lvl w:ilvl="0" w:tplc="3A9AB476">
      <w:start w:val="1"/>
      <w:numFmt w:val="bullet"/>
      <w:lvlText w:val="-"/>
      <w:lvlJc w:val="left"/>
      <w:pPr>
        <w:ind w:left="720" w:hanging="360"/>
      </w:pPr>
      <w:rPr>
        <w:rFonts w:ascii="Times New Roman" w:eastAsia="+mn-e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862233D"/>
    <w:multiLevelType w:val="hybridMultilevel"/>
    <w:tmpl w:val="3A88F62C"/>
    <w:lvl w:ilvl="0" w:tplc="2B60754E">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8BF025B"/>
    <w:multiLevelType w:val="hybridMultilevel"/>
    <w:tmpl w:val="3D741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FA369D8"/>
    <w:multiLevelType w:val="hybridMultilevel"/>
    <w:tmpl w:val="C16AA4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7"/>
  </w:num>
  <w:num w:numId="3">
    <w:abstractNumId w:val="0"/>
  </w:num>
  <w:num w:numId="4">
    <w:abstractNumId w:val="24"/>
  </w:num>
  <w:num w:numId="5">
    <w:abstractNumId w:val="2"/>
  </w:num>
  <w:num w:numId="6">
    <w:abstractNumId w:val="4"/>
  </w:num>
  <w:num w:numId="7">
    <w:abstractNumId w:val="15"/>
  </w:num>
  <w:num w:numId="8">
    <w:abstractNumId w:val="23"/>
  </w:num>
  <w:num w:numId="9">
    <w:abstractNumId w:val="3"/>
  </w:num>
  <w:num w:numId="10">
    <w:abstractNumId w:val="5"/>
  </w:num>
  <w:num w:numId="11">
    <w:abstractNumId w:val="19"/>
  </w:num>
  <w:num w:numId="12">
    <w:abstractNumId w:val="10"/>
  </w:num>
  <w:num w:numId="13">
    <w:abstractNumId w:val="6"/>
  </w:num>
  <w:num w:numId="14">
    <w:abstractNumId w:val="11"/>
  </w:num>
  <w:num w:numId="15">
    <w:abstractNumId w:val="1"/>
  </w:num>
  <w:num w:numId="16">
    <w:abstractNumId w:val="9"/>
  </w:num>
  <w:num w:numId="17">
    <w:abstractNumId w:val="21"/>
  </w:num>
  <w:num w:numId="18">
    <w:abstractNumId w:val="8"/>
  </w:num>
  <w:num w:numId="19">
    <w:abstractNumId w:val="20"/>
  </w:num>
  <w:num w:numId="20">
    <w:abstractNumId w:val="14"/>
  </w:num>
  <w:num w:numId="21">
    <w:abstractNumId w:val="26"/>
  </w:num>
  <w:num w:numId="22">
    <w:abstractNumId w:val="22"/>
  </w:num>
  <w:num w:numId="23">
    <w:abstractNumId w:val="25"/>
  </w:num>
  <w:num w:numId="24">
    <w:abstractNumId w:val="27"/>
  </w:num>
  <w:num w:numId="25">
    <w:abstractNumId w:val="17"/>
  </w:num>
  <w:num w:numId="26">
    <w:abstractNumId w:val="28"/>
  </w:num>
  <w:num w:numId="27">
    <w:abstractNumId w:val="12"/>
  </w:num>
  <w:num w:numId="28">
    <w:abstractNumId w:val="13"/>
  </w:num>
  <w:num w:numId="2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docVars>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wxzfws7v5vtje92v359r2twfx2fwd9sz99&quot;&gt;rob&lt;record-ids&gt;&lt;item&gt;9&lt;/item&gt;&lt;item&gt;10&lt;/item&gt;&lt;item&gt;11&lt;/item&gt;&lt;/record-ids&gt;&lt;/item&gt;&lt;/Libraries&gt;"/>
  </w:docVars>
  <w:rsids>
    <w:rsidRoot w:val="00404E38"/>
    <w:rsid w:val="00000F8F"/>
    <w:rsid w:val="000026CA"/>
    <w:rsid w:val="00003D3D"/>
    <w:rsid w:val="00005264"/>
    <w:rsid w:val="00016CED"/>
    <w:rsid w:val="00017139"/>
    <w:rsid w:val="000203DD"/>
    <w:rsid w:val="00023C28"/>
    <w:rsid w:val="0002633E"/>
    <w:rsid w:val="000311DF"/>
    <w:rsid w:val="00037BBC"/>
    <w:rsid w:val="000409D5"/>
    <w:rsid w:val="00040E25"/>
    <w:rsid w:val="0004191F"/>
    <w:rsid w:val="000424DD"/>
    <w:rsid w:val="00042940"/>
    <w:rsid w:val="00046D6C"/>
    <w:rsid w:val="00056508"/>
    <w:rsid w:val="00065A97"/>
    <w:rsid w:val="0006673F"/>
    <w:rsid w:val="000761B4"/>
    <w:rsid w:val="00081C3F"/>
    <w:rsid w:val="0008218E"/>
    <w:rsid w:val="00082FB7"/>
    <w:rsid w:val="00084117"/>
    <w:rsid w:val="000A41B9"/>
    <w:rsid w:val="000B4853"/>
    <w:rsid w:val="000B57A6"/>
    <w:rsid w:val="000B62B5"/>
    <w:rsid w:val="000B6DC1"/>
    <w:rsid w:val="000C2C2C"/>
    <w:rsid w:val="000C5753"/>
    <w:rsid w:val="000D09A5"/>
    <w:rsid w:val="000D250F"/>
    <w:rsid w:val="000D4D7D"/>
    <w:rsid w:val="000E5F64"/>
    <w:rsid w:val="000F02FD"/>
    <w:rsid w:val="000F3158"/>
    <w:rsid w:val="001035BF"/>
    <w:rsid w:val="00105DA5"/>
    <w:rsid w:val="00110BF7"/>
    <w:rsid w:val="0011214C"/>
    <w:rsid w:val="00116537"/>
    <w:rsid w:val="00130620"/>
    <w:rsid w:val="00130CD0"/>
    <w:rsid w:val="00134550"/>
    <w:rsid w:val="00134E19"/>
    <w:rsid w:val="00136B40"/>
    <w:rsid w:val="00141BE0"/>
    <w:rsid w:val="00145AE4"/>
    <w:rsid w:val="001515A4"/>
    <w:rsid w:val="001518BB"/>
    <w:rsid w:val="00151D57"/>
    <w:rsid w:val="00153357"/>
    <w:rsid w:val="001565FC"/>
    <w:rsid w:val="0016550F"/>
    <w:rsid w:val="00172F80"/>
    <w:rsid w:val="00173DCA"/>
    <w:rsid w:val="0018472B"/>
    <w:rsid w:val="00184F0B"/>
    <w:rsid w:val="00196393"/>
    <w:rsid w:val="001A26D8"/>
    <w:rsid w:val="001C03D6"/>
    <w:rsid w:val="001C20C5"/>
    <w:rsid w:val="001C36A8"/>
    <w:rsid w:val="001C54DA"/>
    <w:rsid w:val="001D1DC2"/>
    <w:rsid w:val="001D2B3E"/>
    <w:rsid w:val="001D41E8"/>
    <w:rsid w:val="001D76BF"/>
    <w:rsid w:val="001D7CD4"/>
    <w:rsid w:val="001E1E39"/>
    <w:rsid w:val="00200E82"/>
    <w:rsid w:val="00201C05"/>
    <w:rsid w:val="0020285C"/>
    <w:rsid w:val="00202ACF"/>
    <w:rsid w:val="00202C61"/>
    <w:rsid w:val="00212E29"/>
    <w:rsid w:val="00213D0B"/>
    <w:rsid w:val="00221524"/>
    <w:rsid w:val="00223D74"/>
    <w:rsid w:val="00224B3A"/>
    <w:rsid w:val="00231A15"/>
    <w:rsid w:val="00235024"/>
    <w:rsid w:val="00240047"/>
    <w:rsid w:val="002428B8"/>
    <w:rsid w:val="0024395A"/>
    <w:rsid w:val="00250113"/>
    <w:rsid w:val="002511D7"/>
    <w:rsid w:val="00261925"/>
    <w:rsid w:val="002732C5"/>
    <w:rsid w:val="00283542"/>
    <w:rsid w:val="00285A87"/>
    <w:rsid w:val="00297722"/>
    <w:rsid w:val="002B1BA2"/>
    <w:rsid w:val="002C2D2A"/>
    <w:rsid w:val="002C3234"/>
    <w:rsid w:val="002C34A5"/>
    <w:rsid w:val="002C4D84"/>
    <w:rsid w:val="002D3DF0"/>
    <w:rsid w:val="002D6445"/>
    <w:rsid w:val="002E0D1D"/>
    <w:rsid w:val="002E10D9"/>
    <w:rsid w:val="002E3275"/>
    <w:rsid w:val="002E5E2F"/>
    <w:rsid w:val="002F0DEC"/>
    <w:rsid w:val="002F0EE6"/>
    <w:rsid w:val="002F1FD4"/>
    <w:rsid w:val="00303719"/>
    <w:rsid w:val="00306B9C"/>
    <w:rsid w:val="003070AD"/>
    <w:rsid w:val="00315D7E"/>
    <w:rsid w:val="00317326"/>
    <w:rsid w:val="003177FA"/>
    <w:rsid w:val="0032076C"/>
    <w:rsid w:val="00321117"/>
    <w:rsid w:val="00322D87"/>
    <w:rsid w:val="0032407D"/>
    <w:rsid w:val="00324285"/>
    <w:rsid w:val="00340B70"/>
    <w:rsid w:val="00362D0D"/>
    <w:rsid w:val="0037178F"/>
    <w:rsid w:val="0037294A"/>
    <w:rsid w:val="003732AC"/>
    <w:rsid w:val="003769AE"/>
    <w:rsid w:val="0037749D"/>
    <w:rsid w:val="003818AC"/>
    <w:rsid w:val="00382007"/>
    <w:rsid w:val="003837D7"/>
    <w:rsid w:val="0038404F"/>
    <w:rsid w:val="003A42C4"/>
    <w:rsid w:val="003A48CF"/>
    <w:rsid w:val="003B281F"/>
    <w:rsid w:val="003B46C7"/>
    <w:rsid w:val="003B632F"/>
    <w:rsid w:val="003B65AE"/>
    <w:rsid w:val="003C5A6B"/>
    <w:rsid w:val="003E240F"/>
    <w:rsid w:val="003E73D9"/>
    <w:rsid w:val="003F5400"/>
    <w:rsid w:val="003F56A9"/>
    <w:rsid w:val="0040044F"/>
    <w:rsid w:val="004007B8"/>
    <w:rsid w:val="00401984"/>
    <w:rsid w:val="00404E38"/>
    <w:rsid w:val="004138F6"/>
    <w:rsid w:val="00422C20"/>
    <w:rsid w:val="00424466"/>
    <w:rsid w:val="00426DF5"/>
    <w:rsid w:val="00433E6C"/>
    <w:rsid w:val="00436008"/>
    <w:rsid w:val="004375E7"/>
    <w:rsid w:val="0044580D"/>
    <w:rsid w:val="004540DD"/>
    <w:rsid w:val="00454506"/>
    <w:rsid w:val="00477BC4"/>
    <w:rsid w:val="00491B77"/>
    <w:rsid w:val="0049413A"/>
    <w:rsid w:val="00496E46"/>
    <w:rsid w:val="004A3053"/>
    <w:rsid w:val="004A4851"/>
    <w:rsid w:val="004B1BF5"/>
    <w:rsid w:val="004B2918"/>
    <w:rsid w:val="004B663B"/>
    <w:rsid w:val="004B6E86"/>
    <w:rsid w:val="004D002A"/>
    <w:rsid w:val="004D0508"/>
    <w:rsid w:val="004D1EC8"/>
    <w:rsid w:val="004D4987"/>
    <w:rsid w:val="004D558D"/>
    <w:rsid w:val="004E04AD"/>
    <w:rsid w:val="00512E6C"/>
    <w:rsid w:val="00516784"/>
    <w:rsid w:val="005203CD"/>
    <w:rsid w:val="00521073"/>
    <w:rsid w:val="005211BD"/>
    <w:rsid w:val="00521360"/>
    <w:rsid w:val="0052568C"/>
    <w:rsid w:val="00525F2D"/>
    <w:rsid w:val="00526668"/>
    <w:rsid w:val="005356DF"/>
    <w:rsid w:val="005364A6"/>
    <w:rsid w:val="00541823"/>
    <w:rsid w:val="0054609E"/>
    <w:rsid w:val="00546EF6"/>
    <w:rsid w:val="005566E0"/>
    <w:rsid w:val="005622BD"/>
    <w:rsid w:val="00563A87"/>
    <w:rsid w:val="00563DB5"/>
    <w:rsid w:val="005710CF"/>
    <w:rsid w:val="00572B41"/>
    <w:rsid w:val="00575090"/>
    <w:rsid w:val="005769AC"/>
    <w:rsid w:val="00581DC9"/>
    <w:rsid w:val="00586E8D"/>
    <w:rsid w:val="005A5944"/>
    <w:rsid w:val="005A639C"/>
    <w:rsid w:val="005A6562"/>
    <w:rsid w:val="005B0810"/>
    <w:rsid w:val="005B6B5E"/>
    <w:rsid w:val="005C3137"/>
    <w:rsid w:val="005E104C"/>
    <w:rsid w:val="005E1186"/>
    <w:rsid w:val="005E5126"/>
    <w:rsid w:val="005E52FF"/>
    <w:rsid w:val="005E6D85"/>
    <w:rsid w:val="005F53A6"/>
    <w:rsid w:val="005F5EDA"/>
    <w:rsid w:val="00600E62"/>
    <w:rsid w:val="00601EFB"/>
    <w:rsid w:val="00602A68"/>
    <w:rsid w:val="00602CFE"/>
    <w:rsid w:val="0060348C"/>
    <w:rsid w:val="00604C16"/>
    <w:rsid w:val="006052A4"/>
    <w:rsid w:val="00606B87"/>
    <w:rsid w:val="00610109"/>
    <w:rsid w:val="006115C1"/>
    <w:rsid w:val="00614060"/>
    <w:rsid w:val="00617802"/>
    <w:rsid w:val="00620016"/>
    <w:rsid w:val="00620871"/>
    <w:rsid w:val="00627316"/>
    <w:rsid w:val="00630A49"/>
    <w:rsid w:val="00633036"/>
    <w:rsid w:val="006349CB"/>
    <w:rsid w:val="00637371"/>
    <w:rsid w:val="00641AC4"/>
    <w:rsid w:val="00641AD5"/>
    <w:rsid w:val="0065062B"/>
    <w:rsid w:val="0065397C"/>
    <w:rsid w:val="00655191"/>
    <w:rsid w:val="00662206"/>
    <w:rsid w:val="0066263E"/>
    <w:rsid w:val="0067012B"/>
    <w:rsid w:val="00681A85"/>
    <w:rsid w:val="00683556"/>
    <w:rsid w:val="00685A6A"/>
    <w:rsid w:val="00685AF7"/>
    <w:rsid w:val="006865F5"/>
    <w:rsid w:val="006972BE"/>
    <w:rsid w:val="006A6574"/>
    <w:rsid w:val="006B45D5"/>
    <w:rsid w:val="006B6417"/>
    <w:rsid w:val="006C70EB"/>
    <w:rsid w:val="006D4F2A"/>
    <w:rsid w:val="006D7BD1"/>
    <w:rsid w:val="006E03C6"/>
    <w:rsid w:val="006E199D"/>
    <w:rsid w:val="006E4506"/>
    <w:rsid w:val="006F4883"/>
    <w:rsid w:val="00702A79"/>
    <w:rsid w:val="007061B3"/>
    <w:rsid w:val="00714517"/>
    <w:rsid w:val="00716981"/>
    <w:rsid w:val="00717284"/>
    <w:rsid w:val="007238EA"/>
    <w:rsid w:val="007258A9"/>
    <w:rsid w:val="007370AB"/>
    <w:rsid w:val="00750D5D"/>
    <w:rsid w:val="007515EE"/>
    <w:rsid w:val="007523B3"/>
    <w:rsid w:val="00756FFC"/>
    <w:rsid w:val="00760309"/>
    <w:rsid w:val="00760C1B"/>
    <w:rsid w:val="00762C7B"/>
    <w:rsid w:val="0076469D"/>
    <w:rsid w:val="00771641"/>
    <w:rsid w:val="00771BBE"/>
    <w:rsid w:val="00772278"/>
    <w:rsid w:val="00772DB9"/>
    <w:rsid w:val="007731A4"/>
    <w:rsid w:val="00774FCD"/>
    <w:rsid w:val="00775381"/>
    <w:rsid w:val="007771A8"/>
    <w:rsid w:val="00784D2D"/>
    <w:rsid w:val="00786828"/>
    <w:rsid w:val="00792527"/>
    <w:rsid w:val="007B1611"/>
    <w:rsid w:val="007B3759"/>
    <w:rsid w:val="007B4FBE"/>
    <w:rsid w:val="007B5996"/>
    <w:rsid w:val="007B6158"/>
    <w:rsid w:val="007E4AFE"/>
    <w:rsid w:val="007F0B1A"/>
    <w:rsid w:val="007F0EA6"/>
    <w:rsid w:val="007F1C8B"/>
    <w:rsid w:val="007F2238"/>
    <w:rsid w:val="007F2D8E"/>
    <w:rsid w:val="007F3FE9"/>
    <w:rsid w:val="007F5637"/>
    <w:rsid w:val="007F7EC9"/>
    <w:rsid w:val="008042C6"/>
    <w:rsid w:val="00805CC5"/>
    <w:rsid w:val="0080657B"/>
    <w:rsid w:val="008222D4"/>
    <w:rsid w:val="0083277B"/>
    <w:rsid w:val="0084658D"/>
    <w:rsid w:val="00847779"/>
    <w:rsid w:val="00847781"/>
    <w:rsid w:val="00853754"/>
    <w:rsid w:val="0086259C"/>
    <w:rsid w:val="00865B65"/>
    <w:rsid w:val="0087317C"/>
    <w:rsid w:val="008806A4"/>
    <w:rsid w:val="008870AE"/>
    <w:rsid w:val="008877D4"/>
    <w:rsid w:val="0089007F"/>
    <w:rsid w:val="008921A2"/>
    <w:rsid w:val="00892DFD"/>
    <w:rsid w:val="008973FA"/>
    <w:rsid w:val="00897FE9"/>
    <w:rsid w:val="008A05EA"/>
    <w:rsid w:val="008A477D"/>
    <w:rsid w:val="008A58F7"/>
    <w:rsid w:val="008B79B5"/>
    <w:rsid w:val="008D13E4"/>
    <w:rsid w:val="008D45D3"/>
    <w:rsid w:val="008D623D"/>
    <w:rsid w:val="008D66CF"/>
    <w:rsid w:val="008D6D06"/>
    <w:rsid w:val="008E7141"/>
    <w:rsid w:val="008F3F78"/>
    <w:rsid w:val="009016AE"/>
    <w:rsid w:val="00902852"/>
    <w:rsid w:val="00904EBF"/>
    <w:rsid w:val="00910C69"/>
    <w:rsid w:val="00921752"/>
    <w:rsid w:val="0092798F"/>
    <w:rsid w:val="00937F7C"/>
    <w:rsid w:val="00944614"/>
    <w:rsid w:val="00945BA3"/>
    <w:rsid w:val="009463D3"/>
    <w:rsid w:val="00951B4F"/>
    <w:rsid w:val="00951DF5"/>
    <w:rsid w:val="009528DC"/>
    <w:rsid w:val="00954F8C"/>
    <w:rsid w:val="00963C0C"/>
    <w:rsid w:val="00971795"/>
    <w:rsid w:val="00976CB5"/>
    <w:rsid w:val="009A4D97"/>
    <w:rsid w:val="009B67F1"/>
    <w:rsid w:val="009B7E19"/>
    <w:rsid w:val="009B7F22"/>
    <w:rsid w:val="009C1EBB"/>
    <w:rsid w:val="009C3A46"/>
    <w:rsid w:val="009C4C4A"/>
    <w:rsid w:val="009E142C"/>
    <w:rsid w:val="009E41C7"/>
    <w:rsid w:val="009F2B81"/>
    <w:rsid w:val="009F35A7"/>
    <w:rsid w:val="00A00C72"/>
    <w:rsid w:val="00A026E5"/>
    <w:rsid w:val="00A12DFD"/>
    <w:rsid w:val="00A145F1"/>
    <w:rsid w:val="00A22C2C"/>
    <w:rsid w:val="00A23D0B"/>
    <w:rsid w:val="00A3491C"/>
    <w:rsid w:val="00A35337"/>
    <w:rsid w:val="00A40CF9"/>
    <w:rsid w:val="00A479A8"/>
    <w:rsid w:val="00A50E82"/>
    <w:rsid w:val="00A614E6"/>
    <w:rsid w:val="00A6427A"/>
    <w:rsid w:val="00A73879"/>
    <w:rsid w:val="00A7441A"/>
    <w:rsid w:val="00A7566F"/>
    <w:rsid w:val="00A87005"/>
    <w:rsid w:val="00A93497"/>
    <w:rsid w:val="00A944BF"/>
    <w:rsid w:val="00A952F0"/>
    <w:rsid w:val="00AA15A8"/>
    <w:rsid w:val="00AA3A43"/>
    <w:rsid w:val="00AA408B"/>
    <w:rsid w:val="00AA64F4"/>
    <w:rsid w:val="00AA79F8"/>
    <w:rsid w:val="00AB3CE0"/>
    <w:rsid w:val="00AB6E29"/>
    <w:rsid w:val="00AC0327"/>
    <w:rsid w:val="00AC0497"/>
    <w:rsid w:val="00AC3933"/>
    <w:rsid w:val="00AC5410"/>
    <w:rsid w:val="00AD1A16"/>
    <w:rsid w:val="00AF2214"/>
    <w:rsid w:val="00AF353A"/>
    <w:rsid w:val="00B06D23"/>
    <w:rsid w:val="00B071E7"/>
    <w:rsid w:val="00B13EEF"/>
    <w:rsid w:val="00B15639"/>
    <w:rsid w:val="00B17483"/>
    <w:rsid w:val="00B23731"/>
    <w:rsid w:val="00B2651D"/>
    <w:rsid w:val="00B26A9C"/>
    <w:rsid w:val="00B34611"/>
    <w:rsid w:val="00B34D84"/>
    <w:rsid w:val="00B36A42"/>
    <w:rsid w:val="00B4485C"/>
    <w:rsid w:val="00B45137"/>
    <w:rsid w:val="00B469AB"/>
    <w:rsid w:val="00B475FD"/>
    <w:rsid w:val="00B50442"/>
    <w:rsid w:val="00B56E6F"/>
    <w:rsid w:val="00B5743F"/>
    <w:rsid w:val="00B612B2"/>
    <w:rsid w:val="00B627C4"/>
    <w:rsid w:val="00B6280A"/>
    <w:rsid w:val="00B66C3E"/>
    <w:rsid w:val="00B7057F"/>
    <w:rsid w:val="00B74CD2"/>
    <w:rsid w:val="00B80360"/>
    <w:rsid w:val="00B85C09"/>
    <w:rsid w:val="00B87251"/>
    <w:rsid w:val="00B93357"/>
    <w:rsid w:val="00B939EA"/>
    <w:rsid w:val="00BA26A3"/>
    <w:rsid w:val="00BA2A23"/>
    <w:rsid w:val="00BB47A5"/>
    <w:rsid w:val="00BB5D95"/>
    <w:rsid w:val="00BD335B"/>
    <w:rsid w:val="00BD40FD"/>
    <w:rsid w:val="00BD4935"/>
    <w:rsid w:val="00BD5074"/>
    <w:rsid w:val="00BD626C"/>
    <w:rsid w:val="00BD767C"/>
    <w:rsid w:val="00BE471F"/>
    <w:rsid w:val="00BE54EB"/>
    <w:rsid w:val="00BF2086"/>
    <w:rsid w:val="00BF2A3E"/>
    <w:rsid w:val="00BF4F04"/>
    <w:rsid w:val="00BF5486"/>
    <w:rsid w:val="00C00C9B"/>
    <w:rsid w:val="00C11D8D"/>
    <w:rsid w:val="00C1309B"/>
    <w:rsid w:val="00C13709"/>
    <w:rsid w:val="00C17EBF"/>
    <w:rsid w:val="00C17F37"/>
    <w:rsid w:val="00C2448F"/>
    <w:rsid w:val="00C331CA"/>
    <w:rsid w:val="00C35132"/>
    <w:rsid w:val="00C4132D"/>
    <w:rsid w:val="00C4519D"/>
    <w:rsid w:val="00C51A54"/>
    <w:rsid w:val="00C51E4F"/>
    <w:rsid w:val="00C53960"/>
    <w:rsid w:val="00C548AB"/>
    <w:rsid w:val="00C576AD"/>
    <w:rsid w:val="00C6256C"/>
    <w:rsid w:val="00C6520C"/>
    <w:rsid w:val="00C72DFD"/>
    <w:rsid w:val="00C83F5E"/>
    <w:rsid w:val="00C84290"/>
    <w:rsid w:val="00C846D6"/>
    <w:rsid w:val="00C85F9D"/>
    <w:rsid w:val="00C90A6A"/>
    <w:rsid w:val="00C95C0C"/>
    <w:rsid w:val="00CA2DBF"/>
    <w:rsid w:val="00CA42A9"/>
    <w:rsid w:val="00CB226C"/>
    <w:rsid w:val="00CB729E"/>
    <w:rsid w:val="00CC005F"/>
    <w:rsid w:val="00CC209E"/>
    <w:rsid w:val="00CD1AEA"/>
    <w:rsid w:val="00CD6181"/>
    <w:rsid w:val="00CD6423"/>
    <w:rsid w:val="00CE6E74"/>
    <w:rsid w:val="00CE7587"/>
    <w:rsid w:val="00CF42C3"/>
    <w:rsid w:val="00D07725"/>
    <w:rsid w:val="00D17F18"/>
    <w:rsid w:val="00D20D55"/>
    <w:rsid w:val="00D2286E"/>
    <w:rsid w:val="00D23EEB"/>
    <w:rsid w:val="00D31B8D"/>
    <w:rsid w:val="00D41B3C"/>
    <w:rsid w:val="00D41DDC"/>
    <w:rsid w:val="00D42095"/>
    <w:rsid w:val="00D46A0E"/>
    <w:rsid w:val="00D5314E"/>
    <w:rsid w:val="00D618BB"/>
    <w:rsid w:val="00D7362F"/>
    <w:rsid w:val="00D80A0A"/>
    <w:rsid w:val="00D847CF"/>
    <w:rsid w:val="00D97124"/>
    <w:rsid w:val="00DA0865"/>
    <w:rsid w:val="00DA6B3C"/>
    <w:rsid w:val="00DB2DD5"/>
    <w:rsid w:val="00DC334B"/>
    <w:rsid w:val="00DD2EC2"/>
    <w:rsid w:val="00DD3795"/>
    <w:rsid w:val="00DD4615"/>
    <w:rsid w:val="00DD4F3D"/>
    <w:rsid w:val="00DD5822"/>
    <w:rsid w:val="00DE6237"/>
    <w:rsid w:val="00DF3A40"/>
    <w:rsid w:val="00DF6619"/>
    <w:rsid w:val="00E01540"/>
    <w:rsid w:val="00E01E5F"/>
    <w:rsid w:val="00E112EA"/>
    <w:rsid w:val="00E17C9A"/>
    <w:rsid w:val="00E20031"/>
    <w:rsid w:val="00E2759A"/>
    <w:rsid w:val="00E302DF"/>
    <w:rsid w:val="00E30A70"/>
    <w:rsid w:val="00E31EBC"/>
    <w:rsid w:val="00E41882"/>
    <w:rsid w:val="00E43C58"/>
    <w:rsid w:val="00E43EF5"/>
    <w:rsid w:val="00E54860"/>
    <w:rsid w:val="00E6038C"/>
    <w:rsid w:val="00E60B81"/>
    <w:rsid w:val="00E63941"/>
    <w:rsid w:val="00E7525A"/>
    <w:rsid w:val="00E75977"/>
    <w:rsid w:val="00E85B26"/>
    <w:rsid w:val="00E86A3D"/>
    <w:rsid w:val="00E943DF"/>
    <w:rsid w:val="00E94C16"/>
    <w:rsid w:val="00E95858"/>
    <w:rsid w:val="00EA1443"/>
    <w:rsid w:val="00EA4EC5"/>
    <w:rsid w:val="00EA6E19"/>
    <w:rsid w:val="00EA7B35"/>
    <w:rsid w:val="00EA7C0F"/>
    <w:rsid w:val="00EB0992"/>
    <w:rsid w:val="00EC0F44"/>
    <w:rsid w:val="00EC1C98"/>
    <w:rsid w:val="00EC1F7F"/>
    <w:rsid w:val="00ED25F2"/>
    <w:rsid w:val="00EE2DB9"/>
    <w:rsid w:val="00EE7481"/>
    <w:rsid w:val="00EF1840"/>
    <w:rsid w:val="00EF3497"/>
    <w:rsid w:val="00EF6EBF"/>
    <w:rsid w:val="00EF724A"/>
    <w:rsid w:val="00F00B30"/>
    <w:rsid w:val="00F01792"/>
    <w:rsid w:val="00F0222B"/>
    <w:rsid w:val="00F106B2"/>
    <w:rsid w:val="00F16FED"/>
    <w:rsid w:val="00F240BD"/>
    <w:rsid w:val="00F2472E"/>
    <w:rsid w:val="00F3124A"/>
    <w:rsid w:val="00F35E09"/>
    <w:rsid w:val="00F47288"/>
    <w:rsid w:val="00F47347"/>
    <w:rsid w:val="00F4757C"/>
    <w:rsid w:val="00F51AA8"/>
    <w:rsid w:val="00F54CAC"/>
    <w:rsid w:val="00F54D7E"/>
    <w:rsid w:val="00F55CFC"/>
    <w:rsid w:val="00F6772C"/>
    <w:rsid w:val="00F70670"/>
    <w:rsid w:val="00F76316"/>
    <w:rsid w:val="00F76B14"/>
    <w:rsid w:val="00F8229A"/>
    <w:rsid w:val="00F93D67"/>
    <w:rsid w:val="00F94EC3"/>
    <w:rsid w:val="00FA56E1"/>
    <w:rsid w:val="00FB27BE"/>
    <w:rsid w:val="00FC5EF5"/>
    <w:rsid w:val="00FD2624"/>
    <w:rsid w:val="00FD2AE6"/>
    <w:rsid w:val="00FD39F4"/>
    <w:rsid w:val="00FE0129"/>
    <w:rsid w:val="00FE1E64"/>
    <w:rsid w:val="00FE5E14"/>
    <w:rsid w:val="00FF3E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054FA3"/>
  <w15:chartTrackingRefBased/>
  <w15:docId w15:val="{256CEC15-23A3-42B5-B3B9-6C7A5C95FA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657B"/>
    <w:rPr>
      <w:rFonts w:asciiTheme="majorBidi" w:hAnsiTheme="majorBidi" w:cstheme="majorBidi"/>
      <w:sz w:val="24"/>
      <w:szCs w:val="24"/>
    </w:rPr>
  </w:style>
  <w:style w:type="paragraph" w:styleId="Heading1">
    <w:name w:val="heading 1"/>
    <w:basedOn w:val="Normal"/>
    <w:next w:val="Normal"/>
    <w:link w:val="Heading1Char"/>
    <w:uiPriority w:val="9"/>
    <w:qFormat/>
    <w:rsid w:val="009A4D97"/>
    <w:pPr>
      <w:keepNext/>
      <w:keepLines/>
      <w:numPr>
        <w:numId w:val="27"/>
      </w:numPr>
      <w:spacing w:before="240" w:after="0"/>
      <w:outlineLvl w:val="0"/>
    </w:pPr>
    <w:rPr>
      <w:rFonts w:eastAsiaTheme="majorEastAsia"/>
      <w:b/>
      <w:bCs/>
      <w:color w:val="000000" w:themeColor="text1"/>
      <w:sz w:val="28"/>
      <w:szCs w:val="28"/>
    </w:rPr>
  </w:style>
  <w:style w:type="paragraph" w:styleId="Heading2">
    <w:name w:val="heading 2"/>
    <w:basedOn w:val="Normal"/>
    <w:next w:val="Normal"/>
    <w:link w:val="Heading2Char"/>
    <w:uiPriority w:val="9"/>
    <w:unhideWhenUsed/>
    <w:qFormat/>
    <w:rsid w:val="009A4D97"/>
    <w:pPr>
      <w:keepNext/>
      <w:keepLines/>
      <w:numPr>
        <w:ilvl w:val="1"/>
        <w:numId w:val="27"/>
      </w:numPr>
      <w:spacing w:before="40" w:after="0"/>
      <w:outlineLvl w:val="1"/>
    </w:pPr>
    <w:rPr>
      <w:rFonts w:eastAsiaTheme="majorEastAsia"/>
      <w:b/>
      <w:bCs/>
      <w:color w:val="000000" w:themeColor="text1"/>
      <w:sz w:val="28"/>
      <w:szCs w:val="28"/>
    </w:rPr>
  </w:style>
  <w:style w:type="paragraph" w:styleId="Heading3">
    <w:name w:val="heading 3"/>
    <w:basedOn w:val="Normal"/>
    <w:next w:val="Normal"/>
    <w:link w:val="Heading3Char"/>
    <w:uiPriority w:val="9"/>
    <w:unhideWhenUsed/>
    <w:qFormat/>
    <w:rsid w:val="002C4D84"/>
    <w:pPr>
      <w:keepNext/>
      <w:keepLines/>
      <w:numPr>
        <w:ilvl w:val="2"/>
        <w:numId w:val="27"/>
      </w:numPr>
      <w:spacing w:before="40" w:after="0"/>
      <w:outlineLvl w:val="2"/>
    </w:pPr>
    <w:rPr>
      <w:rFonts w:eastAsiaTheme="majorEastAsia"/>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4D558D"/>
    <w:pPr>
      <w:ind w:left="720"/>
      <w:contextualSpacing/>
    </w:pPr>
  </w:style>
  <w:style w:type="character" w:customStyle="1" w:styleId="fontstyle01">
    <w:name w:val="fontstyle01"/>
    <w:basedOn w:val="DefaultParagraphFont"/>
    <w:rsid w:val="00C4132D"/>
    <w:rPr>
      <w:rFonts w:ascii="TimesNewRoman" w:hAnsi="TimesNewRoman" w:hint="default"/>
      <w:b w:val="0"/>
      <w:bCs w:val="0"/>
      <w:i w:val="0"/>
      <w:iCs w:val="0"/>
      <w:color w:val="000000"/>
      <w:sz w:val="18"/>
      <w:szCs w:val="18"/>
    </w:rPr>
  </w:style>
  <w:style w:type="table" w:styleId="GridTable4">
    <w:name w:val="Grid Table 4"/>
    <w:basedOn w:val="TableNormal"/>
    <w:uiPriority w:val="49"/>
    <w:rsid w:val="00FE0129"/>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5E52FF"/>
    <w:rPr>
      <w:color w:val="0000FF"/>
      <w:u w:val="single"/>
    </w:rPr>
  </w:style>
  <w:style w:type="table" w:styleId="TableGrid">
    <w:name w:val="Table Grid"/>
    <w:basedOn w:val="TableNormal"/>
    <w:uiPriority w:val="59"/>
    <w:rsid w:val="00FE5E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C0327"/>
    <w:rPr>
      <w:color w:val="800080" w:themeColor="followedHyperlink"/>
      <w:u w:val="single"/>
    </w:rPr>
  </w:style>
  <w:style w:type="character" w:styleId="UnresolvedMention">
    <w:name w:val="Unresolved Mention"/>
    <w:basedOn w:val="DefaultParagraphFont"/>
    <w:uiPriority w:val="99"/>
    <w:semiHidden/>
    <w:unhideWhenUsed/>
    <w:rsid w:val="00750D5D"/>
    <w:rPr>
      <w:color w:val="605E5C"/>
      <w:shd w:val="clear" w:color="auto" w:fill="E1DFDD"/>
    </w:rPr>
  </w:style>
  <w:style w:type="paragraph" w:styleId="Header">
    <w:name w:val="header"/>
    <w:basedOn w:val="Normal"/>
    <w:link w:val="HeaderChar"/>
    <w:uiPriority w:val="99"/>
    <w:unhideWhenUsed/>
    <w:rsid w:val="00362D0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62D0D"/>
  </w:style>
  <w:style w:type="paragraph" w:styleId="Footer">
    <w:name w:val="footer"/>
    <w:basedOn w:val="Normal"/>
    <w:link w:val="FooterChar"/>
    <w:uiPriority w:val="99"/>
    <w:unhideWhenUsed/>
    <w:rsid w:val="00362D0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62D0D"/>
  </w:style>
  <w:style w:type="paragraph" w:styleId="BalloonText">
    <w:name w:val="Balloon Text"/>
    <w:basedOn w:val="Normal"/>
    <w:link w:val="BalloonTextChar"/>
    <w:uiPriority w:val="99"/>
    <w:semiHidden/>
    <w:unhideWhenUsed/>
    <w:rsid w:val="00DD4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D4F3D"/>
    <w:rPr>
      <w:rFonts w:ascii="Segoe UI" w:hAnsi="Segoe UI" w:cs="Segoe UI"/>
      <w:sz w:val="18"/>
      <w:szCs w:val="18"/>
    </w:rPr>
  </w:style>
  <w:style w:type="character" w:customStyle="1" w:styleId="Heading1Char">
    <w:name w:val="Heading 1 Char"/>
    <w:basedOn w:val="DefaultParagraphFont"/>
    <w:link w:val="Heading1"/>
    <w:uiPriority w:val="9"/>
    <w:rsid w:val="009A4D97"/>
    <w:rPr>
      <w:rFonts w:asciiTheme="majorBidi" w:eastAsiaTheme="majorEastAsia" w:hAnsiTheme="majorBidi" w:cstheme="majorBidi"/>
      <w:b/>
      <w:bCs/>
      <w:color w:val="000000" w:themeColor="text1"/>
      <w:sz w:val="28"/>
      <w:szCs w:val="28"/>
    </w:rPr>
  </w:style>
  <w:style w:type="character" w:customStyle="1" w:styleId="Heading2Char">
    <w:name w:val="Heading 2 Char"/>
    <w:basedOn w:val="DefaultParagraphFont"/>
    <w:link w:val="Heading2"/>
    <w:uiPriority w:val="9"/>
    <w:rsid w:val="009A4D97"/>
    <w:rPr>
      <w:rFonts w:asciiTheme="majorBidi" w:eastAsiaTheme="majorEastAsia" w:hAnsiTheme="majorBidi" w:cstheme="majorBidi"/>
      <w:b/>
      <w:bCs/>
      <w:color w:val="000000" w:themeColor="text1"/>
      <w:sz w:val="28"/>
      <w:szCs w:val="28"/>
    </w:rPr>
  </w:style>
  <w:style w:type="character" w:customStyle="1" w:styleId="Heading3Char">
    <w:name w:val="Heading 3 Char"/>
    <w:basedOn w:val="DefaultParagraphFont"/>
    <w:link w:val="Heading3"/>
    <w:uiPriority w:val="9"/>
    <w:rsid w:val="002C4D84"/>
    <w:rPr>
      <w:rFonts w:asciiTheme="majorBidi" w:eastAsiaTheme="majorEastAsia" w:hAnsiTheme="majorBidi" w:cstheme="majorBidi"/>
      <w:b/>
      <w:bCs/>
      <w:sz w:val="24"/>
      <w:szCs w:val="24"/>
    </w:rPr>
  </w:style>
  <w:style w:type="character" w:styleId="Strong">
    <w:name w:val="Strong"/>
    <w:uiPriority w:val="22"/>
    <w:qFormat/>
    <w:rsid w:val="002F1FD4"/>
    <w:rPr>
      <w:b/>
      <w:bCs/>
      <w:color w:val="0000FF"/>
    </w:rPr>
  </w:style>
  <w:style w:type="paragraph" w:styleId="TOCHeading">
    <w:name w:val="TOC Heading"/>
    <w:basedOn w:val="Heading1"/>
    <w:next w:val="Normal"/>
    <w:uiPriority w:val="39"/>
    <w:unhideWhenUsed/>
    <w:qFormat/>
    <w:rsid w:val="00E302DF"/>
    <w:pPr>
      <w:numPr>
        <w:numId w:val="0"/>
      </w:numPr>
      <w:spacing w:line="259" w:lineRule="auto"/>
      <w:outlineLvl w:val="9"/>
    </w:pPr>
    <w:rPr>
      <w:rFonts w:asciiTheme="majorHAnsi" w:hAnsiTheme="majorHAnsi"/>
      <w:b w:val="0"/>
      <w:bCs w:val="0"/>
      <w:color w:val="365F91" w:themeColor="accent1" w:themeShade="BF"/>
      <w:sz w:val="32"/>
      <w:szCs w:val="32"/>
    </w:rPr>
  </w:style>
  <w:style w:type="paragraph" w:styleId="TOC1">
    <w:name w:val="toc 1"/>
    <w:basedOn w:val="Normal"/>
    <w:next w:val="Normal"/>
    <w:autoRedefine/>
    <w:uiPriority w:val="39"/>
    <w:unhideWhenUsed/>
    <w:rsid w:val="00E302DF"/>
    <w:pPr>
      <w:spacing w:after="100"/>
    </w:pPr>
  </w:style>
  <w:style w:type="paragraph" w:styleId="TOC2">
    <w:name w:val="toc 2"/>
    <w:basedOn w:val="Normal"/>
    <w:next w:val="Normal"/>
    <w:autoRedefine/>
    <w:uiPriority w:val="39"/>
    <w:unhideWhenUsed/>
    <w:rsid w:val="00E302DF"/>
    <w:pPr>
      <w:spacing w:after="100"/>
      <w:ind w:left="240"/>
    </w:pPr>
  </w:style>
  <w:style w:type="paragraph" w:styleId="TOC3">
    <w:name w:val="toc 3"/>
    <w:basedOn w:val="Normal"/>
    <w:next w:val="Normal"/>
    <w:autoRedefine/>
    <w:uiPriority w:val="39"/>
    <w:unhideWhenUsed/>
    <w:rsid w:val="00E302DF"/>
    <w:pPr>
      <w:spacing w:after="100"/>
      <w:ind w:left="480"/>
    </w:pPr>
  </w:style>
  <w:style w:type="paragraph" w:customStyle="1" w:styleId="EndNoteBibliographyTitle">
    <w:name w:val="EndNote Bibliography Title"/>
    <w:basedOn w:val="Normal"/>
    <w:link w:val="EndNoteBibliographyTitleChar"/>
    <w:rsid w:val="00641AD5"/>
    <w:pPr>
      <w:spacing w:after="0"/>
      <w:jc w:val="center"/>
    </w:pPr>
    <w:rPr>
      <w:rFonts w:ascii="Times New Roman" w:hAnsi="Times New Roman" w:cs="Times New Roman"/>
      <w:noProof/>
    </w:rPr>
  </w:style>
  <w:style w:type="character" w:customStyle="1" w:styleId="ListParagraphChar">
    <w:name w:val="List Paragraph Char"/>
    <w:basedOn w:val="DefaultParagraphFont"/>
    <w:link w:val="ListParagraph"/>
    <w:uiPriority w:val="34"/>
    <w:rsid w:val="00641AD5"/>
    <w:rPr>
      <w:rFonts w:asciiTheme="majorBidi" w:hAnsiTheme="majorBidi" w:cstheme="majorBidi"/>
      <w:sz w:val="24"/>
      <w:szCs w:val="24"/>
    </w:rPr>
  </w:style>
  <w:style w:type="character" w:customStyle="1" w:styleId="EndNoteBibliographyTitleChar">
    <w:name w:val="EndNote Bibliography Title Char"/>
    <w:basedOn w:val="ListParagraphChar"/>
    <w:link w:val="EndNoteBibliographyTitle"/>
    <w:rsid w:val="00641AD5"/>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641AD5"/>
    <w:pPr>
      <w:spacing w:line="240" w:lineRule="auto"/>
    </w:pPr>
    <w:rPr>
      <w:rFonts w:ascii="Times New Roman" w:hAnsi="Times New Roman" w:cs="Times New Roman"/>
      <w:noProof/>
    </w:rPr>
  </w:style>
  <w:style w:type="character" w:customStyle="1" w:styleId="EndNoteBibliographyChar">
    <w:name w:val="EndNote Bibliography Char"/>
    <w:basedOn w:val="ListParagraphChar"/>
    <w:link w:val="EndNoteBibliography"/>
    <w:rsid w:val="00641AD5"/>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910185">
      <w:bodyDiv w:val="1"/>
      <w:marLeft w:val="0"/>
      <w:marRight w:val="0"/>
      <w:marTop w:val="0"/>
      <w:marBottom w:val="0"/>
      <w:divBdr>
        <w:top w:val="none" w:sz="0" w:space="0" w:color="auto"/>
        <w:left w:val="none" w:sz="0" w:space="0" w:color="auto"/>
        <w:bottom w:val="none" w:sz="0" w:space="0" w:color="auto"/>
        <w:right w:val="none" w:sz="0" w:space="0" w:color="auto"/>
      </w:divBdr>
    </w:div>
    <w:div w:id="153768614">
      <w:bodyDiv w:val="1"/>
      <w:marLeft w:val="0"/>
      <w:marRight w:val="0"/>
      <w:marTop w:val="0"/>
      <w:marBottom w:val="0"/>
      <w:divBdr>
        <w:top w:val="none" w:sz="0" w:space="0" w:color="auto"/>
        <w:left w:val="none" w:sz="0" w:space="0" w:color="auto"/>
        <w:bottom w:val="none" w:sz="0" w:space="0" w:color="auto"/>
        <w:right w:val="none" w:sz="0" w:space="0" w:color="auto"/>
      </w:divBdr>
      <w:divsChild>
        <w:div w:id="1730151453">
          <w:marLeft w:val="547"/>
          <w:marRight w:val="0"/>
          <w:marTop w:val="0"/>
          <w:marBottom w:val="0"/>
          <w:divBdr>
            <w:top w:val="none" w:sz="0" w:space="0" w:color="auto"/>
            <w:left w:val="none" w:sz="0" w:space="0" w:color="auto"/>
            <w:bottom w:val="none" w:sz="0" w:space="0" w:color="auto"/>
            <w:right w:val="none" w:sz="0" w:space="0" w:color="auto"/>
          </w:divBdr>
        </w:div>
        <w:div w:id="1717074797">
          <w:marLeft w:val="547"/>
          <w:marRight w:val="0"/>
          <w:marTop w:val="0"/>
          <w:marBottom w:val="0"/>
          <w:divBdr>
            <w:top w:val="none" w:sz="0" w:space="0" w:color="auto"/>
            <w:left w:val="none" w:sz="0" w:space="0" w:color="auto"/>
            <w:bottom w:val="none" w:sz="0" w:space="0" w:color="auto"/>
            <w:right w:val="none" w:sz="0" w:space="0" w:color="auto"/>
          </w:divBdr>
        </w:div>
        <w:div w:id="1365056894">
          <w:marLeft w:val="547"/>
          <w:marRight w:val="0"/>
          <w:marTop w:val="0"/>
          <w:marBottom w:val="0"/>
          <w:divBdr>
            <w:top w:val="none" w:sz="0" w:space="0" w:color="auto"/>
            <w:left w:val="none" w:sz="0" w:space="0" w:color="auto"/>
            <w:bottom w:val="none" w:sz="0" w:space="0" w:color="auto"/>
            <w:right w:val="none" w:sz="0" w:space="0" w:color="auto"/>
          </w:divBdr>
        </w:div>
        <w:div w:id="1476294523">
          <w:marLeft w:val="547"/>
          <w:marRight w:val="0"/>
          <w:marTop w:val="0"/>
          <w:marBottom w:val="0"/>
          <w:divBdr>
            <w:top w:val="none" w:sz="0" w:space="0" w:color="auto"/>
            <w:left w:val="none" w:sz="0" w:space="0" w:color="auto"/>
            <w:bottom w:val="none" w:sz="0" w:space="0" w:color="auto"/>
            <w:right w:val="none" w:sz="0" w:space="0" w:color="auto"/>
          </w:divBdr>
        </w:div>
        <w:div w:id="435252552">
          <w:marLeft w:val="1253"/>
          <w:marRight w:val="0"/>
          <w:marTop w:val="0"/>
          <w:marBottom w:val="0"/>
          <w:divBdr>
            <w:top w:val="none" w:sz="0" w:space="0" w:color="auto"/>
            <w:left w:val="none" w:sz="0" w:space="0" w:color="auto"/>
            <w:bottom w:val="none" w:sz="0" w:space="0" w:color="auto"/>
            <w:right w:val="none" w:sz="0" w:space="0" w:color="auto"/>
          </w:divBdr>
        </w:div>
        <w:div w:id="244730655">
          <w:marLeft w:val="1253"/>
          <w:marRight w:val="0"/>
          <w:marTop w:val="0"/>
          <w:marBottom w:val="0"/>
          <w:divBdr>
            <w:top w:val="none" w:sz="0" w:space="0" w:color="auto"/>
            <w:left w:val="none" w:sz="0" w:space="0" w:color="auto"/>
            <w:bottom w:val="none" w:sz="0" w:space="0" w:color="auto"/>
            <w:right w:val="none" w:sz="0" w:space="0" w:color="auto"/>
          </w:divBdr>
        </w:div>
        <w:div w:id="308248301">
          <w:marLeft w:val="1253"/>
          <w:marRight w:val="0"/>
          <w:marTop w:val="0"/>
          <w:marBottom w:val="0"/>
          <w:divBdr>
            <w:top w:val="none" w:sz="0" w:space="0" w:color="auto"/>
            <w:left w:val="none" w:sz="0" w:space="0" w:color="auto"/>
            <w:bottom w:val="none" w:sz="0" w:space="0" w:color="auto"/>
            <w:right w:val="none" w:sz="0" w:space="0" w:color="auto"/>
          </w:divBdr>
        </w:div>
      </w:divsChild>
    </w:div>
    <w:div w:id="436561557">
      <w:bodyDiv w:val="1"/>
      <w:marLeft w:val="0"/>
      <w:marRight w:val="0"/>
      <w:marTop w:val="0"/>
      <w:marBottom w:val="0"/>
      <w:divBdr>
        <w:top w:val="none" w:sz="0" w:space="0" w:color="auto"/>
        <w:left w:val="none" w:sz="0" w:space="0" w:color="auto"/>
        <w:bottom w:val="none" w:sz="0" w:space="0" w:color="auto"/>
        <w:right w:val="none" w:sz="0" w:space="0" w:color="auto"/>
      </w:divBdr>
    </w:div>
    <w:div w:id="645471586">
      <w:bodyDiv w:val="1"/>
      <w:marLeft w:val="0"/>
      <w:marRight w:val="0"/>
      <w:marTop w:val="0"/>
      <w:marBottom w:val="0"/>
      <w:divBdr>
        <w:top w:val="none" w:sz="0" w:space="0" w:color="auto"/>
        <w:left w:val="none" w:sz="0" w:space="0" w:color="auto"/>
        <w:bottom w:val="none" w:sz="0" w:space="0" w:color="auto"/>
        <w:right w:val="none" w:sz="0" w:space="0" w:color="auto"/>
      </w:divBdr>
      <w:divsChild>
        <w:div w:id="452598426">
          <w:marLeft w:val="274"/>
          <w:marRight w:val="0"/>
          <w:marTop w:val="0"/>
          <w:marBottom w:val="0"/>
          <w:divBdr>
            <w:top w:val="none" w:sz="0" w:space="0" w:color="auto"/>
            <w:left w:val="none" w:sz="0" w:space="0" w:color="auto"/>
            <w:bottom w:val="none" w:sz="0" w:space="0" w:color="auto"/>
            <w:right w:val="none" w:sz="0" w:space="0" w:color="auto"/>
          </w:divBdr>
        </w:div>
        <w:div w:id="351421138">
          <w:marLeft w:val="274"/>
          <w:marRight w:val="0"/>
          <w:marTop w:val="0"/>
          <w:marBottom w:val="0"/>
          <w:divBdr>
            <w:top w:val="none" w:sz="0" w:space="0" w:color="auto"/>
            <w:left w:val="none" w:sz="0" w:space="0" w:color="auto"/>
            <w:bottom w:val="none" w:sz="0" w:space="0" w:color="auto"/>
            <w:right w:val="none" w:sz="0" w:space="0" w:color="auto"/>
          </w:divBdr>
        </w:div>
        <w:div w:id="654526613">
          <w:marLeft w:val="634"/>
          <w:marRight w:val="0"/>
          <w:marTop w:val="0"/>
          <w:marBottom w:val="0"/>
          <w:divBdr>
            <w:top w:val="none" w:sz="0" w:space="0" w:color="auto"/>
            <w:left w:val="none" w:sz="0" w:space="0" w:color="auto"/>
            <w:bottom w:val="none" w:sz="0" w:space="0" w:color="auto"/>
            <w:right w:val="none" w:sz="0" w:space="0" w:color="auto"/>
          </w:divBdr>
        </w:div>
        <w:div w:id="1077049078">
          <w:marLeft w:val="634"/>
          <w:marRight w:val="0"/>
          <w:marTop w:val="0"/>
          <w:marBottom w:val="0"/>
          <w:divBdr>
            <w:top w:val="none" w:sz="0" w:space="0" w:color="auto"/>
            <w:left w:val="none" w:sz="0" w:space="0" w:color="auto"/>
            <w:bottom w:val="none" w:sz="0" w:space="0" w:color="auto"/>
            <w:right w:val="none" w:sz="0" w:space="0" w:color="auto"/>
          </w:divBdr>
        </w:div>
        <w:div w:id="1935239913">
          <w:marLeft w:val="634"/>
          <w:marRight w:val="0"/>
          <w:marTop w:val="0"/>
          <w:marBottom w:val="0"/>
          <w:divBdr>
            <w:top w:val="none" w:sz="0" w:space="0" w:color="auto"/>
            <w:left w:val="none" w:sz="0" w:space="0" w:color="auto"/>
            <w:bottom w:val="none" w:sz="0" w:space="0" w:color="auto"/>
            <w:right w:val="none" w:sz="0" w:space="0" w:color="auto"/>
          </w:divBdr>
        </w:div>
      </w:divsChild>
    </w:div>
    <w:div w:id="725378547">
      <w:bodyDiv w:val="1"/>
      <w:marLeft w:val="0"/>
      <w:marRight w:val="0"/>
      <w:marTop w:val="0"/>
      <w:marBottom w:val="0"/>
      <w:divBdr>
        <w:top w:val="none" w:sz="0" w:space="0" w:color="auto"/>
        <w:left w:val="none" w:sz="0" w:space="0" w:color="auto"/>
        <w:bottom w:val="none" w:sz="0" w:space="0" w:color="auto"/>
        <w:right w:val="none" w:sz="0" w:space="0" w:color="auto"/>
      </w:divBdr>
    </w:div>
    <w:div w:id="792409497">
      <w:bodyDiv w:val="1"/>
      <w:marLeft w:val="0"/>
      <w:marRight w:val="0"/>
      <w:marTop w:val="0"/>
      <w:marBottom w:val="0"/>
      <w:divBdr>
        <w:top w:val="none" w:sz="0" w:space="0" w:color="auto"/>
        <w:left w:val="none" w:sz="0" w:space="0" w:color="auto"/>
        <w:bottom w:val="none" w:sz="0" w:space="0" w:color="auto"/>
        <w:right w:val="none" w:sz="0" w:space="0" w:color="auto"/>
      </w:divBdr>
      <w:divsChild>
        <w:div w:id="1028024942">
          <w:marLeft w:val="547"/>
          <w:marRight w:val="0"/>
          <w:marTop w:val="0"/>
          <w:marBottom w:val="0"/>
          <w:divBdr>
            <w:top w:val="none" w:sz="0" w:space="0" w:color="auto"/>
            <w:left w:val="none" w:sz="0" w:space="0" w:color="auto"/>
            <w:bottom w:val="none" w:sz="0" w:space="0" w:color="auto"/>
            <w:right w:val="none" w:sz="0" w:space="0" w:color="auto"/>
          </w:divBdr>
        </w:div>
      </w:divsChild>
    </w:div>
    <w:div w:id="830098201">
      <w:bodyDiv w:val="1"/>
      <w:marLeft w:val="0"/>
      <w:marRight w:val="0"/>
      <w:marTop w:val="0"/>
      <w:marBottom w:val="0"/>
      <w:divBdr>
        <w:top w:val="none" w:sz="0" w:space="0" w:color="auto"/>
        <w:left w:val="none" w:sz="0" w:space="0" w:color="auto"/>
        <w:bottom w:val="none" w:sz="0" w:space="0" w:color="auto"/>
        <w:right w:val="none" w:sz="0" w:space="0" w:color="auto"/>
      </w:divBdr>
      <w:divsChild>
        <w:div w:id="2044666550">
          <w:marLeft w:val="547"/>
          <w:marRight w:val="0"/>
          <w:marTop w:val="0"/>
          <w:marBottom w:val="0"/>
          <w:divBdr>
            <w:top w:val="none" w:sz="0" w:space="0" w:color="auto"/>
            <w:left w:val="none" w:sz="0" w:space="0" w:color="auto"/>
            <w:bottom w:val="none" w:sz="0" w:space="0" w:color="auto"/>
            <w:right w:val="none" w:sz="0" w:space="0" w:color="auto"/>
          </w:divBdr>
        </w:div>
      </w:divsChild>
    </w:div>
    <w:div w:id="867985919">
      <w:bodyDiv w:val="1"/>
      <w:marLeft w:val="0"/>
      <w:marRight w:val="0"/>
      <w:marTop w:val="0"/>
      <w:marBottom w:val="0"/>
      <w:divBdr>
        <w:top w:val="none" w:sz="0" w:space="0" w:color="auto"/>
        <w:left w:val="none" w:sz="0" w:space="0" w:color="auto"/>
        <w:bottom w:val="none" w:sz="0" w:space="0" w:color="auto"/>
        <w:right w:val="none" w:sz="0" w:space="0" w:color="auto"/>
      </w:divBdr>
    </w:div>
    <w:div w:id="896555258">
      <w:bodyDiv w:val="1"/>
      <w:marLeft w:val="0"/>
      <w:marRight w:val="0"/>
      <w:marTop w:val="0"/>
      <w:marBottom w:val="0"/>
      <w:divBdr>
        <w:top w:val="none" w:sz="0" w:space="0" w:color="auto"/>
        <w:left w:val="none" w:sz="0" w:space="0" w:color="auto"/>
        <w:bottom w:val="none" w:sz="0" w:space="0" w:color="auto"/>
        <w:right w:val="none" w:sz="0" w:space="0" w:color="auto"/>
      </w:divBdr>
    </w:div>
    <w:div w:id="920602932">
      <w:bodyDiv w:val="1"/>
      <w:marLeft w:val="0"/>
      <w:marRight w:val="0"/>
      <w:marTop w:val="0"/>
      <w:marBottom w:val="0"/>
      <w:divBdr>
        <w:top w:val="none" w:sz="0" w:space="0" w:color="auto"/>
        <w:left w:val="none" w:sz="0" w:space="0" w:color="auto"/>
        <w:bottom w:val="none" w:sz="0" w:space="0" w:color="auto"/>
        <w:right w:val="none" w:sz="0" w:space="0" w:color="auto"/>
      </w:divBdr>
    </w:div>
    <w:div w:id="947346991">
      <w:bodyDiv w:val="1"/>
      <w:marLeft w:val="0"/>
      <w:marRight w:val="0"/>
      <w:marTop w:val="0"/>
      <w:marBottom w:val="0"/>
      <w:divBdr>
        <w:top w:val="none" w:sz="0" w:space="0" w:color="auto"/>
        <w:left w:val="none" w:sz="0" w:space="0" w:color="auto"/>
        <w:bottom w:val="none" w:sz="0" w:space="0" w:color="auto"/>
        <w:right w:val="none" w:sz="0" w:space="0" w:color="auto"/>
      </w:divBdr>
    </w:div>
    <w:div w:id="1209682816">
      <w:bodyDiv w:val="1"/>
      <w:marLeft w:val="0"/>
      <w:marRight w:val="0"/>
      <w:marTop w:val="0"/>
      <w:marBottom w:val="0"/>
      <w:divBdr>
        <w:top w:val="none" w:sz="0" w:space="0" w:color="auto"/>
        <w:left w:val="none" w:sz="0" w:space="0" w:color="auto"/>
        <w:bottom w:val="none" w:sz="0" w:space="0" w:color="auto"/>
        <w:right w:val="none" w:sz="0" w:space="0" w:color="auto"/>
      </w:divBdr>
    </w:div>
    <w:div w:id="1238174159">
      <w:bodyDiv w:val="1"/>
      <w:marLeft w:val="0"/>
      <w:marRight w:val="0"/>
      <w:marTop w:val="0"/>
      <w:marBottom w:val="0"/>
      <w:divBdr>
        <w:top w:val="none" w:sz="0" w:space="0" w:color="auto"/>
        <w:left w:val="none" w:sz="0" w:space="0" w:color="auto"/>
        <w:bottom w:val="none" w:sz="0" w:space="0" w:color="auto"/>
        <w:right w:val="none" w:sz="0" w:space="0" w:color="auto"/>
      </w:divBdr>
    </w:div>
    <w:div w:id="1297375643">
      <w:bodyDiv w:val="1"/>
      <w:marLeft w:val="0"/>
      <w:marRight w:val="0"/>
      <w:marTop w:val="0"/>
      <w:marBottom w:val="0"/>
      <w:divBdr>
        <w:top w:val="none" w:sz="0" w:space="0" w:color="auto"/>
        <w:left w:val="none" w:sz="0" w:space="0" w:color="auto"/>
        <w:bottom w:val="none" w:sz="0" w:space="0" w:color="auto"/>
        <w:right w:val="none" w:sz="0" w:space="0" w:color="auto"/>
      </w:divBdr>
    </w:div>
    <w:div w:id="1416392201">
      <w:bodyDiv w:val="1"/>
      <w:marLeft w:val="0"/>
      <w:marRight w:val="0"/>
      <w:marTop w:val="0"/>
      <w:marBottom w:val="0"/>
      <w:divBdr>
        <w:top w:val="none" w:sz="0" w:space="0" w:color="auto"/>
        <w:left w:val="none" w:sz="0" w:space="0" w:color="auto"/>
        <w:bottom w:val="none" w:sz="0" w:space="0" w:color="auto"/>
        <w:right w:val="none" w:sz="0" w:space="0" w:color="auto"/>
      </w:divBdr>
    </w:div>
    <w:div w:id="1478186772">
      <w:bodyDiv w:val="1"/>
      <w:marLeft w:val="0"/>
      <w:marRight w:val="0"/>
      <w:marTop w:val="0"/>
      <w:marBottom w:val="0"/>
      <w:divBdr>
        <w:top w:val="none" w:sz="0" w:space="0" w:color="auto"/>
        <w:left w:val="none" w:sz="0" w:space="0" w:color="auto"/>
        <w:bottom w:val="none" w:sz="0" w:space="0" w:color="auto"/>
        <w:right w:val="none" w:sz="0" w:space="0" w:color="auto"/>
      </w:divBdr>
      <w:divsChild>
        <w:div w:id="580259870">
          <w:marLeft w:val="547"/>
          <w:marRight w:val="0"/>
          <w:marTop w:val="0"/>
          <w:marBottom w:val="0"/>
          <w:divBdr>
            <w:top w:val="none" w:sz="0" w:space="0" w:color="auto"/>
            <w:left w:val="none" w:sz="0" w:space="0" w:color="auto"/>
            <w:bottom w:val="none" w:sz="0" w:space="0" w:color="auto"/>
            <w:right w:val="none" w:sz="0" w:space="0" w:color="auto"/>
          </w:divBdr>
        </w:div>
      </w:divsChild>
    </w:div>
    <w:div w:id="1548764054">
      <w:bodyDiv w:val="1"/>
      <w:marLeft w:val="0"/>
      <w:marRight w:val="0"/>
      <w:marTop w:val="0"/>
      <w:marBottom w:val="0"/>
      <w:divBdr>
        <w:top w:val="none" w:sz="0" w:space="0" w:color="auto"/>
        <w:left w:val="none" w:sz="0" w:space="0" w:color="auto"/>
        <w:bottom w:val="none" w:sz="0" w:space="0" w:color="auto"/>
        <w:right w:val="none" w:sz="0" w:space="0" w:color="auto"/>
      </w:divBdr>
    </w:div>
    <w:div w:id="1561867688">
      <w:bodyDiv w:val="1"/>
      <w:marLeft w:val="0"/>
      <w:marRight w:val="0"/>
      <w:marTop w:val="0"/>
      <w:marBottom w:val="0"/>
      <w:divBdr>
        <w:top w:val="none" w:sz="0" w:space="0" w:color="auto"/>
        <w:left w:val="none" w:sz="0" w:space="0" w:color="auto"/>
        <w:bottom w:val="none" w:sz="0" w:space="0" w:color="auto"/>
        <w:right w:val="none" w:sz="0" w:space="0" w:color="auto"/>
      </w:divBdr>
    </w:div>
    <w:div w:id="1778019174">
      <w:bodyDiv w:val="1"/>
      <w:marLeft w:val="0"/>
      <w:marRight w:val="0"/>
      <w:marTop w:val="0"/>
      <w:marBottom w:val="0"/>
      <w:divBdr>
        <w:top w:val="none" w:sz="0" w:space="0" w:color="auto"/>
        <w:left w:val="none" w:sz="0" w:space="0" w:color="auto"/>
        <w:bottom w:val="none" w:sz="0" w:space="0" w:color="auto"/>
        <w:right w:val="none" w:sz="0" w:space="0" w:color="auto"/>
      </w:divBdr>
      <w:divsChild>
        <w:div w:id="609163685">
          <w:marLeft w:val="547"/>
          <w:marRight w:val="0"/>
          <w:marTop w:val="0"/>
          <w:marBottom w:val="0"/>
          <w:divBdr>
            <w:top w:val="none" w:sz="0" w:space="0" w:color="auto"/>
            <w:left w:val="none" w:sz="0" w:space="0" w:color="auto"/>
            <w:bottom w:val="none" w:sz="0" w:space="0" w:color="auto"/>
            <w:right w:val="none" w:sz="0" w:space="0" w:color="auto"/>
          </w:divBdr>
        </w:div>
      </w:divsChild>
    </w:div>
    <w:div w:id="2017223164">
      <w:bodyDiv w:val="1"/>
      <w:marLeft w:val="0"/>
      <w:marRight w:val="0"/>
      <w:marTop w:val="0"/>
      <w:marBottom w:val="0"/>
      <w:divBdr>
        <w:top w:val="none" w:sz="0" w:space="0" w:color="auto"/>
        <w:left w:val="none" w:sz="0" w:space="0" w:color="auto"/>
        <w:bottom w:val="none" w:sz="0" w:space="0" w:color="auto"/>
        <w:right w:val="none" w:sz="0" w:space="0" w:color="auto"/>
      </w:divBdr>
    </w:div>
    <w:div w:id="21006373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tif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yperlink" Target="ftp://ftp.cdc.gov/pub/software/epi_info/7/EI7_Setup.exe" TargetMode="Externa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hyperlink" Target="https://www.medvet.umontreal.ca/rcrmb/en/page.php?p=79&amp;tm=i" TargetMode="External"/><Relationship Id="rId8" Type="http://schemas.openxmlformats.org/officeDocument/2006/relationships/hyperlink" Target="https://www.cdc.gov/epiinfo/index.html"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0371FD-78D2-41CB-A6DD-F70218F01C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8</TotalTime>
  <Pages>22</Pages>
  <Words>4479</Words>
  <Characters>2553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Afifi</dc:creator>
  <cp:keywords/>
  <dc:description/>
  <cp:lastModifiedBy>Mohamed Afifi</cp:lastModifiedBy>
  <cp:revision>508</cp:revision>
  <dcterms:created xsi:type="dcterms:W3CDTF">2018-07-22T03:35:00Z</dcterms:created>
  <dcterms:modified xsi:type="dcterms:W3CDTF">2020-01-29T21:00:00Z</dcterms:modified>
</cp:coreProperties>
</file>